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A60A2" w:rsidRPr="00031051" w:rsidRDefault="00E12287" w:rsidP="005B57CB">
      <w:pPr>
        <w:jc w:val="center"/>
        <w:rPr>
          <w:b/>
          <w:sz w:val="36"/>
          <w:szCs w:val="36"/>
        </w:rPr>
      </w:pPr>
      <w:proofErr w:type="gramStart"/>
      <w:r w:rsidRPr="00E12287">
        <w:rPr>
          <w:b/>
          <w:sz w:val="36"/>
          <w:szCs w:val="36"/>
        </w:rPr>
        <w:t>set1Δ</w:t>
      </w:r>
      <w:proofErr w:type="gramEnd"/>
      <w:r>
        <w:rPr>
          <w:b/>
          <w:sz w:val="36"/>
          <w:szCs w:val="36"/>
        </w:rPr>
        <w:t xml:space="preserve"> RNA-</w:t>
      </w:r>
      <w:proofErr w:type="spellStart"/>
      <w:r>
        <w:rPr>
          <w:b/>
          <w:sz w:val="36"/>
          <w:szCs w:val="36"/>
        </w:rPr>
        <w:t>seq</w:t>
      </w:r>
      <w:proofErr w:type="spellEnd"/>
    </w:p>
    <w:p w:rsidR="005B57CB" w:rsidRDefault="0039165D" w:rsidP="005B57CB">
      <w:pPr>
        <w:jc w:val="center"/>
      </w:pPr>
      <w:r>
        <w:t>Nadia Atallah</w:t>
      </w:r>
    </w:p>
    <w:p w:rsidR="0039165D" w:rsidRDefault="00567BA5" w:rsidP="005B57CB">
      <w:pPr>
        <w:jc w:val="center"/>
      </w:pPr>
      <w:r>
        <w:t>February 15, 2016</w:t>
      </w:r>
    </w:p>
    <w:p w:rsidR="005B57CB" w:rsidRPr="00031051" w:rsidRDefault="00812C89" w:rsidP="005B57CB">
      <w:pPr>
        <w:rPr>
          <w:b/>
          <w:sz w:val="28"/>
          <w:szCs w:val="28"/>
          <w:u w:val="single"/>
        </w:rPr>
      </w:pPr>
      <w:r>
        <w:rPr>
          <w:b/>
          <w:sz w:val="28"/>
          <w:szCs w:val="28"/>
          <w:u w:val="single"/>
        </w:rPr>
        <w:t>Introduction</w:t>
      </w:r>
    </w:p>
    <w:p w:rsidR="00395326" w:rsidRDefault="008770F3" w:rsidP="003D178A">
      <w:pPr>
        <w:ind w:firstLine="720"/>
        <w:jc w:val="both"/>
      </w:pPr>
      <w:r>
        <w:t>Set1 is an</w:t>
      </w:r>
      <w:r w:rsidR="00D27126">
        <w:t xml:space="preserve"> </w:t>
      </w:r>
      <w:r w:rsidR="00DF31A3">
        <w:t>H3K4 methyltransferase</w:t>
      </w:r>
      <w:r>
        <w:t xml:space="preserve"> </w:t>
      </w:r>
      <w:r w:rsidR="00DF31A3">
        <w:t>in yeast</w:t>
      </w:r>
      <w:r w:rsidR="0048779A">
        <w:t>.</w:t>
      </w:r>
      <w:r w:rsidR="00A1165B">
        <w:t xml:space="preserve">  Loss of Set1 results in the loss of global histone H3K4 methylation and leads to gene expression changes at </w:t>
      </w:r>
      <w:proofErr w:type="spellStart"/>
      <w:r w:rsidR="00A1165B">
        <w:t>subtelomeric</w:t>
      </w:r>
      <w:proofErr w:type="spellEnd"/>
      <w:r w:rsidR="00A1165B">
        <w:t xml:space="preserve"> and </w:t>
      </w:r>
      <w:proofErr w:type="spellStart"/>
      <w:r w:rsidR="00A1165B">
        <w:t>euchromatic</w:t>
      </w:r>
      <w:proofErr w:type="spellEnd"/>
      <w:r w:rsidR="00A1165B">
        <w:t xml:space="preserve"> genes</w:t>
      </w:r>
      <w:r w:rsidR="00DF31A3">
        <w:t xml:space="preserve"> </w:t>
      </w:r>
      <w:r w:rsidR="007F33B1">
        <w:fldChar w:fldCharType="begin">
          <w:fldData xml:space="preserve">PEVuZE5vdGU+PENpdGU+PEF1dGhvcj5Tb3V0aDwvQXV0aG9yPjxZZWFyPjIwMTM8L1llYXI+PFJl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RTEwMTYtMjU8L3Bh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==
</w:fldData>
        </w:fldChar>
      </w:r>
      <w:r w:rsidR="007F33B1">
        <w:instrText xml:space="preserve"> ADDIN EN.CITE </w:instrText>
      </w:r>
      <w:r w:rsidR="007F33B1">
        <w:fldChar w:fldCharType="begin">
          <w:fldData xml:space="preserve">PEVuZE5vdGU+PENpdGU+PEF1dGhvcj5Tb3V0aDwvQXV0aG9yPjxZZWFyPjIwMTM8L1llYXI+PFJl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RTEwMTYtMjU8L3Bh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==
</w:fldData>
        </w:fldChar>
      </w:r>
      <w:r w:rsidR="007F33B1">
        <w:instrText xml:space="preserve"> ADDIN EN.CITE.DATA </w:instrText>
      </w:r>
      <w:r w:rsidR="007F33B1">
        <w:fldChar w:fldCharType="end"/>
      </w:r>
      <w:r w:rsidR="007F33B1">
        <w:fldChar w:fldCharType="separate"/>
      </w:r>
      <w:r w:rsidR="007F33B1">
        <w:rPr>
          <w:noProof/>
        </w:rPr>
        <w:t>(</w:t>
      </w:r>
      <w:hyperlink w:anchor="_ENREF_16" w:tooltip="South, 2013 #27" w:history="1">
        <w:r w:rsidR="005A077E">
          <w:rPr>
            <w:noProof/>
          </w:rPr>
          <w:t>South, Harmeyer, Serratore, &amp; Briggs, 2013</w:t>
        </w:r>
      </w:hyperlink>
      <w:r w:rsidR="007F33B1">
        <w:rPr>
          <w:noProof/>
        </w:rPr>
        <w:t>)</w:t>
      </w:r>
      <w:r w:rsidR="007F33B1">
        <w:fldChar w:fldCharType="end"/>
      </w:r>
      <w:r w:rsidR="00A1165B">
        <w:t>.</w:t>
      </w:r>
      <w:r w:rsidR="00D27126">
        <w:t xml:space="preserve">  </w:t>
      </w:r>
      <w:r w:rsidR="007F33B1">
        <w:t xml:space="preserve">While previous studies have aimed to identify the genes regulated by Set1 and H3K4 methylation, these studies have failed to make a connection between loss of Set1, changes in gene expression, and </w:t>
      </w:r>
      <w:r w:rsidR="00F65F55">
        <w:t xml:space="preserve">a </w:t>
      </w:r>
      <w:r w:rsidR="007F33B1">
        <w:t>phenotype.</w:t>
      </w:r>
      <w:r w:rsidR="0046285B">
        <w:t xml:space="preserve">  Furthermore prior</w:t>
      </w:r>
      <w:r w:rsidR="00F65F55">
        <w:t xml:space="preserve"> studies have failed to identify pathways that may be affected by the loss of Set1 and therefore H3K4 methylation.</w:t>
      </w:r>
      <w:r w:rsidR="007F33B1">
        <w:t xml:space="preserve"> </w:t>
      </w:r>
      <w:r w:rsidR="006B279D">
        <w:t xml:space="preserve">The Briggs lab has previously shown that conserved histone methyltransferases/epigenetic factors are necessary for </w:t>
      </w:r>
      <w:proofErr w:type="spellStart"/>
      <w:r w:rsidR="006B279D">
        <w:t>thermotolerance</w:t>
      </w:r>
      <w:proofErr w:type="spellEnd"/>
      <w:r w:rsidR="006B279D">
        <w:t xml:space="preserve">, oxidative </w:t>
      </w:r>
      <w:r w:rsidR="00BE5083">
        <w:t xml:space="preserve">stress, and </w:t>
      </w:r>
      <w:proofErr w:type="spellStart"/>
      <w:r w:rsidR="00BE5083">
        <w:t>anaerobiosis</w:t>
      </w:r>
      <w:proofErr w:type="spellEnd"/>
      <w:r w:rsidR="00BE5083">
        <w:t>.  RNA-</w:t>
      </w:r>
      <w:proofErr w:type="spellStart"/>
      <w:r w:rsidR="00BE5083">
        <w:t>s</w:t>
      </w:r>
      <w:r w:rsidR="006B279D">
        <w:t>eq</w:t>
      </w:r>
      <w:proofErr w:type="spellEnd"/>
      <w:r w:rsidR="006B279D">
        <w:t xml:space="preserve"> will be used to identify novel target genes and pathways that the</w:t>
      </w:r>
      <w:r w:rsidR="003E548F">
        <w:t xml:space="preserve"> Set1 histone methyltransferase along with </w:t>
      </w:r>
      <w:r w:rsidR="008A08EB">
        <w:t xml:space="preserve">set domain containing protein </w:t>
      </w:r>
      <w:r w:rsidR="003E548F">
        <w:t xml:space="preserve">Set4 </w:t>
      </w:r>
      <w:r w:rsidR="006B279D">
        <w:t xml:space="preserve">may regulate.  </w:t>
      </w:r>
      <w:r w:rsidR="007F33B1">
        <w:t xml:space="preserve"> </w:t>
      </w:r>
      <w:r w:rsidR="00AE00FB">
        <w:t xml:space="preserve">Set1 was found to play a role in antisense </w:t>
      </w:r>
      <w:proofErr w:type="spellStart"/>
      <w:r w:rsidR="00AE00FB">
        <w:t>ncRNA</w:t>
      </w:r>
      <w:proofErr w:type="spellEnd"/>
      <w:r w:rsidR="00AE00FB">
        <w:t xml:space="preserve">-mediated gene repression and set1Δ </w:t>
      </w:r>
      <w:r w:rsidR="00C413E7">
        <w:t>was found to affect</w:t>
      </w:r>
      <w:r w:rsidR="003D178A">
        <w:t xml:space="preserve"> antisense transcription</w:t>
      </w:r>
      <w:r w:rsidR="005270DC">
        <w:t xml:space="preserve"> </w:t>
      </w:r>
      <w:r w:rsidR="005270DC">
        <w:fldChar w:fldCharType="begin">
          <w:fldData xml:space="preserve">PEVuZE5vdGU+PENpdGU+PEF1dGhvcj52YW4gRGlqazwvQXV0aG9yPjxZZWFyPjIwMTE8L1llYXI+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MTE0LTc8L3BhZ2VzPjx2b2x1bWU+NDc1PC92b2x1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</w:fldData>
        </w:fldChar>
      </w:r>
      <w:r w:rsidR="005270DC">
        <w:instrText xml:space="preserve"> ADDIN EN.CITE </w:instrText>
      </w:r>
      <w:r w:rsidR="005270DC">
        <w:fldChar w:fldCharType="begin">
          <w:fldData xml:space="preserve">PEVuZE5vdGU+PENpdGU+PEF1dGhvcj52YW4gRGlqazwvQXV0aG9yPjxZZWFyPjIwMTE8L1llYXI+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MTE0LTc8L3BhZ2VzPjx2b2x1bWU+NDc1PC92b2x1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</w:fldData>
        </w:fldChar>
      </w:r>
      <w:r w:rsidR="005270DC">
        <w:instrText xml:space="preserve"> ADDIN EN.CITE.DATA </w:instrText>
      </w:r>
      <w:r w:rsidR="005270DC">
        <w:fldChar w:fldCharType="end"/>
      </w:r>
      <w:r w:rsidR="005270DC">
        <w:fldChar w:fldCharType="separate"/>
      </w:r>
      <w:r w:rsidR="005270DC">
        <w:rPr>
          <w:noProof/>
        </w:rPr>
        <w:t>(</w:t>
      </w:r>
      <w:hyperlink w:anchor="_ENREF_21" w:tooltip="van Dijk, 2011 #28" w:history="1">
        <w:r w:rsidR="005A077E">
          <w:rPr>
            <w:noProof/>
          </w:rPr>
          <w:t>van Dijk et al., 2011</w:t>
        </w:r>
      </w:hyperlink>
      <w:r w:rsidR="005270DC">
        <w:rPr>
          <w:noProof/>
        </w:rPr>
        <w:t>)</w:t>
      </w:r>
      <w:r w:rsidR="005270DC">
        <w:fldChar w:fldCharType="end"/>
      </w:r>
      <w:r w:rsidR="00395326">
        <w:t xml:space="preserve"> and therefore an analysis to identify differential antisense transcription</w:t>
      </w:r>
      <w:r w:rsidR="0049407D">
        <w:t xml:space="preserve"> will also be performed</w:t>
      </w:r>
      <w:r w:rsidR="00395326">
        <w:t>.</w:t>
      </w:r>
    </w:p>
    <w:p w:rsidR="0049407D" w:rsidRPr="005963E3" w:rsidRDefault="0049407D" w:rsidP="0049407D">
      <w:pPr>
        <w:rPr>
          <w:b/>
          <w:sz w:val="28"/>
          <w:szCs w:val="28"/>
          <w:u w:val="single"/>
        </w:rPr>
      </w:pPr>
      <w:r w:rsidRPr="00031051">
        <w:rPr>
          <w:b/>
          <w:sz w:val="28"/>
          <w:szCs w:val="28"/>
          <w:u w:val="single"/>
        </w:rPr>
        <w:t xml:space="preserve">Methods </w:t>
      </w:r>
    </w:p>
    <w:p w:rsidR="0049407D" w:rsidRDefault="0049407D" w:rsidP="0049407D">
      <w:pPr>
        <w:rPr>
          <w:b/>
        </w:rPr>
      </w:pPr>
      <w:r>
        <w:rPr>
          <w:b/>
        </w:rPr>
        <w:t>Sample Preparation, Library Preparation, and Sequencing</w:t>
      </w:r>
    </w:p>
    <w:p w:rsidR="003D178A" w:rsidRDefault="00BA6DDF" w:rsidP="00AD0BA0">
      <w:pPr>
        <w:jc w:val="both"/>
      </w:pPr>
      <w:r>
        <w:t>Three biological replicates of each condition were sequenced, for a total of 27 samples</w:t>
      </w:r>
      <w:r w:rsidR="00892ED1">
        <w:t xml:space="preserve"> (Table 1)</w:t>
      </w:r>
      <w:r>
        <w:t xml:space="preserve">.  </w:t>
      </w:r>
      <w:r w:rsidR="00AD0BA0">
        <w:t xml:space="preserve">If there is a difference in antisense transcription, it will not be noticeable unless we separate sense from antisense reads, therefore a strand-specific protocol was used in the library preparation.  </w:t>
      </w:r>
      <w:r w:rsidR="0049407D">
        <w:t>The Purdue Genomics F</w:t>
      </w:r>
      <w:r w:rsidR="0025164A">
        <w:t>acility prepared libraries using</w:t>
      </w:r>
      <w:r w:rsidR="0049407D">
        <w:t xml:space="preserve"> the </w:t>
      </w:r>
      <w:proofErr w:type="spellStart"/>
      <w:r w:rsidR="0049407D">
        <w:t>TruSeq</w:t>
      </w:r>
      <w:proofErr w:type="spellEnd"/>
      <w:r w:rsidR="0049407D">
        <w:t xml:space="preserve"> stranded kit</w:t>
      </w:r>
      <w:r w:rsidR="00AD0BA0">
        <w:t xml:space="preserve"> (Illumina, San Diego, CA) with </w:t>
      </w:r>
      <w:proofErr w:type="spellStart"/>
      <w:r w:rsidR="00AD0BA0">
        <w:t>PolyA</w:t>
      </w:r>
      <w:proofErr w:type="spellEnd"/>
      <w:r w:rsidR="00AD0BA0">
        <w:t xml:space="preserve"> selection</w:t>
      </w:r>
      <w:r w:rsidR="003426D3">
        <w:t xml:space="preserve">.  </w:t>
      </w:r>
      <w:r w:rsidR="007E7752">
        <w:t xml:space="preserve">Two lanes of </w:t>
      </w:r>
      <w:r w:rsidR="003426D3">
        <w:t>2x100</w:t>
      </w:r>
      <w:r w:rsidR="0049407D">
        <w:t xml:space="preserve">bp reads were sequenced </w:t>
      </w:r>
      <w:r w:rsidR="00F157C5">
        <w:t>using the HiSeq2500 on Rapid R</w:t>
      </w:r>
      <w:r w:rsidR="0049407D">
        <w:t xml:space="preserve">un mode.  Before library preparation the </w:t>
      </w:r>
      <w:proofErr w:type="spellStart"/>
      <w:r w:rsidR="0049407D">
        <w:t>dscDNA</w:t>
      </w:r>
      <w:proofErr w:type="spellEnd"/>
      <w:r w:rsidR="0049407D">
        <w:t xml:space="preserve"> quality was checked using an Agilent </w:t>
      </w:r>
      <w:proofErr w:type="spellStart"/>
      <w:r w:rsidR="0049407D">
        <w:t>Bioanalyzer</w:t>
      </w:r>
      <w:proofErr w:type="spellEnd"/>
      <w:r w:rsidR="0049407D">
        <w:t xml:space="preserve"> with the High Sensitivity DNA Chip.  </w:t>
      </w:r>
      <w:r w:rsidR="00AD0BA0">
        <w:t xml:space="preserve">The </w:t>
      </w:r>
      <w:r w:rsidR="00AD0BA0" w:rsidRPr="00AD0BA0">
        <w:rPr>
          <w:i/>
        </w:rPr>
        <w:t>Saccharomyces cerevisiae</w:t>
      </w:r>
      <w:r w:rsidR="003D178A">
        <w:t xml:space="preserve"> </w:t>
      </w:r>
      <w:r w:rsidR="00AD0BA0">
        <w:t>strain used was</w:t>
      </w:r>
      <w:r w:rsidR="003C7896">
        <w:t xml:space="preserve"> BY4741 (S2</w:t>
      </w:r>
      <w:r w:rsidR="003D178A">
        <w:t xml:space="preserve">88C background strain). </w:t>
      </w:r>
      <w:r w:rsidR="00AD0BA0">
        <w:t>M</w:t>
      </w:r>
      <w:r w:rsidR="003D178A">
        <w:t>inimal media</w:t>
      </w:r>
      <w:r w:rsidR="00AD0BA0">
        <w:t xml:space="preserve"> was used</w:t>
      </w:r>
      <w:r w:rsidR="003D178A">
        <w:t>,</w:t>
      </w:r>
      <w:r w:rsidR="00AD0BA0">
        <w:t xml:space="preserve"> in</w:t>
      </w:r>
      <w:r w:rsidR="003D178A">
        <w:t xml:space="preserve"> “SC” (synthetic complete) conditions.  </w:t>
      </w:r>
      <w:r w:rsidR="00CA2AFC">
        <w:t>To promote oxidative stress H</w:t>
      </w:r>
      <w:r w:rsidR="00CA2AFC">
        <w:rPr>
          <w:vertAlign w:val="subscript"/>
        </w:rPr>
        <w:t>2</w:t>
      </w:r>
      <w:r w:rsidR="00CA2AFC">
        <w:t>O</w:t>
      </w:r>
      <w:r w:rsidR="00CA2AFC">
        <w:rPr>
          <w:vertAlign w:val="subscript"/>
        </w:rPr>
        <w:t xml:space="preserve">2 </w:t>
      </w:r>
      <w:r w:rsidR="00CA2AFC">
        <w:t>was utilized for some conditions.</w:t>
      </w:r>
    </w:p>
    <w:p w:rsidR="00875205" w:rsidRDefault="00875205" w:rsidP="00AD0BA0">
      <w:pPr>
        <w:jc w:val="both"/>
      </w:pPr>
      <w:r w:rsidRPr="00875205">
        <w:rPr>
          <w:b/>
        </w:rPr>
        <w:t xml:space="preserve">Table 1.  Samples sequenced. </w:t>
      </w:r>
      <w:r>
        <w:t xml:space="preserve"> X’s represent a biological replicate.  Each condition had three biological replicates sequence.</w:t>
      </w:r>
    </w:p>
    <w:tbl>
      <w:tblPr>
        <w:tblStyle w:val="TableGrid"/>
        <w:tblW w:w="0" w:type="auto"/>
        <w:jc w:val="center"/>
        <w:tblLook w:val="04A0" w:firstRow="1" w:lastRow="0" w:firstColumn="1" w:lastColumn="0" w:noHBand="0" w:noVBand="1"/>
      </w:tblPr>
      <w:tblGrid>
        <w:gridCol w:w="1557"/>
        <w:gridCol w:w="1558"/>
        <w:gridCol w:w="1558"/>
        <w:gridCol w:w="1559"/>
        <w:gridCol w:w="1559"/>
      </w:tblGrid>
      <w:tr w:rsidR="0012289B" w:rsidTr="0012289B">
        <w:trPr>
          <w:jc w:val="center"/>
        </w:trPr>
        <w:tc>
          <w:tcPr>
            <w:tcW w:w="1557" w:type="dxa"/>
          </w:tcPr>
          <w:p w:rsidR="0012289B" w:rsidRDefault="0012289B" w:rsidP="002A2CC0"/>
        </w:tc>
        <w:tc>
          <w:tcPr>
            <w:tcW w:w="1558" w:type="dxa"/>
            <w:tcBorders>
              <w:right w:val="nil"/>
            </w:tcBorders>
          </w:tcPr>
          <w:p w:rsidR="0012289B" w:rsidRDefault="0012289B" w:rsidP="002A2CC0"/>
        </w:tc>
        <w:tc>
          <w:tcPr>
            <w:tcW w:w="1558" w:type="dxa"/>
            <w:tcBorders>
              <w:left w:val="nil"/>
              <w:right w:val="nil"/>
            </w:tcBorders>
          </w:tcPr>
          <w:p w:rsidR="0012289B" w:rsidRPr="009A4596" w:rsidRDefault="0012289B" w:rsidP="002A2CC0">
            <w:pPr>
              <w:jc w:val="right"/>
              <w:rPr>
                <w:b/>
                <w:sz w:val="24"/>
                <w:szCs w:val="24"/>
              </w:rPr>
            </w:pPr>
            <w:r w:rsidRPr="009A4596">
              <w:rPr>
                <w:b/>
                <w:sz w:val="24"/>
                <w:szCs w:val="24"/>
              </w:rPr>
              <w:t>30°C</w:t>
            </w:r>
          </w:p>
        </w:tc>
        <w:tc>
          <w:tcPr>
            <w:tcW w:w="1559" w:type="dxa"/>
            <w:tcBorders>
              <w:left w:val="nil"/>
              <w:right w:val="nil"/>
            </w:tcBorders>
          </w:tcPr>
          <w:p w:rsidR="0012289B" w:rsidRDefault="0012289B" w:rsidP="002A2CC0"/>
        </w:tc>
        <w:tc>
          <w:tcPr>
            <w:tcW w:w="1559" w:type="dxa"/>
            <w:tcBorders>
              <w:left w:val="single" w:sz="4" w:space="0" w:color="auto"/>
            </w:tcBorders>
          </w:tcPr>
          <w:p w:rsidR="0012289B" w:rsidRPr="009A4596" w:rsidRDefault="0012289B" w:rsidP="002A2CC0">
            <w:pPr>
              <w:jc w:val="center"/>
              <w:rPr>
                <w:b/>
                <w:sz w:val="24"/>
                <w:szCs w:val="24"/>
              </w:rPr>
            </w:pPr>
            <w:r>
              <w:rPr>
                <w:b/>
                <w:sz w:val="24"/>
                <w:szCs w:val="24"/>
              </w:rPr>
              <w:t>41</w:t>
            </w:r>
            <w:r w:rsidRPr="009A4596">
              <w:rPr>
                <w:b/>
                <w:sz w:val="24"/>
                <w:szCs w:val="24"/>
              </w:rPr>
              <w:t>°C</w:t>
            </w:r>
          </w:p>
        </w:tc>
      </w:tr>
      <w:tr w:rsidR="0012289B" w:rsidTr="0012289B">
        <w:trPr>
          <w:jc w:val="center"/>
        </w:trPr>
        <w:tc>
          <w:tcPr>
            <w:tcW w:w="1557" w:type="dxa"/>
          </w:tcPr>
          <w:p w:rsidR="0012289B" w:rsidRDefault="0012289B" w:rsidP="002A2CC0"/>
        </w:tc>
        <w:tc>
          <w:tcPr>
            <w:tcW w:w="1558" w:type="dxa"/>
          </w:tcPr>
          <w:p w:rsidR="0012289B" w:rsidRDefault="0012289B" w:rsidP="002A2CC0">
            <w:pPr>
              <w:jc w:val="center"/>
            </w:pPr>
            <w:r>
              <w:t>Aerobic</w:t>
            </w:r>
          </w:p>
        </w:tc>
        <w:tc>
          <w:tcPr>
            <w:tcW w:w="1558" w:type="dxa"/>
          </w:tcPr>
          <w:p w:rsidR="0012289B" w:rsidRDefault="0012289B" w:rsidP="002A2CC0">
            <w:pPr>
              <w:jc w:val="center"/>
            </w:pPr>
            <w:r>
              <w:t>Anaerobic</w:t>
            </w:r>
          </w:p>
        </w:tc>
        <w:tc>
          <w:tcPr>
            <w:tcW w:w="1559" w:type="dxa"/>
          </w:tcPr>
          <w:p w:rsidR="0012289B" w:rsidRDefault="0012289B" w:rsidP="002A2CC0">
            <w:pPr>
              <w:jc w:val="center"/>
            </w:pPr>
            <w:r>
              <w:t>1.75</w:t>
            </w:r>
            <w:r w:rsidRPr="008C008E">
              <w:t>mM H</w:t>
            </w:r>
            <w:r w:rsidRPr="008C008E">
              <w:rPr>
                <w:vertAlign w:val="subscript"/>
              </w:rPr>
              <w:t>2</w:t>
            </w:r>
            <w:r w:rsidRPr="008C008E">
              <w:t>O</w:t>
            </w:r>
            <w:r w:rsidRPr="008C008E">
              <w:rPr>
                <w:vertAlign w:val="subscript"/>
              </w:rPr>
              <w:t>2</w:t>
            </w:r>
          </w:p>
        </w:tc>
        <w:tc>
          <w:tcPr>
            <w:tcW w:w="1559" w:type="dxa"/>
          </w:tcPr>
          <w:p w:rsidR="0012289B" w:rsidRDefault="0012289B" w:rsidP="002A2CC0">
            <w:pPr>
              <w:jc w:val="center"/>
            </w:pPr>
            <w:r>
              <w:t>Aerobic</w:t>
            </w:r>
          </w:p>
        </w:tc>
      </w:tr>
      <w:tr w:rsidR="0012289B" w:rsidTr="0012289B">
        <w:trPr>
          <w:jc w:val="center"/>
        </w:trPr>
        <w:tc>
          <w:tcPr>
            <w:tcW w:w="1557" w:type="dxa"/>
          </w:tcPr>
          <w:p w:rsidR="0012289B" w:rsidRDefault="0012289B" w:rsidP="002A2CC0">
            <w:r>
              <w:t>WT</w:t>
            </w:r>
          </w:p>
        </w:tc>
        <w:tc>
          <w:tcPr>
            <w:tcW w:w="1558" w:type="dxa"/>
          </w:tcPr>
          <w:p w:rsidR="0012289B" w:rsidRDefault="0012289B" w:rsidP="002A2CC0">
            <w:pPr>
              <w:jc w:val="center"/>
            </w:pPr>
            <w:r>
              <w:t xml:space="preserve">X </w:t>
            </w:r>
            <w:proofErr w:type="spellStart"/>
            <w:r>
              <w:t>X</w:t>
            </w:r>
            <w:proofErr w:type="spellEnd"/>
            <w:r>
              <w:t xml:space="preserve"> </w:t>
            </w:r>
            <w:proofErr w:type="spellStart"/>
            <w:r>
              <w:t>X</w:t>
            </w:r>
            <w:proofErr w:type="spellEnd"/>
          </w:p>
        </w:tc>
        <w:tc>
          <w:tcPr>
            <w:tcW w:w="1558" w:type="dxa"/>
          </w:tcPr>
          <w:p w:rsidR="0012289B" w:rsidRDefault="0012289B" w:rsidP="002A2CC0">
            <w:pPr>
              <w:jc w:val="center"/>
            </w:pPr>
            <w:r>
              <w:t xml:space="preserve">X </w:t>
            </w:r>
            <w:proofErr w:type="spellStart"/>
            <w:r>
              <w:t>X</w:t>
            </w:r>
            <w:proofErr w:type="spellEnd"/>
            <w:r>
              <w:t xml:space="preserve"> </w:t>
            </w:r>
            <w:proofErr w:type="spellStart"/>
            <w:r>
              <w:t>X</w:t>
            </w:r>
            <w:proofErr w:type="spellEnd"/>
          </w:p>
        </w:tc>
        <w:tc>
          <w:tcPr>
            <w:tcW w:w="1559" w:type="dxa"/>
          </w:tcPr>
          <w:p w:rsidR="0012289B" w:rsidRDefault="0012289B" w:rsidP="002A2CC0">
            <w:pPr>
              <w:jc w:val="center"/>
            </w:pPr>
            <w:r>
              <w:t xml:space="preserve">X </w:t>
            </w:r>
            <w:proofErr w:type="spellStart"/>
            <w:r>
              <w:t>X</w:t>
            </w:r>
            <w:proofErr w:type="spellEnd"/>
            <w:r>
              <w:t xml:space="preserve"> </w:t>
            </w:r>
            <w:proofErr w:type="spellStart"/>
            <w:r>
              <w:t>X</w:t>
            </w:r>
            <w:proofErr w:type="spellEnd"/>
          </w:p>
        </w:tc>
        <w:tc>
          <w:tcPr>
            <w:tcW w:w="1559" w:type="dxa"/>
          </w:tcPr>
          <w:p w:rsidR="0012289B" w:rsidRDefault="0012289B" w:rsidP="002A2CC0">
            <w:pPr>
              <w:jc w:val="center"/>
            </w:pPr>
            <w:r>
              <w:t xml:space="preserve">X </w:t>
            </w:r>
            <w:proofErr w:type="spellStart"/>
            <w:r>
              <w:t>X</w:t>
            </w:r>
            <w:proofErr w:type="spellEnd"/>
            <w:r>
              <w:t xml:space="preserve"> </w:t>
            </w:r>
            <w:proofErr w:type="spellStart"/>
            <w:r>
              <w:t>X</w:t>
            </w:r>
            <w:proofErr w:type="spellEnd"/>
          </w:p>
        </w:tc>
      </w:tr>
      <w:tr w:rsidR="0012289B" w:rsidTr="0012289B">
        <w:trPr>
          <w:jc w:val="center"/>
        </w:trPr>
        <w:tc>
          <w:tcPr>
            <w:tcW w:w="1557" w:type="dxa"/>
          </w:tcPr>
          <w:p w:rsidR="0012289B" w:rsidRDefault="0012289B" w:rsidP="002A2CC0">
            <w:r>
              <w:t>set1Δ</w:t>
            </w:r>
          </w:p>
        </w:tc>
        <w:tc>
          <w:tcPr>
            <w:tcW w:w="1558" w:type="dxa"/>
          </w:tcPr>
          <w:p w:rsidR="0012289B" w:rsidRDefault="0012289B" w:rsidP="002A2CC0">
            <w:pPr>
              <w:jc w:val="center"/>
            </w:pPr>
            <w:r>
              <w:t xml:space="preserve">X </w:t>
            </w:r>
            <w:proofErr w:type="spellStart"/>
            <w:r>
              <w:t>X</w:t>
            </w:r>
            <w:proofErr w:type="spellEnd"/>
            <w:r>
              <w:t xml:space="preserve"> </w:t>
            </w:r>
            <w:proofErr w:type="spellStart"/>
            <w:r>
              <w:t>X</w:t>
            </w:r>
            <w:proofErr w:type="spellEnd"/>
          </w:p>
        </w:tc>
        <w:tc>
          <w:tcPr>
            <w:tcW w:w="1558" w:type="dxa"/>
          </w:tcPr>
          <w:p w:rsidR="0012289B" w:rsidRDefault="0012289B" w:rsidP="002A2CC0">
            <w:pPr>
              <w:jc w:val="center"/>
            </w:pPr>
          </w:p>
        </w:tc>
        <w:tc>
          <w:tcPr>
            <w:tcW w:w="1559" w:type="dxa"/>
          </w:tcPr>
          <w:p w:rsidR="0012289B" w:rsidRDefault="0012289B" w:rsidP="002A2CC0">
            <w:pPr>
              <w:jc w:val="center"/>
            </w:pPr>
            <w:r>
              <w:t xml:space="preserve">X </w:t>
            </w:r>
            <w:proofErr w:type="spellStart"/>
            <w:r>
              <w:t>X</w:t>
            </w:r>
            <w:proofErr w:type="spellEnd"/>
            <w:r>
              <w:t xml:space="preserve"> </w:t>
            </w:r>
            <w:proofErr w:type="spellStart"/>
            <w:r>
              <w:t>X</w:t>
            </w:r>
            <w:proofErr w:type="spellEnd"/>
          </w:p>
        </w:tc>
        <w:tc>
          <w:tcPr>
            <w:tcW w:w="1559" w:type="dxa"/>
          </w:tcPr>
          <w:p w:rsidR="0012289B" w:rsidRDefault="0012289B" w:rsidP="002A2CC0">
            <w:pPr>
              <w:jc w:val="center"/>
            </w:pPr>
            <w:r>
              <w:t xml:space="preserve">X </w:t>
            </w:r>
            <w:proofErr w:type="spellStart"/>
            <w:r>
              <w:t>X</w:t>
            </w:r>
            <w:proofErr w:type="spellEnd"/>
            <w:r>
              <w:t xml:space="preserve"> </w:t>
            </w:r>
            <w:proofErr w:type="spellStart"/>
            <w:r>
              <w:t>X</w:t>
            </w:r>
            <w:proofErr w:type="spellEnd"/>
          </w:p>
        </w:tc>
      </w:tr>
      <w:tr w:rsidR="0012289B" w:rsidTr="0012289B">
        <w:trPr>
          <w:jc w:val="center"/>
        </w:trPr>
        <w:tc>
          <w:tcPr>
            <w:tcW w:w="1557" w:type="dxa"/>
          </w:tcPr>
          <w:p w:rsidR="0012289B" w:rsidRDefault="0012289B" w:rsidP="002A2CC0">
            <w:r>
              <w:t>set4Δ</w:t>
            </w:r>
          </w:p>
        </w:tc>
        <w:tc>
          <w:tcPr>
            <w:tcW w:w="1558" w:type="dxa"/>
          </w:tcPr>
          <w:p w:rsidR="0012289B" w:rsidRDefault="0012289B" w:rsidP="002A2CC0">
            <w:pPr>
              <w:jc w:val="center"/>
            </w:pPr>
            <w:r>
              <w:t xml:space="preserve">X </w:t>
            </w:r>
            <w:proofErr w:type="spellStart"/>
            <w:r>
              <w:t>X</w:t>
            </w:r>
            <w:proofErr w:type="spellEnd"/>
            <w:r>
              <w:t xml:space="preserve"> </w:t>
            </w:r>
            <w:proofErr w:type="spellStart"/>
            <w:r>
              <w:t>X</w:t>
            </w:r>
            <w:proofErr w:type="spellEnd"/>
          </w:p>
        </w:tc>
        <w:tc>
          <w:tcPr>
            <w:tcW w:w="1558" w:type="dxa"/>
          </w:tcPr>
          <w:p w:rsidR="0012289B" w:rsidRDefault="0012289B" w:rsidP="002A2CC0">
            <w:pPr>
              <w:jc w:val="center"/>
            </w:pPr>
            <w:r>
              <w:t xml:space="preserve">X </w:t>
            </w:r>
            <w:proofErr w:type="spellStart"/>
            <w:r>
              <w:t>X</w:t>
            </w:r>
            <w:proofErr w:type="spellEnd"/>
            <w:r>
              <w:t xml:space="preserve"> </w:t>
            </w:r>
            <w:proofErr w:type="spellStart"/>
            <w:r>
              <w:t>X</w:t>
            </w:r>
            <w:proofErr w:type="spellEnd"/>
          </w:p>
        </w:tc>
        <w:tc>
          <w:tcPr>
            <w:tcW w:w="1559" w:type="dxa"/>
          </w:tcPr>
          <w:p w:rsidR="0012289B" w:rsidRDefault="0012289B" w:rsidP="002A2CC0">
            <w:pPr>
              <w:jc w:val="center"/>
            </w:pPr>
          </w:p>
        </w:tc>
        <w:tc>
          <w:tcPr>
            <w:tcW w:w="1559" w:type="dxa"/>
          </w:tcPr>
          <w:p w:rsidR="0012289B" w:rsidRDefault="0012289B" w:rsidP="002A2CC0">
            <w:pPr>
              <w:jc w:val="center"/>
            </w:pPr>
          </w:p>
        </w:tc>
      </w:tr>
    </w:tbl>
    <w:p w:rsidR="0012289B" w:rsidRDefault="0012289B" w:rsidP="0012289B">
      <w:pPr>
        <w:jc w:val="center"/>
      </w:pPr>
    </w:p>
    <w:p w:rsidR="0012289B" w:rsidRDefault="00CA2AFC" w:rsidP="0012289B">
      <w:pPr>
        <w:jc w:val="both"/>
      </w:pPr>
      <w:r>
        <w:t xml:space="preserve">There are </w:t>
      </w:r>
      <w:r w:rsidR="00971EA5">
        <w:t xml:space="preserve">a number of </w:t>
      </w:r>
      <w:r>
        <w:t xml:space="preserve">genes which are expected to exhibit changes in expression under certain conditions </w:t>
      </w:r>
      <w:r w:rsidR="00971EA5">
        <w:t xml:space="preserve">used </w:t>
      </w:r>
      <w:r>
        <w:t xml:space="preserve">in this experiment.  In </w:t>
      </w:r>
      <w:r w:rsidRPr="00CA2AFC">
        <w:rPr>
          <w:i/>
        </w:rPr>
        <w:t>set1</w:t>
      </w:r>
      <w:r w:rsidRPr="003D178A">
        <w:t>Δ</w:t>
      </w:r>
      <w:r>
        <w:t xml:space="preserve"> </w:t>
      </w:r>
      <w:proofErr w:type="spellStart"/>
      <w:r>
        <w:t>subtelomeric</w:t>
      </w:r>
      <w:proofErr w:type="spellEnd"/>
      <w:r>
        <w:t xml:space="preserve"> regions </w:t>
      </w:r>
      <w:r w:rsidR="00464930">
        <w:t xml:space="preserve">are expected to </w:t>
      </w:r>
      <w:r>
        <w:t xml:space="preserve">have gene expression changes (up-regulated) at 30°C.  Based on prior </w:t>
      </w:r>
      <w:proofErr w:type="spellStart"/>
      <w:r>
        <w:t>qRT</w:t>
      </w:r>
      <w:proofErr w:type="spellEnd"/>
      <w:r>
        <w:t xml:space="preserve">-PCR experiments performed by the Briggs lab, </w:t>
      </w:r>
      <w:r w:rsidRPr="00F708FD">
        <w:rPr>
          <w:i/>
        </w:rPr>
        <w:t>DAN1</w:t>
      </w:r>
      <w:r>
        <w:t xml:space="preserve"> goes up </w:t>
      </w:r>
      <w:r>
        <w:lastRenderedPageBreak/>
        <w:t xml:space="preserve">in expression in </w:t>
      </w:r>
      <w:r w:rsidRPr="00CA2AFC">
        <w:rPr>
          <w:i/>
        </w:rPr>
        <w:t>set1</w:t>
      </w:r>
      <w:r>
        <w:t>Δ (and is not normally expressed under aerobic conditions)</w:t>
      </w:r>
      <w:r w:rsidR="00DF05E9">
        <w:t xml:space="preserve"> and </w:t>
      </w:r>
      <w:r w:rsidR="000E073D">
        <w:rPr>
          <w:i/>
        </w:rPr>
        <w:t>CTT1</w:t>
      </w:r>
      <w:r w:rsidR="005D7D7C">
        <w:t xml:space="preserve"> is expected to be ~70% downregulated in </w:t>
      </w:r>
      <w:r w:rsidRPr="00CA2AFC">
        <w:rPr>
          <w:i/>
        </w:rPr>
        <w:t>set1</w:t>
      </w:r>
      <w:r>
        <w:t xml:space="preserve">Δ </w:t>
      </w:r>
      <w:r w:rsidR="005D7D7C">
        <w:t>at 30</w:t>
      </w:r>
      <w:r>
        <w:t>°</w:t>
      </w:r>
      <w:r w:rsidR="005D7D7C">
        <w:t xml:space="preserve"> C.  Furthermore, </w:t>
      </w:r>
      <w:r w:rsidR="005D7D7C" w:rsidRPr="00357AD0">
        <w:rPr>
          <w:i/>
        </w:rPr>
        <w:t>DAM1</w:t>
      </w:r>
      <w:r w:rsidR="005D7D7C">
        <w:t>, a gene that is also methylated by Set1 and encod</w:t>
      </w:r>
      <w:r w:rsidR="0044718C">
        <w:t>e</w:t>
      </w:r>
      <w:r w:rsidR="005D7D7C">
        <w:t xml:space="preserve">s for a kinetochore protein, is expected to go up in the </w:t>
      </w:r>
      <w:r w:rsidR="005D7D7C" w:rsidRPr="00DF05E9">
        <w:rPr>
          <w:i/>
        </w:rPr>
        <w:t>set1</w:t>
      </w:r>
      <w:r w:rsidR="00DF05E9" w:rsidRPr="00DF05E9">
        <w:rPr>
          <w:i/>
        </w:rPr>
        <w:t>Δ</w:t>
      </w:r>
      <w:r w:rsidR="00DF05E9">
        <w:rPr>
          <w:i/>
        </w:rPr>
        <w:t xml:space="preserve"> </w:t>
      </w:r>
      <w:r w:rsidR="00DF05E9">
        <w:t>samples</w:t>
      </w:r>
      <w:r w:rsidR="005D7D7C">
        <w:t xml:space="preserve">.  Generally </w:t>
      </w:r>
      <w:r w:rsidR="00162A85" w:rsidRPr="00162A85">
        <w:rPr>
          <w:i/>
        </w:rPr>
        <w:t>DAM1</w:t>
      </w:r>
      <w:r w:rsidR="005D7D7C">
        <w:t xml:space="preserve"> is not expressed und</w:t>
      </w:r>
      <w:r w:rsidR="0012289B">
        <w:t>er aerobic conditions (</w:t>
      </w:r>
      <w:r w:rsidR="00162A85">
        <w:t xml:space="preserve">based on </w:t>
      </w:r>
      <w:proofErr w:type="spellStart"/>
      <w:r w:rsidR="0012289B">
        <w:t>qRT</w:t>
      </w:r>
      <w:proofErr w:type="spellEnd"/>
      <w:r w:rsidR="0012289B">
        <w:t>-PCR)</w:t>
      </w:r>
    </w:p>
    <w:p w:rsidR="00031051" w:rsidRPr="00031051" w:rsidRDefault="000B567C" w:rsidP="005B57CB">
      <w:pPr>
        <w:rPr>
          <w:b/>
        </w:rPr>
      </w:pPr>
      <w:r>
        <w:rPr>
          <w:b/>
        </w:rPr>
        <w:t>Adapter and Quality Trimming of Reads</w:t>
      </w:r>
    </w:p>
    <w:p w:rsidR="007C2D89" w:rsidRPr="007F26D9" w:rsidRDefault="00E9228D" w:rsidP="00892ED1">
      <w:pPr>
        <w:ind w:firstLine="720"/>
        <w:jc w:val="both"/>
      </w:pPr>
      <w:r>
        <w:t xml:space="preserve">Files were downloaded and stored in the </w:t>
      </w:r>
      <w:r w:rsidR="00691760">
        <w:t xml:space="preserve">Purdue University </w:t>
      </w:r>
      <w:r>
        <w:t xml:space="preserve">Data Depot.  </w:t>
      </w:r>
      <w:r w:rsidR="00691760">
        <w:t xml:space="preserve">Reads were quality trimmed and </w:t>
      </w:r>
      <w:r w:rsidR="00892ED1">
        <w:t xml:space="preserve">Illumina </w:t>
      </w:r>
      <w:proofErr w:type="spellStart"/>
      <w:r w:rsidR="00892ED1">
        <w:t>TruSeq</w:t>
      </w:r>
      <w:proofErr w:type="spellEnd"/>
      <w:r w:rsidR="00892ED1">
        <w:t xml:space="preserve"> </w:t>
      </w:r>
      <w:r w:rsidR="005B57CB">
        <w:t>adapter sequences</w:t>
      </w:r>
      <w:r w:rsidR="00691760">
        <w:t xml:space="preserve"> were removed</w:t>
      </w:r>
      <w:r w:rsidR="005B57CB">
        <w:t xml:space="preserve"> using </w:t>
      </w:r>
      <w:proofErr w:type="spellStart"/>
      <w:r w:rsidR="005B57CB">
        <w:t>Trimmomatic</w:t>
      </w:r>
      <w:proofErr w:type="spellEnd"/>
      <w:r w:rsidR="004159EE">
        <w:t xml:space="preserve"> v. 0.32 </w:t>
      </w:r>
      <w:r w:rsidR="004159EE">
        <w:fldChar w:fldCharType="begin">
          <w:fldData xml:space="preserve">PEVuZE5vdGU+PENpdGU+PEF1dGhvcj5Cb2xnZXI8L0F1dGhvcj48WWVhcj4yMDE0PC9ZZWFyPjxS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</w:fldData>
        </w:fldChar>
      </w:r>
      <w:r w:rsidR="005A077E">
        <w:instrText xml:space="preserve"> ADDIN EN.CITE </w:instrText>
      </w:r>
      <w:r w:rsidR="005A077E">
        <w:fldChar w:fldCharType="begin">
          <w:fldData xml:space="preserve">PEVuZE5vdGU+PENpdGU+PEF1dGhvcj5Cb2xnZXI8L0F1dGhvcj48WWVhcj4yMDE0PC9ZZWFyPjxS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</w:fldData>
        </w:fldChar>
      </w:r>
      <w:r w:rsidR="005A077E">
        <w:instrText xml:space="preserve"> ADDIN EN.CITE.DATA </w:instrText>
      </w:r>
      <w:r w:rsidR="005A077E">
        <w:fldChar w:fldCharType="end"/>
      </w:r>
      <w:r w:rsidR="004159EE">
        <w:fldChar w:fldCharType="separate"/>
      </w:r>
      <w:r w:rsidR="005A077E">
        <w:rPr>
          <w:noProof/>
        </w:rPr>
        <w:t>(</w:t>
      </w:r>
      <w:hyperlink w:anchor="_ENREF_3" w:tooltip="Bolger, 2014 #3" w:history="1">
        <w:r w:rsidR="005A077E">
          <w:rPr>
            <w:noProof/>
          </w:rPr>
          <w:t>Bolger, Lohse, &amp; Usadel, 2014</w:t>
        </w:r>
      </w:hyperlink>
      <w:r w:rsidR="005A077E">
        <w:rPr>
          <w:noProof/>
        </w:rPr>
        <w:t>)</w:t>
      </w:r>
      <w:r w:rsidR="004159EE">
        <w:fldChar w:fldCharType="end"/>
      </w:r>
      <w:r w:rsidR="005B57CB">
        <w:t xml:space="preserve">. </w:t>
      </w:r>
      <w:r w:rsidR="00F14D47">
        <w:t xml:space="preserve"> </w:t>
      </w:r>
      <w:proofErr w:type="spellStart"/>
      <w:r w:rsidR="00F14D47">
        <w:t>Trimmomatic</w:t>
      </w:r>
      <w:proofErr w:type="spellEnd"/>
      <w:r w:rsidR="00F14D47">
        <w:t xml:space="preserve"> is a program that</w:t>
      </w:r>
      <w:r w:rsidR="00691760">
        <w:t xml:space="preserve"> removes adapter sequences and</w:t>
      </w:r>
      <w:r w:rsidR="00F14D47">
        <w:t xml:space="preserve"> trims short Illumina reads based on </w:t>
      </w:r>
      <w:r w:rsidR="00691760">
        <w:t>quality</w:t>
      </w:r>
      <w:r w:rsidR="00F14D47">
        <w:t>.</w:t>
      </w:r>
      <w:r w:rsidR="005B57CB">
        <w:t xml:space="preserve">  </w:t>
      </w:r>
      <w:proofErr w:type="spellStart"/>
      <w:r w:rsidR="005B57CB">
        <w:t>FastQC</w:t>
      </w:r>
      <w:proofErr w:type="spellEnd"/>
      <w:r w:rsidR="005B57CB">
        <w:t xml:space="preserve"> </w:t>
      </w:r>
      <w:r w:rsidR="00A45A7B">
        <w:t>v. 0.11.2</w:t>
      </w:r>
      <w:r w:rsidR="007E50E4">
        <w:t xml:space="preserve"> </w:t>
      </w:r>
      <w:r w:rsidR="007E50E4">
        <w:fldChar w:fldCharType="begin"/>
      </w:r>
      <w:r w:rsidR="007F33B1">
        <w:instrText xml:space="preserve"> ADDIN EN.CITE &lt;EndNote&gt;&lt;Cite&gt;&lt;Author&gt;Andrews&lt;/Author&gt;&lt;Year&gt;2010&lt;/Year&gt;&lt;RecNum&gt;2&lt;/RecNum&gt;&lt;DisplayText&gt;(Andrews, 2010)&lt;/DisplayText&gt;&lt;record&gt;&lt;rec-number&gt;2&lt;/rec-number&gt;&lt;foreign-keys&gt;&lt;key app="EN" db-id="xv00set97z5ft5e2p0tx2srlzfwdefftvttz"&gt;2&lt;/key&gt;&lt;/foreign-keys&gt;&lt;ref-type name="Journal Article"&gt;17&lt;/ref-type&gt;&lt;contributors&gt;&lt;authors&gt;&lt;author&gt;Andrews, S.&lt;/author&gt;&lt;/authors&gt;&lt;/contributors&gt;&lt;titles&gt;&lt;title&gt;FastQC&lt;/title&gt;&lt;/titles&gt;&lt;dates&gt;&lt;year&gt;2010&lt;/year&gt;&lt;/dates&gt;&lt;urls&gt;&lt;related-urls&gt;&lt;url&gt;http://www.bioinformatics.babraham.ac.uk/projects/fastqc/&lt;/url&gt;&lt;/related-urls&gt;&lt;/urls&gt;&lt;/record&gt;&lt;/Cite&gt;&lt;/EndNote&gt;</w:instrText>
      </w:r>
      <w:r w:rsidR="007E50E4">
        <w:fldChar w:fldCharType="separate"/>
      </w:r>
      <w:r w:rsidR="007E50E4">
        <w:rPr>
          <w:noProof/>
        </w:rPr>
        <w:t>(</w:t>
      </w:r>
      <w:hyperlink w:anchor="_ENREF_2" w:tooltip="Andrews, 2010 #2" w:history="1">
        <w:r w:rsidR="005A077E">
          <w:rPr>
            <w:noProof/>
          </w:rPr>
          <w:t>Andrews, 2010</w:t>
        </w:r>
      </w:hyperlink>
      <w:r w:rsidR="007E50E4">
        <w:rPr>
          <w:noProof/>
        </w:rPr>
        <w:t>)</w:t>
      </w:r>
      <w:r w:rsidR="007E50E4">
        <w:fldChar w:fldCharType="end"/>
      </w:r>
      <w:r w:rsidR="00312E78">
        <w:t xml:space="preserve"> </w:t>
      </w:r>
      <w:r w:rsidR="00C05E59">
        <w:t xml:space="preserve">was run </w:t>
      </w:r>
      <w:r w:rsidR="005B57CB">
        <w:t>in order to observe data quality bot</w:t>
      </w:r>
      <w:r w:rsidR="00C05E59">
        <w:t>h before and after quality trimming/</w:t>
      </w:r>
      <w:r w:rsidR="005B57CB">
        <w:t>adapter removal.</w:t>
      </w:r>
      <w:r w:rsidR="00F14D47">
        <w:t xml:space="preserve">  </w:t>
      </w:r>
      <w:r w:rsidR="00971F4F">
        <w:t xml:space="preserve">  </w:t>
      </w:r>
      <w:proofErr w:type="spellStart"/>
      <w:r w:rsidR="00971F4F">
        <w:t>FastX</w:t>
      </w:r>
      <w:proofErr w:type="spellEnd"/>
      <w:r w:rsidR="00971F4F">
        <w:t>-Toolkit</w:t>
      </w:r>
      <w:r w:rsidR="007F26D9">
        <w:t xml:space="preserve"> </w:t>
      </w:r>
      <w:r w:rsidR="00CE78C4">
        <w:t>v.</w:t>
      </w:r>
      <w:r w:rsidR="00971F4F">
        <w:t xml:space="preserve"> </w:t>
      </w:r>
      <w:r w:rsidR="007C2F24">
        <w:t>0.0.13.2</w:t>
      </w:r>
      <w:r w:rsidR="00A45A7B">
        <w:t xml:space="preserve"> </w:t>
      </w:r>
      <w:r w:rsidR="007E50E4">
        <w:fldChar w:fldCharType="begin"/>
      </w:r>
      <w:r w:rsidR="007F33B1">
        <w:instrText xml:space="preserve"> ADDIN EN.CITE &lt;EndNote&gt;&lt;Cite&gt;&lt;Author&gt;Gordon&lt;/Author&gt;&lt;Year&gt;2009&lt;/Year&gt;&lt;RecNum&gt;10&lt;/RecNum&gt;&lt;DisplayText&gt;(Gordon, 2009)&lt;/DisplayText&gt;&lt;record&gt;&lt;rec-number&gt;10&lt;/rec-number&gt;&lt;foreign-keys&gt;&lt;key app="EN" db-id="xv00set97z5ft5e2p0tx2srlzfwdefftvttz"&gt;10&lt;/key&gt;&lt;/foreign-keys&gt;&lt;ref-type name="Computer Program"&gt;9&lt;/ref-type&gt;&lt;contributors&gt;&lt;authors&gt;&lt;author&gt;Gordon, A.&lt;/author&gt;&lt;/authors&gt;&lt;/contributors&gt;&lt;titles&gt;&lt;title&gt;FastX-Toolkit&lt;/title&gt;&lt;/titles&gt;&lt;dates&gt;&lt;year&gt;2009&lt;/year&gt;&lt;/dates&gt;&lt;urls&gt;&lt;related-urls&gt;&lt;url&gt;http://hannonlab.cshl.edu/fastx_toolkit/download.html&lt;/url&gt;&lt;/related-urls&gt;&lt;/urls&gt;&lt;/record&gt;&lt;/Cite&gt;&lt;/EndNote&gt;</w:instrText>
      </w:r>
      <w:r w:rsidR="007E50E4">
        <w:fldChar w:fldCharType="separate"/>
      </w:r>
      <w:r w:rsidR="007E50E4">
        <w:rPr>
          <w:noProof/>
        </w:rPr>
        <w:t>(</w:t>
      </w:r>
      <w:hyperlink w:anchor="_ENREF_5" w:tooltip="Gordon, 2009 #10" w:history="1">
        <w:r w:rsidR="005A077E">
          <w:rPr>
            <w:noProof/>
          </w:rPr>
          <w:t>Gordon, 2009</w:t>
        </w:r>
      </w:hyperlink>
      <w:r w:rsidR="007E50E4">
        <w:rPr>
          <w:noProof/>
        </w:rPr>
        <w:t>)</w:t>
      </w:r>
      <w:r w:rsidR="007E50E4">
        <w:fldChar w:fldCharType="end"/>
      </w:r>
      <w:r w:rsidR="007F26D9" w:rsidRPr="007F26D9">
        <w:t xml:space="preserve"> </w:t>
      </w:r>
      <w:r w:rsidR="008C7539">
        <w:t xml:space="preserve">quality trimmer </w:t>
      </w:r>
      <w:r w:rsidR="00971F4F">
        <w:t>was used to further trim reads based on quality score</w:t>
      </w:r>
      <w:r w:rsidR="0007727F">
        <w:t xml:space="preserve"> and</w:t>
      </w:r>
      <w:r w:rsidR="007F26D9">
        <w:t xml:space="preserve"> FASTX-Toolkit</w:t>
      </w:r>
      <w:r w:rsidR="003B1B41">
        <w:t xml:space="preserve"> quality chart was used</w:t>
      </w:r>
      <w:r w:rsidR="0007727F">
        <w:t xml:space="preserve"> to make read per-base quality plots</w:t>
      </w:r>
      <w:r w:rsidR="00971F4F">
        <w:t>.</w:t>
      </w:r>
      <w:r w:rsidR="004E7A7C">
        <w:t xml:space="preserve"> </w:t>
      </w:r>
      <w:r w:rsidR="006E41F6">
        <w:t xml:space="preserve"> A </w:t>
      </w:r>
      <w:proofErr w:type="spellStart"/>
      <w:r w:rsidR="006E41F6">
        <w:t>FastX</w:t>
      </w:r>
      <w:proofErr w:type="spellEnd"/>
      <w:r w:rsidR="006E41F6">
        <w:t xml:space="preserve"> </w:t>
      </w:r>
      <w:proofErr w:type="spellStart"/>
      <w:r w:rsidR="006E41F6">
        <w:t>trimscore</w:t>
      </w:r>
      <w:proofErr w:type="spellEnd"/>
      <w:r w:rsidR="006E41F6">
        <w:t xml:space="preserve"> of 30 (the minimum quality score for trimming reads was 30) and a trim length of 50 (reads shorter than 50 bases will be discarded) were used.  Maximum length was set to 151 bases.</w:t>
      </w:r>
      <w:r w:rsidR="004E7A7C">
        <w:t xml:space="preserve"> </w:t>
      </w:r>
      <w:r w:rsidR="00971F4F">
        <w:t xml:space="preserve">  All plots were checked to ensure that read quality for the reads that would be use</w:t>
      </w:r>
      <w:r w:rsidR="002A732C">
        <w:t>d in the remainder of the analy</w:t>
      </w:r>
      <w:r w:rsidR="00971F4F">
        <w:t>sis were of high quality and that there were no problems with reads.</w:t>
      </w:r>
    </w:p>
    <w:p w:rsidR="00031051" w:rsidRDefault="000B567C" w:rsidP="005B57CB">
      <w:pPr>
        <w:rPr>
          <w:b/>
        </w:rPr>
      </w:pPr>
      <w:r>
        <w:rPr>
          <w:b/>
        </w:rPr>
        <w:t>Aligning Reads to the Reference Genome and Counting Reads</w:t>
      </w:r>
    </w:p>
    <w:p w:rsidR="006F24BC" w:rsidRDefault="00420333" w:rsidP="00892ED1">
      <w:pPr>
        <w:ind w:firstLine="720"/>
        <w:jc w:val="both"/>
      </w:pPr>
      <w:r>
        <w:t xml:space="preserve">Before any statistical analysis can be performed, reads resulting from sequencing must be aligned to a reference in order to quantify relative amounts of genes/transcripts.  </w:t>
      </w:r>
      <w:r w:rsidR="00971F4F">
        <w:t>Tophat</w:t>
      </w:r>
      <w:r w:rsidR="00C75088">
        <w:t>2</w:t>
      </w:r>
      <w:r w:rsidR="00C850D3">
        <w:t xml:space="preserve"> </w:t>
      </w:r>
      <w:r w:rsidR="00C850D3">
        <w:fldChar w:fldCharType="begin">
          <w:fldData xml:space="preserve">PEVuZE5vdGU+PENpdGU+PEF1dGhvcj5UcmFwbmVsbDwvQXV0aG9yPjxZZWFyPjIwMDk8L1llYXI+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</w:fldData>
        </w:fldChar>
      </w:r>
      <w:r w:rsidR="005A077E">
        <w:instrText xml:space="preserve"> ADDIN EN.CITE </w:instrText>
      </w:r>
      <w:r w:rsidR="005A077E">
        <w:fldChar w:fldCharType="begin">
          <w:fldData xml:space="preserve">PEVuZE5vdGU+PENpdGU+PEF1dGhvcj5UcmFwbmVsbDwvQXV0aG9yPjxZZWFyPjIwMDk8L1llYXI+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</w:fldData>
        </w:fldChar>
      </w:r>
      <w:r w:rsidR="005A077E">
        <w:instrText xml:space="preserve"> ADDIN EN.CITE.DATA </w:instrText>
      </w:r>
      <w:r w:rsidR="005A077E">
        <w:fldChar w:fldCharType="end"/>
      </w:r>
      <w:r w:rsidR="00C850D3">
        <w:fldChar w:fldCharType="separate"/>
      </w:r>
      <w:r w:rsidR="005A077E">
        <w:rPr>
          <w:noProof/>
        </w:rPr>
        <w:t>(</w:t>
      </w:r>
      <w:hyperlink w:anchor="_ENREF_8" w:tooltip="Kim, 2013 #12" w:history="1">
        <w:r w:rsidR="005A077E">
          <w:rPr>
            <w:noProof/>
          </w:rPr>
          <w:t>Kim et al., 2013</w:t>
        </w:r>
      </w:hyperlink>
      <w:r w:rsidR="005A077E">
        <w:rPr>
          <w:noProof/>
        </w:rPr>
        <w:t xml:space="preserve">; </w:t>
      </w:r>
      <w:hyperlink w:anchor="_ENREF_18" w:tooltip="Trapnell, 2009 #25" w:history="1">
        <w:r w:rsidR="005A077E">
          <w:rPr>
            <w:noProof/>
          </w:rPr>
          <w:t>Trapnell, Pachter, &amp; Salzberg, 2009</w:t>
        </w:r>
      </w:hyperlink>
      <w:r w:rsidR="005A077E">
        <w:rPr>
          <w:noProof/>
        </w:rPr>
        <w:t>)</w:t>
      </w:r>
      <w:r w:rsidR="00C850D3">
        <w:fldChar w:fldCharType="end"/>
      </w:r>
      <w:r w:rsidR="00971F4F">
        <w:t xml:space="preserve"> was used to align reads to </w:t>
      </w:r>
      <w:r w:rsidR="00D06130" w:rsidRPr="00D06130">
        <w:t>the</w:t>
      </w:r>
      <w:r w:rsidR="004544FB">
        <w:t xml:space="preserve"> R64-1-</w:t>
      </w:r>
      <w:proofErr w:type="gramStart"/>
      <w:r w:rsidR="004544FB">
        <w:t xml:space="preserve">1 </w:t>
      </w:r>
      <w:r w:rsidR="00D06130" w:rsidRPr="00D06130">
        <w:t xml:space="preserve"> </w:t>
      </w:r>
      <w:proofErr w:type="spellStart"/>
      <w:r w:rsidR="00D06130" w:rsidRPr="00D06130">
        <w:t>Ensembl</w:t>
      </w:r>
      <w:proofErr w:type="spellEnd"/>
      <w:proofErr w:type="gramEnd"/>
      <w:r w:rsidR="00D06130" w:rsidRPr="00D06130">
        <w:t xml:space="preserve"> </w:t>
      </w:r>
      <w:r w:rsidR="00D06130" w:rsidRPr="00D06130">
        <w:rPr>
          <w:i/>
        </w:rPr>
        <w:t>Saccharomyces cerevisiae</w:t>
      </w:r>
      <w:r w:rsidR="00D06130" w:rsidRPr="00D06130">
        <w:t xml:space="preserve"> genome release 82</w:t>
      </w:r>
      <w:r w:rsidR="00971F4F">
        <w:t xml:space="preserve">.  </w:t>
      </w:r>
      <w:r w:rsidR="00FF0422">
        <w:t>Tophat</w:t>
      </w:r>
      <w:r w:rsidR="00EA0764">
        <w:t>2</w:t>
      </w:r>
      <w:r w:rsidR="006F24BC">
        <w:t xml:space="preserve"> was run with defaults</w:t>
      </w:r>
      <w:r w:rsidR="00FF0422">
        <w:t xml:space="preserve"> except</w:t>
      </w:r>
      <w:r w:rsidR="006F24BC">
        <w:t xml:space="preserve"> that</w:t>
      </w:r>
      <w:r w:rsidR="00FF0422">
        <w:t xml:space="preserve"> the number of mismatches allowed was 1</w:t>
      </w:r>
      <w:r w:rsidR="00325BC7">
        <w:t xml:space="preserve">, </w:t>
      </w:r>
      <w:r w:rsidR="00325BC7">
        <w:t>max-intron-length</w:t>
      </w:r>
      <w:r w:rsidR="00325BC7">
        <w:t xml:space="preserve"> was set to 560, min-intron-length was set to 60,</w:t>
      </w:r>
      <w:r w:rsidR="00FF0422">
        <w:t xml:space="preserve"> and </w:t>
      </w:r>
      <w:r w:rsidR="00D94861">
        <w:t xml:space="preserve">due to the </w:t>
      </w:r>
      <w:r w:rsidR="00C75088">
        <w:t xml:space="preserve">strand-specificity of the library, </w:t>
      </w:r>
      <w:proofErr w:type="gramStart"/>
      <w:r w:rsidR="00C75088">
        <w:t>the</w:t>
      </w:r>
      <w:proofErr w:type="gramEnd"/>
      <w:r w:rsidR="00C75088">
        <w:t xml:space="preserve"> </w:t>
      </w:r>
      <w:r w:rsidR="00FF0422">
        <w:t>library-type was set to “</w:t>
      </w:r>
      <w:proofErr w:type="spellStart"/>
      <w:r w:rsidR="00FF0422">
        <w:t>fr-firststrand</w:t>
      </w:r>
      <w:proofErr w:type="spellEnd"/>
      <w:r w:rsidR="00FF0422">
        <w:t xml:space="preserve">”.  </w:t>
      </w:r>
      <w:r w:rsidR="00AA3AF3">
        <w:t xml:space="preserve">For the </w:t>
      </w:r>
      <w:proofErr w:type="gramStart"/>
      <w:r w:rsidR="00AA3AF3">
        <w:t>antisense</w:t>
      </w:r>
      <w:proofErr w:type="gramEnd"/>
      <w:r w:rsidR="00AA3AF3">
        <w:t xml:space="preserve"> analysis, the library-</w:t>
      </w:r>
      <w:r w:rsidR="00D94861">
        <w:t>type was set to “</w:t>
      </w:r>
      <w:proofErr w:type="spellStart"/>
      <w:r w:rsidR="00D94861">
        <w:t>fr-secondstrand</w:t>
      </w:r>
      <w:proofErr w:type="spellEnd"/>
      <w:r w:rsidR="00AA3AF3">
        <w:t>”.</w:t>
      </w:r>
    </w:p>
    <w:p w:rsidR="00F01EE3" w:rsidRDefault="00D92F6D" w:rsidP="001A3405">
      <w:pPr>
        <w:ind w:firstLine="720"/>
        <w:jc w:val="both"/>
      </w:pPr>
      <w:r>
        <w:rPr>
          <w:noProof/>
        </w:rPr>
        <w:lastRenderedPageBreak/>
        <mc:AlternateContent>
          <mc:Choice Requires="wps">
            <w:drawing>
              <wp:anchor distT="45720" distB="45720" distL="114300" distR="114300" simplePos="0" relativeHeight="251660288" behindDoc="0" locked="0" layoutInCell="1" allowOverlap="1" wp14:anchorId="475C2480" wp14:editId="34F11D17">
                <wp:simplePos x="0" y="0"/>
                <wp:positionH relativeFrom="page">
                  <wp:posOffset>6096000</wp:posOffset>
                </wp:positionH>
                <wp:positionV relativeFrom="paragraph">
                  <wp:posOffset>2225675</wp:posOffset>
                </wp:positionV>
                <wp:extent cx="1304925" cy="3390900"/>
                <wp:effectExtent l="0" t="0" r="952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4925" cy="3390900"/>
                        </a:xfrm>
                        <a:prstGeom prst="rect">
                          <a:avLst/>
                        </a:prstGeom>
                        <a:solidFill>
                          <a:srgbClr val="FFFFFF"/>
                        </a:solidFill>
                        <a:ln w="9525">
                          <a:noFill/>
                          <a:miter lim="800000"/>
                          <a:headEnd/>
                          <a:tailEnd/>
                        </a:ln>
                      </wps:spPr>
                      <wps:txbx>
                        <w:txbxContent>
                          <w:p w:rsidR="0038115D" w:rsidRDefault="0038115D" w:rsidP="000D2D64">
                            <w:pPr>
                              <w:jc w:val="both"/>
                            </w:pPr>
                            <w:r w:rsidRPr="00920076">
                              <w:rPr>
                                <w:b/>
                              </w:rPr>
                              <w:t>Figure 1.</w:t>
                            </w:r>
                            <w:r w:rsidRPr="00A94B33">
                              <w:t xml:space="preserve">  </w:t>
                            </w:r>
                            <w:proofErr w:type="spellStart"/>
                            <w:r w:rsidRPr="007F26D9">
                              <w:rPr>
                                <w:b/>
                              </w:rPr>
                              <w:t>HTSeq</w:t>
                            </w:r>
                            <w:proofErr w:type="spellEnd"/>
                            <w:r w:rsidRPr="007F26D9">
                              <w:rPr>
                                <w:b/>
                              </w:rPr>
                              <w:t xml:space="preserve"> modes for dealing with reads that overlap more than one feature.</w:t>
                            </w:r>
                            <w:r w:rsidRPr="00A94B33">
                              <w:t xml:space="preserve">  Image was</w:t>
                            </w:r>
                            <w:r>
                              <w:t xml:space="preserve"> taken from the </w:t>
                            </w:r>
                            <w:proofErr w:type="spellStart"/>
                            <w:r>
                              <w:t>HTSeq</w:t>
                            </w:r>
                            <w:proofErr w:type="spellEnd"/>
                            <w:r>
                              <w:t xml:space="preserve"> manual</w:t>
                            </w:r>
                            <w:r w:rsidRPr="00A94B33">
                              <w:t xml:space="preserve">.  This image details the way in which a read is scored depending on the feature(s) the read maps to and the mode in which </w:t>
                            </w:r>
                            <w:proofErr w:type="spellStart"/>
                            <w:r w:rsidRPr="00A94B33">
                              <w:t>HTSeq</w:t>
                            </w:r>
                            <w:proofErr w:type="spellEnd"/>
                            <w:r w:rsidRPr="00A94B33">
                              <w:t xml:space="preserve"> is ru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5C2480" id="_x0000_t202" coordsize="21600,21600" o:spt="202" path="m,l,21600r21600,l21600,xe">
                <v:stroke joinstyle="miter"/>
                <v:path gradientshapeok="t" o:connecttype="rect"/>
              </v:shapetype>
              <v:shape id="Text Box 2" o:spid="_x0000_s1026" type="#_x0000_t202" style="position:absolute;left:0;text-align:left;margin-left:480pt;margin-top:175.25pt;width:102.75pt;height:267pt;z-index:25166028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" stroked="f">
                <v:textbox>
                  <w:txbxContent>
                    <w:p w:rsidR="0038115D" w:rsidRDefault="0038115D" w:rsidP="000D2D64">
                      <w:pPr>
                        <w:jc w:val="both"/>
                      </w:pPr>
                      <w:r w:rsidRPr="00920076">
                        <w:rPr>
                          <w:b/>
                        </w:rPr>
                        <w:t>Figure 1.</w:t>
                      </w:r>
                      <w:r w:rsidRPr="00A94B33">
                        <w:t xml:space="preserve">  </w:t>
                      </w:r>
                      <w:proofErr w:type="spellStart"/>
                      <w:r w:rsidRPr="007F26D9">
                        <w:rPr>
                          <w:b/>
                        </w:rPr>
                        <w:t>HTSeq</w:t>
                      </w:r>
                      <w:proofErr w:type="spellEnd"/>
                      <w:r w:rsidRPr="007F26D9">
                        <w:rPr>
                          <w:b/>
                        </w:rPr>
                        <w:t xml:space="preserve"> modes for dealing with reads that overlap more than one feature.</w:t>
                      </w:r>
                      <w:r w:rsidRPr="00A94B33">
                        <w:t xml:space="preserve">  Image was</w:t>
                      </w:r>
                      <w:r>
                        <w:t xml:space="preserve"> taken from the </w:t>
                      </w:r>
                      <w:proofErr w:type="spellStart"/>
                      <w:r>
                        <w:t>HTSeq</w:t>
                      </w:r>
                      <w:proofErr w:type="spellEnd"/>
                      <w:r>
                        <w:t xml:space="preserve"> manual</w:t>
                      </w:r>
                      <w:r w:rsidRPr="00A94B33">
                        <w:t xml:space="preserve">.  This image details the way in which a read is scored depending on the feature(s) the read maps to and the mode in which </w:t>
                      </w:r>
                      <w:proofErr w:type="spellStart"/>
                      <w:r w:rsidRPr="00A94B33">
                        <w:t>HTSeq</w:t>
                      </w:r>
                      <w:proofErr w:type="spellEnd"/>
                      <w:r w:rsidRPr="00A94B33">
                        <w:t xml:space="preserve"> is run.</w:t>
                      </w:r>
                    </w:p>
                  </w:txbxContent>
                </v:textbox>
                <w10:wrap type="square" anchorx="page"/>
              </v:shape>
            </w:pict>
          </mc:Fallback>
        </mc:AlternateContent>
      </w:r>
      <w:r w:rsidRPr="00984F23">
        <w:rPr>
          <w:noProof/>
        </w:rPr>
        <w:drawing>
          <wp:anchor distT="0" distB="0" distL="114300" distR="114300" simplePos="0" relativeHeight="251658240" behindDoc="1" locked="0" layoutInCell="1" allowOverlap="1" wp14:anchorId="6ED2C6C6" wp14:editId="27209304">
            <wp:simplePos x="0" y="0"/>
            <wp:positionH relativeFrom="margin">
              <wp:posOffset>-47625</wp:posOffset>
            </wp:positionH>
            <wp:positionV relativeFrom="paragraph">
              <wp:posOffset>1734185</wp:posOffset>
            </wp:positionV>
            <wp:extent cx="5206365" cy="4676775"/>
            <wp:effectExtent l="0" t="0" r="0" b="9525"/>
            <wp:wrapTopAndBottom/>
            <wp:docPr id="4" name="Picture 4" descr="C:\Users\natallahADM\Desktop\Cancer Center\MethodsPapers\ChIP-Seq\count_mod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tallahADM\Desktop\Cancer Center\MethodsPapers\ChIP-Seq\count_mode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06365" cy="4676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8081E">
        <w:t>T</w:t>
      </w:r>
      <w:r w:rsidR="00C72828">
        <w:t xml:space="preserve">he </w:t>
      </w:r>
      <w:proofErr w:type="spellStart"/>
      <w:r w:rsidR="00C72828">
        <w:t>hts</w:t>
      </w:r>
      <w:r w:rsidR="009A6F60">
        <w:t>eq</w:t>
      </w:r>
      <w:proofErr w:type="spellEnd"/>
      <w:r w:rsidR="009A6F60">
        <w:t xml:space="preserve">-count script in </w:t>
      </w:r>
      <w:proofErr w:type="spellStart"/>
      <w:r w:rsidR="009A6F60">
        <w:t>HTSeq</w:t>
      </w:r>
      <w:proofErr w:type="spellEnd"/>
      <w:r w:rsidR="009A6F60">
        <w:t xml:space="preserve"> v.0.6.1</w:t>
      </w:r>
      <w:r w:rsidR="0048081E">
        <w:t xml:space="preserve"> </w:t>
      </w:r>
      <w:r w:rsidR="00C850D3">
        <w:fldChar w:fldCharType="begin"/>
      </w:r>
      <w:r w:rsidR="005A077E">
        <w:instrText xml:space="preserve"> ADDIN EN.CITE &lt;EndNote&gt;&lt;Cite&gt;&lt;Author&gt;Anders&lt;/Author&gt;&lt;Year&gt;2015&lt;/Year&gt;&lt;RecNum&gt;1&lt;/RecNum&gt;&lt;DisplayText&gt;(Anders, Pyl, &amp;amp; Huber, 2015)&lt;/DisplayText&gt;&lt;record&gt;&lt;rec-number&gt;1&lt;/rec-number&gt;&lt;foreign-keys&gt;&lt;key app="EN" db-id="xv00set97z5ft5e2p0tx2srlzfwdefftvttz"&gt;1&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rsidR="00C850D3">
        <w:fldChar w:fldCharType="separate"/>
      </w:r>
      <w:r w:rsidR="005A077E">
        <w:rPr>
          <w:noProof/>
        </w:rPr>
        <w:t>(</w:t>
      </w:r>
      <w:hyperlink w:anchor="_ENREF_1" w:tooltip="Anders, 2015 #1" w:history="1">
        <w:r w:rsidR="005A077E">
          <w:rPr>
            <w:noProof/>
          </w:rPr>
          <w:t>Anders, Pyl, &amp; Huber, 2015</w:t>
        </w:r>
      </w:hyperlink>
      <w:r w:rsidR="005A077E">
        <w:rPr>
          <w:noProof/>
        </w:rPr>
        <w:t>)</w:t>
      </w:r>
      <w:r w:rsidR="00C850D3">
        <w:fldChar w:fldCharType="end"/>
      </w:r>
      <w:r w:rsidR="00C850D3">
        <w:t xml:space="preserve"> </w:t>
      </w:r>
      <w:r w:rsidR="0048081E">
        <w:t>was run to count the number of reads mapping to ea</w:t>
      </w:r>
      <w:r w:rsidR="009A6F60">
        <w:t xml:space="preserve">ch gene.  </w:t>
      </w:r>
      <w:proofErr w:type="spellStart"/>
      <w:r w:rsidR="009A6F60">
        <w:t>HTSeq</w:t>
      </w:r>
      <w:proofErr w:type="spellEnd"/>
      <w:r w:rsidR="009A6F60">
        <w:t xml:space="preserve"> used </w:t>
      </w:r>
      <w:proofErr w:type="spellStart"/>
      <w:r w:rsidR="009A6F60">
        <w:t>Biopython</w:t>
      </w:r>
      <w:proofErr w:type="spellEnd"/>
      <w:r w:rsidR="009A6F60">
        <w:t xml:space="preserve"> v.2.7.3</w:t>
      </w:r>
      <w:r w:rsidR="00C72828">
        <w:t xml:space="preserve"> in the analysis</w:t>
      </w:r>
      <w:r w:rsidR="0048081E">
        <w:t xml:space="preserve">.  </w:t>
      </w:r>
      <w:proofErr w:type="spellStart"/>
      <w:r w:rsidR="00AC3DAA">
        <w:t>HTSeq</w:t>
      </w:r>
      <w:proofErr w:type="spellEnd"/>
      <w:r w:rsidR="00AC3DAA">
        <w:t xml:space="preserve"> was run using the GTF </w:t>
      </w:r>
      <w:r w:rsidR="00245F2F">
        <w:t xml:space="preserve">file with </w:t>
      </w:r>
      <w:proofErr w:type="spellStart"/>
      <w:r w:rsidR="00245F2F">
        <w:t>rRNA</w:t>
      </w:r>
      <w:proofErr w:type="spellEnd"/>
      <w:r w:rsidR="00245F2F">
        <w:t xml:space="preserve"> genes removed </w:t>
      </w:r>
      <w:r w:rsidR="00AC3DAA">
        <w:t xml:space="preserve">on “intersection-nonempty” mode.  </w:t>
      </w:r>
      <w:r w:rsidR="00573A74">
        <w:t xml:space="preserve">The </w:t>
      </w:r>
      <w:proofErr w:type="spellStart"/>
      <w:r w:rsidR="00573A74">
        <w:t>HTSeq</w:t>
      </w:r>
      <w:proofErr w:type="spellEnd"/>
      <w:r w:rsidR="00573A74">
        <w:t xml:space="preserve"> modes specify how to handle reads that ov</w:t>
      </w:r>
      <w:r w:rsidR="006F24BC">
        <w:t>erlap with more than one gene</w:t>
      </w:r>
      <w:r w:rsidR="00077748">
        <w:t xml:space="preserve"> (Figure 1)</w:t>
      </w:r>
      <w:r w:rsidR="00573A74">
        <w:t xml:space="preserve">.  The “union” mode is </w:t>
      </w:r>
      <w:r w:rsidR="006F24BC">
        <w:t>the default and recommended mode however this mode throws away all reads mapping to overlapping genes, even when there is evidence that suggests that the read originated from one gene over another</w:t>
      </w:r>
      <w:r w:rsidR="00F01EE3">
        <w:t xml:space="preserve">.  </w:t>
      </w:r>
      <w:r w:rsidR="00573A74">
        <w:t xml:space="preserve">The </w:t>
      </w:r>
      <w:proofErr w:type="spellStart"/>
      <w:r w:rsidR="00573A74">
        <w:t>HTSeq</w:t>
      </w:r>
      <w:proofErr w:type="spellEnd"/>
      <w:r w:rsidR="00573A74">
        <w:t xml:space="preserve"> feature was set to “exon” (this specifies which feature from the GTF file</w:t>
      </w:r>
      <w:r w:rsidR="006F24BC">
        <w:t xml:space="preserve"> is</w:t>
      </w:r>
      <w:r w:rsidR="00573A74">
        <w:t xml:space="preserve"> to </w:t>
      </w:r>
      <w:r w:rsidR="006F24BC">
        <w:t xml:space="preserve">be </w:t>
      </w:r>
      <w:r w:rsidR="00573A74">
        <w:t>use</w:t>
      </w:r>
      <w:r w:rsidR="006F24BC">
        <w:t>d</w:t>
      </w:r>
      <w:r w:rsidR="002F4443">
        <w:t>)</w:t>
      </w:r>
      <w:r w:rsidR="006F24BC">
        <w:t xml:space="preserve">.  </w:t>
      </w:r>
      <w:r w:rsidR="00410B58">
        <w:t xml:space="preserve">The </w:t>
      </w:r>
      <w:proofErr w:type="spellStart"/>
      <w:r w:rsidR="00410B58">
        <w:t>HTSeq</w:t>
      </w:r>
      <w:proofErr w:type="spellEnd"/>
      <w:r w:rsidR="00410B58">
        <w:t xml:space="preserve"> attribute parameter was set to “</w:t>
      </w:r>
      <w:proofErr w:type="spellStart"/>
      <w:r w:rsidR="00410B58">
        <w:t>gene_id</w:t>
      </w:r>
      <w:proofErr w:type="spellEnd"/>
      <w:r w:rsidR="00410B58">
        <w:t xml:space="preserve">”, which specifies that </w:t>
      </w:r>
      <w:r w:rsidR="006F24BC">
        <w:t xml:space="preserve">the </w:t>
      </w:r>
      <w:proofErr w:type="spellStart"/>
      <w:r w:rsidR="00410B58">
        <w:t>Ensembl</w:t>
      </w:r>
      <w:proofErr w:type="spellEnd"/>
      <w:r w:rsidR="00410B58">
        <w:t xml:space="preserve"> gene IDs </w:t>
      </w:r>
      <w:r w:rsidR="006F24BC">
        <w:t xml:space="preserve">are to be used as </w:t>
      </w:r>
      <w:proofErr w:type="spellStart"/>
      <w:r w:rsidR="006F24BC">
        <w:t>rownames</w:t>
      </w:r>
      <w:proofErr w:type="spellEnd"/>
      <w:r w:rsidR="006F24BC">
        <w:t xml:space="preserve"> in the</w:t>
      </w:r>
      <w:r w:rsidR="00410B58">
        <w:t xml:space="preserve"> count files. </w:t>
      </w:r>
      <w:r w:rsidR="00FA5496">
        <w:t xml:space="preserve">  The --stranded=reverse</w:t>
      </w:r>
      <w:r w:rsidR="004028AE">
        <w:t xml:space="preserve"> option was set </w:t>
      </w:r>
      <w:r w:rsidR="00FA5496">
        <w:t>for the sense differential expression analysis</w:t>
      </w:r>
      <w:r w:rsidR="004028AE">
        <w:t>.</w:t>
      </w:r>
      <w:r w:rsidR="00F01EE3">
        <w:t xml:space="preserve">  </w:t>
      </w:r>
    </w:p>
    <w:p w:rsidR="00984F23" w:rsidRPr="00C579B1" w:rsidRDefault="00F01EE3" w:rsidP="00F01EE3">
      <w:pPr>
        <w:jc w:val="both"/>
      </w:pPr>
      <w:r w:rsidRPr="00F01EE3">
        <w:t>The --stranded=yes option was set for the antisense differential expression analysis. Once the pipeline was completely done running, all error and output files were checked to ensure that everything ran as expected.    The Purdue Bioinformatics Core’s RNA-</w:t>
      </w:r>
      <w:proofErr w:type="spellStart"/>
      <w:r w:rsidRPr="00F01EE3">
        <w:t>Seq</w:t>
      </w:r>
      <w:proofErr w:type="spellEnd"/>
      <w:r w:rsidRPr="00F01EE3">
        <w:t xml:space="preserve"> pipeline was used in trimming reads, running </w:t>
      </w:r>
      <w:proofErr w:type="spellStart"/>
      <w:r w:rsidRPr="00F01EE3">
        <w:t>fastQC</w:t>
      </w:r>
      <w:proofErr w:type="spellEnd"/>
      <w:r w:rsidRPr="00F01EE3">
        <w:t xml:space="preserve">, running </w:t>
      </w:r>
      <w:proofErr w:type="spellStart"/>
      <w:r w:rsidRPr="00F01EE3">
        <w:t>Tophat</w:t>
      </w:r>
      <w:proofErr w:type="spellEnd"/>
      <w:r w:rsidRPr="00F01EE3">
        <w:t xml:space="preserve">, and running </w:t>
      </w:r>
      <w:proofErr w:type="spellStart"/>
      <w:r w:rsidRPr="00F01EE3">
        <w:t>HTSeq</w:t>
      </w:r>
      <w:proofErr w:type="spellEnd"/>
      <w:r w:rsidRPr="00F01EE3">
        <w:t xml:space="preserve">.  </w:t>
      </w:r>
    </w:p>
    <w:p w:rsidR="00F01EE3" w:rsidRPr="0027517B" w:rsidRDefault="00F01EE3" w:rsidP="00F01EE3">
      <w:pPr>
        <w:jc w:val="both"/>
        <w:rPr>
          <w:b/>
        </w:rPr>
      </w:pPr>
      <w:r w:rsidRPr="0027517B">
        <w:rPr>
          <w:b/>
        </w:rPr>
        <w:t>Analysis using DESeq2</w:t>
      </w:r>
    </w:p>
    <w:p w:rsidR="00F01EE3" w:rsidRDefault="00F01EE3" w:rsidP="00F01EE3">
      <w:pPr>
        <w:jc w:val="both"/>
      </w:pPr>
      <w:r>
        <w:t xml:space="preserve">The Bioconductor package DESeq2 (Love, Huber, &amp; Anders, 2014) was used for differential expression analysis.  DESeq2 incorporates estimates of dispersion and logarithmic fold changes in negative binomial generalized linear models to test for differential expression of genes.  DESeq2 takes raw count data as </w:t>
      </w:r>
      <w:r>
        <w:lastRenderedPageBreak/>
        <w:t>input, in the form of a matrix with count integers.  Columns are samples (libraries) and rows are gene names.  These counts are then normalized and corrected to account for library size (differences in sequencing depth).</w:t>
      </w:r>
    </w:p>
    <w:p w:rsidR="00F01EE3" w:rsidRDefault="00F01EE3" w:rsidP="00F01EE3">
      <w:pPr>
        <w:jc w:val="both"/>
      </w:pPr>
      <w:r>
        <w:t>The differential expression analysis in DESeq2 uses a generalized linear model:</w:t>
      </w:r>
    </w:p>
    <w:p w:rsidR="00F01EE3" w:rsidRDefault="00F01EE3" w:rsidP="0027517B">
      <w:pPr>
        <w:jc w:val="center"/>
      </w:pPr>
      <w:proofErr w:type="spellStart"/>
      <w:r w:rsidRPr="002E6B01">
        <w:rPr>
          <w:i/>
        </w:rPr>
        <w:t>K</w:t>
      </w:r>
      <w:r w:rsidRPr="002E6B01">
        <w:rPr>
          <w:i/>
          <w:vertAlign w:val="subscript"/>
        </w:rPr>
        <w:t>ij</w:t>
      </w:r>
      <w:proofErr w:type="spellEnd"/>
      <w:r>
        <w:t xml:space="preserve"> ~ </w:t>
      </w:r>
      <w:proofErr w:type="gramStart"/>
      <w:r>
        <w:t>NB(</w:t>
      </w:r>
      <w:proofErr w:type="gramEnd"/>
      <w:r>
        <w:t>µ</w:t>
      </w:r>
      <w:proofErr w:type="spellStart"/>
      <w:r w:rsidRPr="002E6B01">
        <w:rPr>
          <w:i/>
          <w:vertAlign w:val="subscript"/>
        </w:rPr>
        <w:t>ij</w:t>
      </w:r>
      <w:proofErr w:type="spellEnd"/>
      <w:r>
        <w:t xml:space="preserve">, </w:t>
      </w:r>
      <w:r w:rsidRPr="002E6B01">
        <w:t>α</w:t>
      </w:r>
      <w:proofErr w:type="spellStart"/>
      <w:r w:rsidRPr="002E6B01">
        <w:rPr>
          <w:i/>
          <w:vertAlign w:val="subscript"/>
        </w:rPr>
        <w:t>i</w:t>
      </w:r>
      <w:proofErr w:type="spellEnd"/>
      <w:r>
        <w:t>)</w:t>
      </w:r>
    </w:p>
    <w:p w:rsidR="00F01EE3" w:rsidRDefault="00F01EE3" w:rsidP="0027517B">
      <w:pPr>
        <w:jc w:val="center"/>
      </w:pPr>
      <w:r>
        <w:t>µ</w:t>
      </w:r>
      <w:proofErr w:type="spellStart"/>
      <w:r w:rsidRPr="002E6B01">
        <w:rPr>
          <w:i/>
          <w:vertAlign w:val="subscript"/>
        </w:rPr>
        <w:t>ij</w:t>
      </w:r>
      <w:proofErr w:type="spellEnd"/>
      <w:r>
        <w:t xml:space="preserve"> = </w:t>
      </w:r>
      <w:proofErr w:type="spellStart"/>
      <w:r w:rsidRPr="002E6B01">
        <w:rPr>
          <w:i/>
        </w:rPr>
        <w:t>s</w:t>
      </w:r>
      <w:r w:rsidRPr="002E6B01">
        <w:rPr>
          <w:i/>
          <w:vertAlign w:val="subscript"/>
        </w:rPr>
        <w:t>j</w:t>
      </w:r>
      <w:r>
        <w:t>q</w:t>
      </w:r>
      <w:r w:rsidRPr="002E6B01">
        <w:rPr>
          <w:vertAlign w:val="subscript"/>
        </w:rPr>
        <w:t>ij</w:t>
      </w:r>
      <w:proofErr w:type="spellEnd"/>
    </w:p>
    <w:p w:rsidR="00F01EE3" w:rsidRDefault="00F01EE3" w:rsidP="0027517B">
      <w:pPr>
        <w:jc w:val="center"/>
      </w:pPr>
      <w:proofErr w:type="gramStart"/>
      <w:r>
        <w:t>log</w:t>
      </w:r>
      <w:r w:rsidRPr="002E6B01">
        <w:rPr>
          <w:vertAlign w:val="subscript"/>
        </w:rPr>
        <w:t>2</w:t>
      </w:r>
      <w:r>
        <w:t>(</w:t>
      </w:r>
      <w:proofErr w:type="spellStart"/>
      <w:proofErr w:type="gramEnd"/>
      <w:r>
        <w:t>q</w:t>
      </w:r>
      <w:r w:rsidRPr="0017614A">
        <w:rPr>
          <w:i/>
          <w:vertAlign w:val="subscript"/>
        </w:rPr>
        <w:t>ij</w:t>
      </w:r>
      <w:proofErr w:type="spellEnd"/>
      <w:r>
        <w:t xml:space="preserve">) = </w:t>
      </w:r>
      <w:proofErr w:type="spellStart"/>
      <w:r>
        <w:t>x</w:t>
      </w:r>
      <w:r w:rsidRPr="0017614A">
        <w:rPr>
          <w:i/>
          <w:vertAlign w:val="subscript"/>
        </w:rPr>
        <w:t>j</w:t>
      </w:r>
      <w:proofErr w:type="spellEnd"/>
      <w:r w:rsidRPr="0017614A">
        <w:rPr>
          <w:i/>
          <w:vertAlign w:val="subscript"/>
        </w:rPr>
        <w:t>·</w:t>
      </w:r>
      <w:r>
        <w:t>β</w:t>
      </w:r>
      <w:proofErr w:type="spellStart"/>
      <w:r w:rsidRPr="0017614A">
        <w:rPr>
          <w:i/>
          <w:vertAlign w:val="subscript"/>
        </w:rPr>
        <w:t>i</w:t>
      </w:r>
      <w:proofErr w:type="spellEnd"/>
    </w:p>
    <w:p w:rsidR="00F01EE3" w:rsidRDefault="00F01EE3" w:rsidP="00F01EE3">
      <w:pPr>
        <w:jc w:val="both"/>
      </w:pPr>
      <w:proofErr w:type="gramStart"/>
      <w:r>
        <w:t>where</w:t>
      </w:r>
      <w:proofErr w:type="gramEnd"/>
      <w:r>
        <w:t xml:space="preserve"> </w:t>
      </w:r>
      <w:proofErr w:type="spellStart"/>
      <w:r w:rsidRPr="000F0B46">
        <w:rPr>
          <w:i/>
        </w:rPr>
        <w:t>K</w:t>
      </w:r>
      <w:r w:rsidRPr="000F0B46">
        <w:rPr>
          <w:i/>
          <w:vertAlign w:val="subscript"/>
        </w:rPr>
        <w:t>ij</w:t>
      </w:r>
      <w:proofErr w:type="spellEnd"/>
      <w:r>
        <w:t xml:space="preserve"> is the counts for gene </w:t>
      </w:r>
      <w:proofErr w:type="spellStart"/>
      <w:r w:rsidRPr="000F0B46">
        <w:rPr>
          <w:i/>
        </w:rPr>
        <w:t>i</w:t>
      </w:r>
      <w:proofErr w:type="spellEnd"/>
      <w:r>
        <w:t xml:space="preserve"> in sample </w:t>
      </w:r>
      <w:r w:rsidRPr="000F0B46">
        <w:rPr>
          <w:i/>
        </w:rPr>
        <w:t>j</w:t>
      </w:r>
      <w:r>
        <w:t xml:space="preserve"> and the counts are modeled using a negative binomial distribution with fitted mean µ</w:t>
      </w:r>
      <w:proofErr w:type="spellStart"/>
      <w:r w:rsidRPr="000F0B46">
        <w:rPr>
          <w:i/>
          <w:vertAlign w:val="subscript"/>
        </w:rPr>
        <w:t>ij</w:t>
      </w:r>
      <w:proofErr w:type="spellEnd"/>
      <w:r>
        <w:t xml:space="preserve"> and the dispersion parameter α</w:t>
      </w:r>
      <w:proofErr w:type="spellStart"/>
      <w:r w:rsidRPr="000F0B46">
        <w:rPr>
          <w:i/>
          <w:vertAlign w:val="subscript"/>
        </w:rPr>
        <w:t>i</w:t>
      </w:r>
      <w:proofErr w:type="spellEnd"/>
      <w:r>
        <w:t>, which is specific to every gene.  Dispersions are estimated using the expected mean values from the maximum likelihood estimate of log</w:t>
      </w:r>
      <w:r w:rsidRPr="0083098B">
        <w:rPr>
          <w:vertAlign w:val="subscript"/>
        </w:rPr>
        <w:t>2</w:t>
      </w:r>
      <w:r>
        <w:t xml:space="preserve"> fold changes.  The fitted mean is the product of a size factor </w:t>
      </w:r>
      <w:proofErr w:type="spellStart"/>
      <w:r w:rsidRPr="000F0B46">
        <w:rPr>
          <w:i/>
        </w:rPr>
        <w:t>s</w:t>
      </w:r>
      <w:r w:rsidRPr="000F0B46">
        <w:rPr>
          <w:i/>
          <w:vertAlign w:val="subscript"/>
        </w:rPr>
        <w:t>j</w:t>
      </w:r>
      <w:proofErr w:type="spellEnd"/>
      <w:r w:rsidRPr="000F0B46">
        <w:t xml:space="preserve"> </w:t>
      </w:r>
      <w:r>
        <w:t xml:space="preserve">and the parameter </w:t>
      </w:r>
      <w:proofErr w:type="spellStart"/>
      <w:r>
        <w:t>q</w:t>
      </w:r>
      <w:r w:rsidRPr="00444002">
        <w:rPr>
          <w:vertAlign w:val="subscript"/>
        </w:rPr>
        <w:t>ij</w:t>
      </w:r>
      <w:proofErr w:type="spellEnd"/>
      <w:r>
        <w:t xml:space="preserve">, which is proportional to the expected true concentration of sequence fragments for sample </w:t>
      </w:r>
      <w:r w:rsidRPr="00444002">
        <w:rPr>
          <w:i/>
        </w:rPr>
        <w:t>j</w:t>
      </w:r>
      <w:r>
        <w:t xml:space="preserve">.  For each column of the model matrix </w:t>
      </w:r>
      <w:r w:rsidRPr="00444002">
        <w:rPr>
          <w:i/>
        </w:rPr>
        <w:t>X</w:t>
      </w:r>
      <w:r>
        <w:t xml:space="preserve">, the </w:t>
      </w:r>
      <w:r w:rsidRPr="00444002">
        <w:rPr>
          <w:i/>
        </w:rPr>
        <w:t>β</w:t>
      </w:r>
      <w:proofErr w:type="spellStart"/>
      <w:r w:rsidRPr="00444002">
        <w:rPr>
          <w:i/>
          <w:vertAlign w:val="subscript"/>
        </w:rPr>
        <w:t>i</w:t>
      </w:r>
      <w:proofErr w:type="spellEnd"/>
      <w:r>
        <w:t xml:space="preserve"> coefficients give the log2 fold changes for gene </w:t>
      </w:r>
      <w:proofErr w:type="spellStart"/>
      <w:r w:rsidRPr="00E6220E">
        <w:rPr>
          <w:i/>
        </w:rPr>
        <w:t>i</w:t>
      </w:r>
      <w:proofErr w:type="spellEnd"/>
      <w:r>
        <w:t xml:space="preserve">.  The steps in the DESeq2 differential expression analysis are first to normalize the data based on the estimated size factors and the estimated dispersions, and finally to fit a negative binomial generalized linear model and to calculate Wald statistics, which are used to calculate p-values.  The </w:t>
      </w:r>
      <w:proofErr w:type="spellStart"/>
      <w:r>
        <w:t>Benjamini</w:t>
      </w:r>
      <w:proofErr w:type="spellEnd"/>
      <w:r>
        <w:t xml:space="preserve">-Hochberg false discovery rate correction is used to correct p-values for multiple testing.  </w:t>
      </w:r>
    </w:p>
    <w:p w:rsidR="00F01EE3" w:rsidRDefault="00F01EE3" w:rsidP="00F01EE3">
      <w:pPr>
        <w:jc w:val="both"/>
      </w:pPr>
      <w:r>
        <w:t>Generally, many genes in RNA-</w:t>
      </w:r>
      <w:proofErr w:type="spellStart"/>
      <w:r>
        <w:t>seq</w:t>
      </w:r>
      <w:proofErr w:type="spellEnd"/>
      <w:r>
        <w:t xml:space="preserve"> data will have very low counts.  These low counts tend to be highly variable, are less robust, and tend to have little or no chance of showing significant differential expression due to their high dispersion.  Additionally, these genes lower the ability to detect differentially expressed genes by decreasing the power.  Thus, generally in RNA-</w:t>
      </w:r>
      <w:proofErr w:type="spellStart"/>
      <w:r>
        <w:t>seq</w:t>
      </w:r>
      <w:proofErr w:type="spellEnd"/>
      <w:r>
        <w:t xml:space="preserve"> projects, filtering of lowly expressed genes is performed in order to increase the power and thus reduces the severity of the multiple testing adjustment made.  Initially, rows with only zero counts were filtered to decrease the memory size of the </w:t>
      </w:r>
      <w:proofErr w:type="spellStart"/>
      <w:r>
        <w:t>DESeq</w:t>
      </w:r>
      <w:proofErr w:type="spellEnd"/>
      <w:r>
        <w:t xml:space="preserve"> data object, thus increasing the speed of DESeq2 functions.  Later, independent filtering is performed by using the mean of the normalized counts as a filter statistic.  A threshold is found which optimizes the adjusted p-values lower than a significance level α. Using the mean of normalized counts is independent in that it does not use any of the variables specified in the design formula.  We filter out genes with low normalized counts, thus the majority of the low adjusted p-values are kept.  </w:t>
      </w:r>
    </w:p>
    <w:p w:rsidR="00F01EE3" w:rsidRDefault="00F01EE3" w:rsidP="00F01EE3">
      <w:pPr>
        <w:jc w:val="both"/>
      </w:pPr>
      <w:r>
        <w:t>Count outliers are often seen in RNA-</w:t>
      </w:r>
      <w:proofErr w:type="spellStart"/>
      <w:r>
        <w:t>seq</w:t>
      </w:r>
      <w:proofErr w:type="spellEnd"/>
      <w:r>
        <w:t xml:space="preserve"> data.  Such outliers can occur for a number of reasons, including read mapping problems, rare technical/experimental artifacts, or even rare biological events.  For our purposes, we are interested in genes that show a consistent behavior within biological replicates and thus would like to ignore outliers when identifying differentially expressed genes.  A diagnostic called Cook’s distance was used to test for outliers.  Cook’s distance is a measure of how much a single sample is influencing the fitted coefficients for a gene - the larger the value of Cook’s distance, the more likely it is that a count is an outlier.  Since the present study has </w:t>
      </w:r>
      <w:r w:rsidR="00F36118">
        <w:t>three</w:t>
      </w:r>
      <w:r>
        <w:t xml:space="preserve"> biological replicates for each condition, it was possible to calculate a Cook’s distance for each count and to flag counts which may be an outlier, based on comparison with the other biological replicates.  If a count is flagged, the p-value and adjusted p-value in the results table are set to “NA”.  The Cook’s distance cutoff used was the 99% quantile of the </w:t>
      </w:r>
      <w:proofErr w:type="gramStart"/>
      <w:r w:rsidRPr="007B2F06">
        <w:rPr>
          <w:i/>
        </w:rPr>
        <w:t>F</w:t>
      </w:r>
      <w:r>
        <w:t>(</w:t>
      </w:r>
      <w:proofErr w:type="spellStart"/>
      <w:proofErr w:type="gramEnd"/>
      <w:r w:rsidRPr="007B2F06">
        <w:rPr>
          <w:i/>
        </w:rPr>
        <w:t>p</w:t>
      </w:r>
      <w:r>
        <w:t>,</w:t>
      </w:r>
      <w:r w:rsidRPr="007B2F06">
        <w:rPr>
          <w:i/>
        </w:rPr>
        <w:t>m</w:t>
      </w:r>
      <w:proofErr w:type="spellEnd"/>
      <w:r>
        <w:t>-</w:t>
      </w:r>
      <w:r w:rsidRPr="007B2F06">
        <w:rPr>
          <w:i/>
        </w:rPr>
        <w:t>p</w:t>
      </w:r>
      <w:r>
        <w:t xml:space="preserve">) distribution, with </w:t>
      </w:r>
      <w:r w:rsidRPr="007B2F06">
        <w:rPr>
          <w:i/>
        </w:rPr>
        <w:t>p</w:t>
      </w:r>
      <w:r>
        <w:t xml:space="preserve"> being the number of parameters including the intercept and </w:t>
      </w:r>
      <w:r w:rsidRPr="007B2F06">
        <w:rPr>
          <w:i/>
        </w:rPr>
        <w:t>m</w:t>
      </w:r>
      <w:r>
        <w:t xml:space="preserve"> being the number of samples.</w:t>
      </w:r>
    </w:p>
    <w:p w:rsidR="00F01EE3" w:rsidRDefault="00F01EE3" w:rsidP="00F01EE3">
      <w:pPr>
        <w:jc w:val="both"/>
      </w:pPr>
    </w:p>
    <w:p w:rsidR="00F01EE3" w:rsidRDefault="00F01EE3" w:rsidP="00F01EE3">
      <w:pPr>
        <w:jc w:val="both"/>
      </w:pPr>
      <w:r>
        <w:t xml:space="preserve">For differential expression analysis we operate on raw counts and use discrete distributions however for unsupervised data exploration it is useful to work with transformed versions of the data.  The regularized logarithm, or </w:t>
      </w:r>
      <w:proofErr w:type="spellStart"/>
      <w:r>
        <w:t>rlog</w:t>
      </w:r>
      <w:proofErr w:type="spellEnd"/>
      <w:r>
        <w:t xml:space="preserve">, was used in the current data analysis.  The </w:t>
      </w:r>
      <w:proofErr w:type="spellStart"/>
      <w:r>
        <w:t>rlog</w:t>
      </w:r>
      <w:proofErr w:type="spellEnd"/>
      <w:r>
        <w:t xml:space="preserve"> function transforms the original count data to the log2 scale by fitting a model with a term for each sample and a prior distribution on the coefficients which is estimated from the data.  The resulting data is of the form:</w:t>
      </w:r>
    </w:p>
    <w:p w:rsidR="00F01EE3" w:rsidRDefault="00F01EE3" w:rsidP="009B44C7">
      <w:pPr>
        <w:jc w:val="center"/>
      </w:pPr>
      <w:proofErr w:type="gramStart"/>
      <w:r>
        <w:t>log</w:t>
      </w:r>
      <w:r w:rsidRPr="000356E4">
        <w:rPr>
          <w:vertAlign w:val="subscript"/>
        </w:rPr>
        <w:t>2</w:t>
      </w:r>
      <w:r>
        <w:t>(</w:t>
      </w:r>
      <w:proofErr w:type="spellStart"/>
      <w:proofErr w:type="gramEnd"/>
      <w:r w:rsidRPr="000356E4">
        <w:rPr>
          <w:i/>
        </w:rPr>
        <w:t>q</w:t>
      </w:r>
      <w:r w:rsidRPr="000356E4">
        <w:rPr>
          <w:i/>
          <w:vertAlign w:val="subscript"/>
        </w:rPr>
        <w:t>ij</w:t>
      </w:r>
      <w:proofErr w:type="spellEnd"/>
      <w:r>
        <w:t xml:space="preserve">) = </w:t>
      </w:r>
      <w:r w:rsidRPr="000356E4">
        <w:rPr>
          <w:i/>
        </w:rPr>
        <w:t>β</w:t>
      </w:r>
      <w:r w:rsidRPr="000356E4">
        <w:rPr>
          <w:i/>
          <w:vertAlign w:val="subscript"/>
        </w:rPr>
        <w:t>i0</w:t>
      </w:r>
      <w:r>
        <w:t xml:space="preserve"> + </w:t>
      </w:r>
      <w:r w:rsidRPr="000356E4">
        <w:rPr>
          <w:i/>
        </w:rPr>
        <w:t>β</w:t>
      </w:r>
      <w:proofErr w:type="spellStart"/>
      <w:r w:rsidRPr="000356E4">
        <w:rPr>
          <w:i/>
          <w:vertAlign w:val="subscript"/>
        </w:rPr>
        <w:t>ij</w:t>
      </w:r>
      <w:proofErr w:type="spellEnd"/>
    </w:p>
    <w:p w:rsidR="00F01EE3" w:rsidRDefault="00F01EE3" w:rsidP="00F01EE3">
      <w:pPr>
        <w:jc w:val="both"/>
      </w:pPr>
      <w:proofErr w:type="gramStart"/>
      <w:r>
        <w:t>where</w:t>
      </w:r>
      <w:proofErr w:type="gramEnd"/>
      <w:r>
        <w:t xml:space="preserve"> </w:t>
      </w:r>
      <w:proofErr w:type="spellStart"/>
      <w:r w:rsidRPr="000356E4">
        <w:rPr>
          <w:i/>
        </w:rPr>
        <w:t>q</w:t>
      </w:r>
      <w:r w:rsidRPr="000356E4">
        <w:rPr>
          <w:i/>
          <w:vertAlign w:val="subscript"/>
        </w:rPr>
        <w:t>ij</w:t>
      </w:r>
      <w:proofErr w:type="spellEnd"/>
      <w:r>
        <w:t xml:space="preserve"> is a parameter proportional to the expected true concentration of sequence fragments for gene </w:t>
      </w:r>
      <w:proofErr w:type="spellStart"/>
      <w:r w:rsidRPr="00E56E43">
        <w:rPr>
          <w:i/>
        </w:rPr>
        <w:t>i</w:t>
      </w:r>
      <w:proofErr w:type="spellEnd"/>
      <w:r>
        <w:t xml:space="preserve"> and sample </w:t>
      </w:r>
      <w:r w:rsidRPr="00E56E43">
        <w:rPr>
          <w:i/>
        </w:rPr>
        <w:t>j</w:t>
      </w:r>
      <w:r>
        <w:t xml:space="preserve">, </w:t>
      </w:r>
      <w:r w:rsidRPr="00E56E43">
        <w:rPr>
          <w:i/>
        </w:rPr>
        <w:t>β</w:t>
      </w:r>
      <w:r w:rsidRPr="00E56E43">
        <w:rPr>
          <w:i/>
          <w:vertAlign w:val="subscript"/>
        </w:rPr>
        <w:t>i0</w:t>
      </w:r>
      <w:r>
        <w:t xml:space="preserve"> is an intercept (this term does not undergo shrinkage), and </w:t>
      </w:r>
      <w:r w:rsidRPr="00E56E43">
        <w:rPr>
          <w:i/>
        </w:rPr>
        <w:t>β</w:t>
      </w:r>
      <w:proofErr w:type="spellStart"/>
      <w:r w:rsidRPr="00E56E43">
        <w:rPr>
          <w:i/>
          <w:vertAlign w:val="subscript"/>
        </w:rPr>
        <w:t>ij</w:t>
      </w:r>
      <w:proofErr w:type="spellEnd"/>
      <w:r>
        <w:t xml:space="preserve"> is the sample specific effect which is shrunk toward zero based on the dispersion-mean trend over the data.  A prior on the sample specific effect terms is added.  This regularized log transformation is preferable to other scaling transformations such as the variance stabilizing transformation if the size factors vary widely.  </w:t>
      </w:r>
    </w:p>
    <w:p w:rsidR="00F77C32" w:rsidRDefault="00F77C32" w:rsidP="00F77C32">
      <w:pPr>
        <w:jc w:val="both"/>
        <w:rPr>
          <w:b/>
        </w:rPr>
      </w:pPr>
      <w:r>
        <w:rPr>
          <w:b/>
        </w:rPr>
        <w:t xml:space="preserve">Analysis using </w:t>
      </w:r>
      <w:proofErr w:type="spellStart"/>
      <w:r>
        <w:rPr>
          <w:b/>
        </w:rPr>
        <w:t>edgeR</w:t>
      </w:r>
      <w:proofErr w:type="spellEnd"/>
    </w:p>
    <w:p w:rsidR="00F77C32" w:rsidRDefault="00F77C32" w:rsidP="00F77C32">
      <w:pPr>
        <w:jc w:val="both"/>
      </w:pPr>
      <w:r>
        <w:t>Another popular method for performing differential expression analyses on RNA-</w:t>
      </w:r>
      <w:proofErr w:type="spellStart"/>
      <w:r>
        <w:t>seq</w:t>
      </w:r>
      <w:proofErr w:type="spellEnd"/>
      <w:r>
        <w:t xml:space="preserve"> data is </w:t>
      </w:r>
      <w:proofErr w:type="spellStart"/>
      <w:r>
        <w:t>edgeR</w:t>
      </w:r>
      <w:proofErr w:type="spellEnd"/>
      <w:r>
        <w:t xml:space="preserve"> </w:t>
      </w:r>
      <w:r>
        <w:fldChar w:fldCharType="begin"/>
      </w:r>
      <w:r w:rsidR="00777CAC">
        <w:instrText xml:space="preserve"> ADDIN EN.CITE &lt;EndNote&gt;&lt;Cite&gt;&lt;Author&gt;Robinson&lt;/Author&gt;&lt;Year&gt;2010&lt;/Year&gt;&lt;RecNum&gt;33&lt;/RecNum&gt;&lt;DisplayText&gt;(Robinson, McCarthy, &amp;amp; Smyth, 2010)&lt;/DisplayText&gt;&lt;record&gt;&lt;rec-number&gt;33&lt;/rec-number&gt;&lt;foreign-keys&gt;&lt;key app="EN" db-id="xv00set97z5ft5e2p0tx2srlzfwdefftvttz"&gt;33&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39-40&lt;/pages&gt;&lt;volume&gt;26&lt;/volume&gt;&lt;number&gt;1&lt;/number&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urls&gt;&lt;related-urls&gt;&lt;url&gt;http://www.ncbi.nlm.nih.gov/pubmed/19910308&lt;/url&gt;&lt;/related-urls&gt;&lt;/urls&gt;&lt;custom2&gt;2796818&lt;/custom2&gt;&lt;electronic-resource-num&gt;10.1093/bioinformatics/btp616&lt;/electronic-resource-num&gt;&lt;/record&gt;&lt;/Cite&gt;&lt;/EndNote&gt;</w:instrText>
      </w:r>
      <w:r>
        <w:fldChar w:fldCharType="separate"/>
      </w:r>
      <w:r>
        <w:rPr>
          <w:noProof/>
        </w:rPr>
        <w:t>(</w:t>
      </w:r>
      <w:hyperlink w:anchor="_ENREF_14" w:tooltip="Robinson, 2010 #33" w:history="1">
        <w:r w:rsidR="005A077E">
          <w:rPr>
            <w:noProof/>
          </w:rPr>
          <w:t>Robinson, McCarthy, &amp; Smyth, 2010</w:t>
        </w:r>
      </w:hyperlink>
      <w:r>
        <w:rPr>
          <w:noProof/>
        </w:rPr>
        <w:t>)</w:t>
      </w:r>
      <w:r>
        <w:fldChar w:fldCharType="end"/>
      </w:r>
      <w:r>
        <w:t xml:space="preserve">, which is highly similar to DESeq2 but uses TMM normalization </w:t>
      </w:r>
      <w:r>
        <w:fldChar w:fldCharType="begin"/>
      </w:r>
      <w:r w:rsidR="00777CAC">
        <w:instrText xml:space="preserve"> ADDIN EN.CITE &lt;EndNote&gt;&lt;Cite&gt;&lt;Author&gt;Robinson&lt;/Author&gt;&lt;Year&gt;2010&lt;/Year&gt;&lt;RecNum&gt;34&lt;/RecNum&gt;&lt;DisplayText&gt;(Robinson &amp;amp; Oshlack, 2010)&lt;/DisplayText&gt;&lt;record&gt;&lt;rec-number&gt;34&lt;/rec-number&gt;&lt;foreign-keys&gt;&lt;key app="EN" db-id="xv00set97z5ft5e2p0tx2srlzfwdefftvttz"&gt;34&lt;/key&gt;&lt;/foreign-keys&gt;&lt;ref-type name="Journal Article"&gt;17&lt;/ref-type&gt;&lt;contributors&gt;&lt;authors&gt;&lt;author&gt;Robinson, M. D.&lt;/author&gt;&lt;author&gt;Oshlack, A.&lt;/author&gt;&lt;/authors&gt;&lt;/contributors&gt;&lt;auth-address&gt;Bioinformatics Division, Walter and Eliza Hall Institute, 1G Royal Parade, Parkville, Australia. mrobinson@wehi.edu.au&lt;/auth-address&gt;&lt;titles&gt;&lt;title&gt;A scaling normalization method for differential expression analysis of RNA-seq data&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25&lt;/pages&gt;&lt;volume&gt;11&lt;/volume&gt;&lt;number&gt;3&lt;/number&gt;&lt;keywords&gt;&lt;keyword&gt;Base Sequence/*genetics&lt;/keyword&gt;&lt;keyword&gt;Computer Simulation&lt;/keyword&gt;&lt;keyword&gt;Gene Expression Profiling/*methods&lt;/keyword&gt;&lt;keyword&gt;Gene Library&lt;/keyword&gt;&lt;keyword&gt;Models, Statistical&lt;/keyword&gt;&lt;keyword&gt;RNA/*genetics&lt;/keyword&gt;&lt;/keywords&gt;&lt;dates&gt;&lt;year&gt;2010&lt;/year&gt;&lt;/dates&gt;&lt;isbn&gt;1474-760X (Electronic)&amp;#xD;1474-7596 (Linking)&lt;/isbn&gt;&lt;accession-num&gt;20196867&lt;/accession-num&gt;&lt;urls&gt;&lt;related-urls&gt;&lt;url&gt;http://www.ncbi.nlm.nih.gov/pubmed/20196867&lt;/url&gt;&lt;/related-urls&gt;&lt;/urls&gt;&lt;custom2&gt;2864565&lt;/custom2&gt;&lt;electronic-resource-num&gt;10.1186/gb-2010-11-3-r25&lt;/electronic-resource-num&gt;&lt;/record&gt;&lt;/Cite&gt;&lt;/EndNote&gt;</w:instrText>
      </w:r>
      <w:r>
        <w:fldChar w:fldCharType="separate"/>
      </w:r>
      <w:r>
        <w:rPr>
          <w:noProof/>
        </w:rPr>
        <w:t>(</w:t>
      </w:r>
      <w:hyperlink w:anchor="_ENREF_15" w:tooltip="Robinson, 2010 #34" w:history="1">
        <w:r w:rsidR="005A077E">
          <w:rPr>
            <w:noProof/>
          </w:rPr>
          <w:t>Robinson &amp; Oshlack, 2010</w:t>
        </w:r>
      </w:hyperlink>
      <w:r>
        <w:rPr>
          <w:noProof/>
        </w:rPr>
        <w:t>)</w:t>
      </w:r>
      <w:r>
        <w:fldChar w:fldCharType="end"/>
      </w:r>
      <w:r>
        <w:t xml:space="preserve"> to scale counts into </w:t>
      </w:r>
      <w:proofErr w:type="spellStart"/>
      <w:r>
        <w:t>pseudocounts</w:t>
      </w:r>
      <w:proofErr w:type="spellEnd"/>
      <w:r>
        <w:t xml:space="preserve">, on which the hypothesis tests are performed. TMM normalization (Trimmed Mean of M-values) </w:t>
      </w:r>
      <w:r w:rsidR="00FE63D2">
        <w:t xml:space="preserve">allows for scaling factors to be calculated from the raw data and used in the ensuing statistical analysis, thus normalizing for differences in library size and also RNA composition.  </w:t>
      </w:r>
      <w:r w:rsidR="006A7CAF">
        <w:t xml:space="preserve">A trimmed mean is the average after removing the upper and lower x% of the data.  </w:t>
      </w:r>
      <w:r>
        <w:t xml:space="preserve">The </w:t>
      </w:r>
      <w:proofErr w:type="spellStart"/>
      <w:r>
        <w:t>pseudocounts</w:t>
      </w:r>
      <w:proofErr w:type="spellEnd"/>
      <w:r>
        <w:t xml:space="preserve"> are used to represent the counts that would have been observed assuming the fitted model, if sequencing depths for each library had been equal. The </w:t>
      </w:r>
      <w:proofErr w:type="spellStart"/>
      <w:r>
        <w:t>edgeR</w:t>
      </w:r>
      <w:proofErr w:type="spellEnd"/>
      <w:r>
        <w:t xml:space="preserve"> package also uses generalized linear models to account for multifactor experimental designs </w:t>
      </w:r>
      <w:r>
        <w:fldChar w:fldCharType="begin"/>
      </w:r>
      <w:r>
        <w:instrText xml:space="preserve"> ADDIN EN.CITE &lt;EndNote&gt;&lt;Cite&gt;&lt;Author&gt;McCarthy&lt;/Author&gt;&lt;Year&gt;2012&lt;/Year&gt;&lt;RecNum&gt;9&lt;/RecNum&gt;&lt;DisplayText&gt;(McCarthy, Chen, &amp;amp; Smyth, 2012)&lt;/DisplayText&gt;&lt;record&gt;&lt;rec-number&gt;9&lt;/rec-number&gt;&lt;foreign-keys&gt;&lt;key app="EN" db-id="tsaeztpaaadeaxev9sop0dwe9dvexepp00xr"&gt;9&lt;/key&gt;&lt;/foreign-keys&gt;&lt;ref-type name="Journal Article"&gt;17&lt;/ref-type&gt;&lt;contributors&gt;&lt;authors&gt;&lt;author&gt;McCarthy, D. J.&lt;/author&gt;&lt;author&gt;Chen, Y.&lt;/author&gt;&lt;author&gt;Smyth, G. K.&lt;/author&gt;&lt;/authors&gt;&lt;/contributors&gt;&lt;auth-address&gt;Bioinformatics Division, The Walter and Eliza Hall Institute of Medical Research, 1G Royal Parade, Parkville, Victoria 3052, Australia.&lt;/auth-address&gt;&lt;titles&gt;&lt;title&gt;Differential expression analysis of multifactor RNA-Seq experiments with respect to biological variation&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4288-97&lt;/pages&gt;&lt;volume&gt;40&lt;/volume&gt;&lt;number&gt;10&lt;/number&gt;&lt;keywords&gt;&lt;keyword&gt;Algorithms&lt;/keyword&gt;&lt;keyword&gt;Bayes Theorem&lt;/keyword&gt;&lt;keyword&gt;Carcinoma, Squamous Cell/genetics/metabolism&lt;/keyword&gt;&lt;keyword&gt;*Gene Expression Profiling&lt;/keyword&gt;&lt;keyword&gt;*Genetic Variation&lt;/keyword&gt;&lt;keyword&gt;High-Throughput Nucleotide Sequencing&lt;/keyword&gt;&lt;keyword&gt;Linear Models&lt;/keyword&gt;&lt;keyword&gt;Mouth Neoplasms/genetics/metabolism&lt;/keyword&gt;&lt;keyword&gt;*Sequence Analysis, RNA&lt;/keyword&gt;&lt;/keywords&gt;&lt;dates&gt;&lt;year&gt;2012&lt;/year&gt;&lt;pub-dates&gt;&lt;date&gt;May&lt;/date&gt;&lt;/pub-dates&gt;&lt;/dates&gt;&lt;isbn&gt;1362-4962 (Electronic)&amp;#xD;0305-1048 (Linking)&lt;/isbn&gt;&lt;accession-num&gt;22287627&lt;/accession-num&gt;&lt;urls&gt;&lt;related-urls&gt;&lt;url&gt;http://www.ncbi.nlm.nih.gov/pubmed/22287627&lt;/url&gt;&lt;/related-urls&gt;&lt;/urls&gt;&lt;custom2&gt;3378882&lt;/custom2&gt;&lt;electronic-resource-num&gt;10.1093/nar/gks042&lt;/electronic-resource-num&gt;&lt;/record&gt;&lt;/Cite&gt;&lt;/EndNote&gt;</w:instrText>
      </w:r>
      <w:r>
        <w:fldChar w:fldCharType="separate"/>
      </w:r>
      <w:r>
        <w:rPr>
          <w:noProof/>
        </w:rPr>
        <w:t>(</w:t>
      </w:r>
      <w:hyperlink w:anchor="_ENREF_11" w:tooltip="McCarthy, 2012 #9" w:history="1">
        <w:r w:rsidR="005A077E">
          <w:rPr>
            <w:noProof/>
          </w:rPr>
          <w:t>McCarthy, Chen, &amp; Smyth, 2012</w:t>
        </w:r>
      </w:hyperlink>
      <w:r>
        <w:rPr>
          <w:noProof/>
        </w:rPr>
        <w:t>)</w:t>
      </w:r>
      <w:r>
        <w:fldChar w:fldCharType="end"/>
      </w:r>
      <w:r>
        <w:t xml:space="preserve">.  In </w:t>
      </w:r>
      <w:proofErr w:type="spellStart"/>
      <w:r>
        <w:t>edgeR</w:t>
      </w:r>
      <w:proofErr w:type="spellEnd"/>
      <w:r>
        <w:t>, like in DESeq2, a matrix of raw counts is the input.  Then normalization factors are computed and entered into the statistical model.  In the current analysis, gene-specific correction factors were entered into the functions as offsets to allow each gene to have a different dispersion.</w:t>
      </w:r>
    </w:p>
    <w:p w:rsidR="00F77C32" w:rsidRDefault="00F77C32" w:rsidP="00F77C32">
      <w:pPr>
        <w:jc w:val="both"/>
      </w:pPr>
      <w:r>
        <w:t xml:space="preserve">Before hypothesis test are carried out, when fitting the negative binomial model, </w:t>
      </w:r>
      <w:proofErr w:type="spellStart"/>
      <w:r>
        <w:t>edgeR</w:t>
      </w:r>
      <w:proofErr w:type="spellEnd"/>
      <w:r>
        <w:t xml:space="preserve"> estimates the biological coefficient of variation (BCV), which is the coefficient of variation with which the unknown true abundance of the gene varies between replicated RNA samples.  In RNA-</w:t>
      </w:r>
      <w:proofErr w:type="spellStart"/>
      <w:r>
        <w:t>seq</w:t>
      </w:r>
      <w:proofErr w:type="spellEnd"/>
      <w:r>
        <w:t xml:space="preserve"> experiments, the total coefficient of variation is composed of both a technical coefficient of variation and the biological coefficient of variation.  The BCV is likely to be the dominant source of uncertainty for high count genes and represents the coefficient of variation that would remain if infinite sequencing depth were possible for biological replicates. </w:t>
      </w:r>
    </w:p>
    <w:p w:rsidR="00F77C32" w:rsidRDefault="00F77C32" w:rsidP="00F77C32">
      <w:pPr>
        <w:jc w:val="both"/>
      </w:pPr>
      <w:r>
        <w:t xml:space="preserve">Under the negative binomial model, the reads are distributed as </w:t>
      </w:r>
    </w:p>
    <w:p w:rsidR="00F77C32" w:rsidRDefault="00F77C32" w:rsidP="00F77C32">
      <w:pPr>
        <w:jc w:val="center"/>
      </w:pPr>
      <w:proofErr w:type="spellStart"/>
      <w:r w:rsidRPr="002475CC">
        <w:rPr>
          <w:i/>
        </w:rPr>
        <w:t>Y</w:t>
      </w:r>
      <w:r>
        <w:rPr>
          <w:i/>
          <w:vertAlign w:val="subscript"/>
        </w:rPr>
        <w:t>gi</w:t>
      </w:r>
      <w:proofErr w:type="spellEnd"/>
      <w:r w:rsidRPr="002475CC">
        <w:rPr>
          <w:i/>
        </w:rPr>
        <w:t xml:space="preserve"> ~ </w:t>
      </w:r>
      <w:proofErr w:type="gramStart"/>
      <w:r w:rsidRPr="002475CC">
        <w:rPr>
          <w:i/>
        </w:rPr>
        <w:t>NB(</w:t>
      </w:r>
      <w:proofErr w:type="spellStart"/>
      <w:proofErr w:type="gramEnd"/>
      <w:r w:rsidRPr="002475CC">
        <w:rPr>
          <w:i/>
        </w:rPr>
        <w:t>M</w:t>
      </w:r>
      <w:r>
        <w:rPr>
          <w:i/>
          <w:vertAlign w:val="subscript"/>
        </w:rPr>
        <w:t>i</w:t>
      </w:r>
      <w:r w:rsidRPr="002475CC">
        <w:rPr>
          <w:i/>
        </w:rPr>
        <w:t>p</w:t>
      </w:r>
      <w:r>
        <w:rPr>
          <w:i/>
          <w:vertAlign w:val="subscript"/>
        </w:rPr>
        <w:t>gj</w:t>
      </w:r>
      <w:proofErr w:type="spellEnd"/>
      <w:r w:rsidRPr="002475CC">
        <w:rPr>
          <w:i/>
        </w:rPr>
        <w:t xml:space="preserve">, </w:t>
      </w:r>
      <w:proofErr w:type="spellStart"/>
      <w:r w:rsidRPr="002475CC">
        <w:rPr>
          <w:i/>
        </w:rPr>
        <w:t>φ</w:t>
      </w:r>
      <w:r w:rsidRPr="002475CC">
        <w:rPr>
          <w:i/>
          <w:vertAlign w:val="subscript"/>
        </w:rPr>
        <w:t>g</w:t>
      </w:r>
      <w:proofErr w:type="spellEnd"/>
      <w:r w:rsidRPr="002475CC">
        <w:rPr>
          <w:i/>
        </w:rPr>
        <w:t>)</w:t>
      </w:r>
    </w:p>
    <w:p w:rsidR="00F77C32" w:rsidRDefault="00F77C32" w:rsidP="00330107">
      <w:pPr>
        <w:jc w:val="both"/>
      </w:pPr>
      <w:r>
        <w:t xml:space="preserve">Where </w:t>
      </w:r>
      <w:proofErr w:type="spellStart"/>
      <w:r w:rsidRPr="002475CC">
        <w:rPr>
          <w:i/>
        </w:rPr>
        <w:t>Y</w:t>
      </w:r>
      <w:r w:rsidRPr="002475CC">
        <w:rPr>
          <w:i/>
          <w:vertAlign w:val="subscript"/>
        </w:rPr>
        <w:t>gijk</w:t>
      </w:r>
      <w:proofErr w:type="spellEnd"/>
      <w:r>
        <w:t xml:space="preserve"> is the read count for gene</w:t>
      </w:r>
      <w:r w:rsidRPr="002475CC">
        <w:rPr>
          <w:i/>
        </w:rPr>
        <w:t xml:space="preserve"> g</w:t>
      </w:r>
      <w:r>
        <w:t xml:space="preserve">, from sample </w:t>
      </w:r>
      <w:proofErr w:type="spellStart"/>
      <w:r w:rsidRPr="002475CC">
        <w:rPr>
          <w:i/>
        </w:rPr>
        <w:t>i</w:t>
      </w:r>
      <w:proofErr w:type="spellEnd"/>
      <w:r>
        <w:t xml:space="preserve">, </w:t>
      </w:r>
      <w:proofErr w:type="spellStart"/>
      <w:r>
        <w:rPr>
          <w:i/>
        </w:rPr>
        <w:t>M</w:t>
      </w:r>
      <w:r>
        <w:rPr>
          <w:i/>
          <w:vertAlign w:val="subscript"/>
        </w:rPr>
        <w:t>i</w:t>
      </w:r>
      <w:proofErr w:type="spellEnd"/>
      <w:r>
        <w:t xml:space="preserve"> is the total number of reads for sample </w:t>
      </w:r>
      <w:proofErr w:type="spellStart"/>
      <w:r>
        <w:rPr>
          <w:i/>
        </w:rPr>
        <w:t>i</w:t>
      </w:r>
      <w:proofErr w:type="spellEnd"/>
      <w:r>
        <w:t xml:space="preserve">, </w:t>
      </w:r>
      <w:proofErr w:type="spellStart"/>
      <w:r>
        <w:rPr>
          <w:i/>
        </w:rPr>
        <w:t>p</w:t>
      </w:r>
      <w:r>
        <w:rPr>
          <w:i/>
          <w:vertAlign w:val="subscript"/>
        </w:rPr>
        <w:t>g</w:t>
      </w:r>
      <w:r>
        <w:rPr>
          <w:vertAlign w:val="subscript"/>
        </w:rPr>
        <w:t>is</w:t>
      </w:r>
      <w:proofErr w:type="spellEnd"/>
      <w:r>
        <w:rPr>
          <w:vertAlign w:val="subscript"/>
        </w:rPr>
        <w:t xml:space="preserve"> </w:t>
      </w:r>
      <w:r>
        <w:t xml:space="preserve">the proportion of reads mapping to gene </w:t>
      </w:r>
      <w:r>
        <w:rPr>
          <w:i/>
        </w:rPr>
        <w:t>g</w:t>
      </w:r>
      <w:r>
        <w:t xml:space="preserve"> in group </w:t>
      </w:r>
      <w:r>
        <w:rPr>
          <w:i/>
        </w:rPr>
        <w:t>j</w:t>
      </w:r>
      <w:r>
        <w:t xml:space="preserve"> to which sample </w:t>
      </w:r>
      <w:proofErr w:type="spellStart"/>
      <w:r>
        <w:rPr>
          <w:i/>
        </w:rPr>
        <w:t>i</w:t>
      </w:r>
      <w:proofErr w:type="spellEnd"/>
      <w:r>
        <w:t xml:space="preserve"> belongs, and </w:t>
      </w:r>
      <w:proofErr w:type="spellStart"/>
      <w:r w:rsidRPr="002475CC">
        <w:rPr>
          <w:i/>
        </w:rPr>
        <w:t>φ</w:t>
      </w:r>
      <w:r w:rsidRPr="002475CC">
        <w:rPr>
          <w:i/>
          <w:vertAlign w:val="subscript"/>
        </w:rPr>
        <w:t>g</w:t>
      </w:r>
      <w:proofErr w:type="spellEnd"/>
      <w:r>
        <w:t xml:space="preserve"> is the gene-specific dispersion.  As in DESeq2, the </w:t>
      </w:r>
      <w:proofErr w:type="spellStart"/>
      <w:r>
        <w:t>Benjamini</w:t>
      </w:r>
      <w:proofErr w:type="spellEnd"/>
      <w:r>
        <w:t>-Hochberg false discovery rate correction is used to correct p-values for multiple testing.</w:t>
      </w:r>
    </w:p>
    <w:p w:rsidR="00F77C32" w:rsidRDefault="00F77C32" w:rsidP="00330107">
      <w:pPr>
        <w:jc w:val="both"/>
      </w:pPr>
      <w:r>
        <w:lastRenderedPageBreak/>
        <w:t xml:space="preserve">Similarly to in the DESeq2 analysis, low count genes were removed from the </w:t>
      </w:r>
      <w:proofErr w:type="spellStart"/>
      <w:r>
        <w:t>edgeR</w:t>
      </w:r>
      <w:proofErr w:type="spellEnd"/>
      <w:r>
        <w:t xml:space="preserve"> analysis.  Genes were kept in the analysis provided that they were present at a minimum of 1 count per million (CPM), which in this dataset corresponds to approximately 8 counts in the smallest sample (Library11_11, which has 8,860,720 counts).  </w:t>
      </w:r>
      <w:proofErr w:type="spellStart"/>
      <w:r>
        <w:t>Genewise</w:t>
      </w:r>
      <w:proofErr w:type="spellEnd"/>
      <w:r>
        <w:t xml:space="preserve"> dispersion estimates were used in the analysis, which allows each gene to have a different dispersion parameter, allowing for greater flexibility in the model and more power.  A false discovery rate (FDR) of 5% was used as a cutoff for differential expression.</w:t>
      </w:r>
    </w:p>
    <w:p w:rsidR="00F77C32" w:rsidRDefault="00F77C32" w:rsidP="00F01EE3">
      <w:pPr>
        <w:jc w:val="both"/>
      </w:pPr>
    </w:p>
    <w:p w:rsidR="00D14E45" w:rsidRDefault="00D14E45" w:rsidP="00F01EE3">
      <w:pPr>
        <w:jc w:val="both"/>
        <w:rPr>
          <w:b/>
        </w:rPr>
      </w:pPr>
      <w:r>
        <w:rPr>
          <w:b/>
        </w:rPr>
        <w:t>Analysis using Cufflinks2</w:t>
      </w:r>
    </w:p>
    <w:p w:rsidR="00D14E45" w:rsidRPr="00DD30B1" w:rsidRDefault="00D14E45" w:rsidP="005C0CFC">
      <w:pPr>
        <w:jc w:val="both"/>
      </w:pPr>
      <w:r>
        <w:t>A third statistical package, Cufflinks, was used in performing a differential expression analysis</w:t>
      </w:r>
      <w:r w:rsidR="00714CAE">
        <w:t xml:space="preserve"> </w:t>
      </w:r>
      <w:r>
        <w:fldChar w:fldCharType="begin">
          <w:fldData xml:space="preserve">PEVuZE5vdGU+PENpdGU+PEF1dGhvcj5Sb2JlcnRzPC9BdXRob3I+PFllYXI+MjAxMTwvWWVhcj48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</w:fldData>
        </w:fldChar>
      </w:r>
      <w:r w:rsidR="00056C3E">
        <w:instrText xml:space="preserve"> ADDIN EN.CITE </w:instrText>
      </w:r>
      <w:r w:rsidR="00056C3E">
        <w:fldChar w:fldCharType="begin">
          <w:fldData xml:space="preserve">PEVuZE5vdGU+PENpdGU+PEF1dGhvcj5Sb2JlcnRzPC9BdXRob3I+PFllYXI+MjAxMTwvWWVhcj48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</w:fldData>
        </w:fldChar>
      </w:r>
      <w:r w:rsidR="00056C3E">
        <w:instrText xml:space="preserve"> ADDIN EN.CITE.DATA </w:instrText>
      </w:r>
      <w:r w:rsidR="00056C3E">
        <w:fldChar w:fldCharType="end"/>
      </w:r>
      <w:r>
        <w:fldChar w:fldCharType="separate"/>
      </w:r>
      <w:r>
        <w:rPr>
          <w:noProof/>
        </w:rPr>
        <w:t>(</w:t>
      </w:r>
      <w:hyperlink w:anchor="_ENREF_12" w:tooltip="Roberts, 2011 #12" w:history="1">
        <w:r w:rsidR="005A077E">
          <w:rPr>
            <w:noProof/>
          </w:rPr>
          <w:t>Roberts, Pimentel, Trapnell, &amp; Pachter, 2011</w:t>
        </w:r>
      </w:hyperlink>
      <w:r>
        <w:rPr>
          <w:noProof/>
        </w:rPr>
        <w:t xml:space="preserve">; </w:t>
      </w:r>
      <w:hyperlink w:anchor="_ENREF_13" w:tooltip="Roberts, 2011 #10" w:history="1">
        <w:r w:rsidR="005A077E">
          <w:rPr>
            <w:noProof/>
          </w:rPr>
          <w:t>Roberts, Trapnell, Donaghey, Rinn, &amp; Pachter, 2011</w:t>
        </w:r>
      </w:hyperlink>
      <w:r>
        <w:rPr>
          <w:noProof/>
        </w:rPr>
        <w:t xml:space="preserve">; </w:t>
      </w:r>
      <w:hyperlink w:anchor="_ENREF_17" w:tooltip="Trapnell, 2013 #13" w:history="1">
        <w:r w:rsidR="005A077E">
          <w:rPr>
            <w:noProof/>
          </w:rPr>
          <w:t>Trapnell et al., 2013</w:t>
        </w:r>
      </w:hyperlink>
      <w:r>
        <w:rPr>
          <w:noProof/>
        </w:rPr>
        <w:t xml:space="preserve">; </w:t>
      </w:r>
      <w:hyperlink w:anchor="_ENREF_19" w:tooltip="Trapnell, 2012 #26" w:history="1">
        <w:r w:rsidR="005A077E">
          <w:rPr>
            <w:noProof/>
          </w:rPr>
          <w:t>Trapnell et al., 2012</w:t>
        </w:r>
      </w:hyperlink>
      <w:r>
        <w:rPr>
          <w:noProof/>
        </w:rPr>
        <w:t xml:space="preserve">; </w:t>
      </w:r>
      <w:hyperlink w:anchor="_ENREF_20" w:tooltip="Trapnell, 2010 #11" w:history="1">
        <w:r w:rsidR="005A077E">
          <w:rPr>
            <w:noProof/>
          </w:rPr>
          <w:t>Trapnell et al., 2010</w:t>
        </w:r>
      </w:hyperlink>
      <w:r>
        <w:rPr>
          <w:noProof/>
        </w:rPr>
        <w:t>)</w:t>
      </w:r>
      <w:r>
        <w:fldChar w:fldCharType="end"/>
      </w:r>
      <w:r>
        <w:t xml:space="preserve">.  Cufflinks2 allows differential expression analyses at both the gene level and isoform level.  Furthermore, Cufflinks2 takes into account transcript length, which allows for comparison of gene expression between genes within a sample in addition to comparison of expression levels of a gene between conditions.  The reason that length must be accounted for if comparing expression levels of two different genes/isoforms is that the longer a gene/transcript is, the more reads will originate from this gene/isoform and thus the higher the counts will be for this gene/isoform.  DESeq2 and </w:t>
      </w:r>
      <w:proofErr w:type="spellStart"/>
      <w:r>
        <w:t>edgeR</w:t>
      </w:r>
      <w:proofErr w:type="spellEnd"/>
      <w:r>
        <w:t xml:space="preserve"> do not take length into consideration and thus while they provide accurate comparisons for a given gene between conditions, these packages do not allow accurate expression comparisons to be made between genes of different lengths.  Initially, Cuffdiff2 transformed read alignment results into FPKM (Fragments Per </w:t>
      </w:r>
      <w:proofErr w:type="spellStart"/>
      <w:r>
        <w:t>Kilobase</w:t>
      </w:r>
      <w:proofErr w:type="spellEnd"/>
      <w:r>
        <w:t xml:space="preserve"> of gene model per Million fragments mapped) values and then performs tests under the assumption that the beta negative binomial model (a mixture distribution) reflects the distribution of the FPKM values.  </w:t>
      </w:r>
      <w:proofErr w:type="spellStart"/>
      <w:r>
        <w:t>Overdispersion</w:t>
      </w:r>
      <w:proofErr w:type="spellEnd"/>
      <w:r>
        <w:t xml:space="preserve"> (the variability in gene-level counts between biological replicates) was estimated by fitting a generalized linear model through the count variance as a function of the mean.  </w:t>
      </w:r>
      <w:r w:rsidR="002A2CC0">
        <w:t>The geometric normaliz</w:t>
      </w:r>
      <w:r w:rsidR="00380E7E">
        <w:t>ation method was used</w:t>
      </w:r>
      <w:r w:rsidR="00B3283A">
        <w:t xml:space="preserve"> in the differential expression analysis with </w:t>
      </w:r>
      <w:proofErr w:type="spellStart"/>
      <w:r w:rsidR="00B3283A">
        <w:t>Cuffdiff</w:t>
      </w:r>
      <w:proofErr w:type="spellEnd"/>
      <w:r w:rsidR="00380E7E">
        <w:t>, in which</w:t>
      </w:r>
      <w:r w:rsidR="002A2CC0">
        <w:t xml:space="preserve"> </w:t>
      </w:r>
      <w:r w:rsidR="002A2CC0" w:rsidRPr="002A2CC0">
        <w:t xml:space="preserve">FPKMs are scaled via the median of the geometric means of fragment counts across all libraries, as </w:t>
      </w:r>
      <w:r w:rsidR="00380E7E">
        <w:t xml:space="preserve">done in </w:t>
      </w:r>
      <w:proofErr w:type="spellStart"/>
      <w:r w:rsidR="00380E7E">
        <w:t>DESeq</w:t>
      </w:r>
      <w:proofErr w:type="spellEnd"/>
      <w:r w:rsidR="0047461B">
        <w:t xml:space="preserve"> (Love, Huber, &amp; Anders, 2014).</w:t>
      </w:r>
      <w:r w:rsidR="00AA5F2E">
        <w:t xml:space="preserve">    </w:t>
      </w:r>
    </w:p>
    <w:p w:rsidR="0026462D" w:rsidRDefault="005C08BC" w:rsidP="005B57CB">
      <w:pPr>
        <w:rPr>
          <w:b/>
        </w:rPr>
      </w:pPr>
      <w:proofErr w:type="spellStart"/>
      <w:r>
        <w:rPr>
          <w:b/>
        </w:rPr>
        <w:t>Seqmonk</w:t>
      </w:r>
      <w:proofErr w:type="spellEnd"/>
      <w:r>
        <w:rPr>
          <w:b/>
        </w:rPr>
        <w:t xml:space="preserve"> Quantification of Antisense Background</w:t>
      </w:r>
    </w:p>
    <w:p w:rsidR="005F28A9" w:rsidRPr="00AB253A" w:rsidRDefault="00496592" w:rsidP="0096050B">
      <w:pPr>
        <w:jc w:val="both"/>
      </w:pPr>
      <w:r>
        <w:t xml:space="preserve">The antisense transcription pipeline in </w:t>
      </w:r>
      <w:proofErr w:type="spellStart"/>
      <w:r w:rsidR="00AB253A">
        <w:t>Seqmonk</w:t>
      </w:r>
      <w:proofErr w:type="spellEnd"/>
      <w:r w:rsidR="00AB253A">
        <w:t xml:space="preserve"> v.0.32.1</w:t>
      </w:r>
      <w:r>
        <w:t xml:space="preserve"> was used to identify regions of antisense transcription.  This pipeline takes strand-specific RNA-</w:t>
      </w:r>
      <w:proofErr w:type="spellStart"/>
      <w:r>
        <w:t>seq</w:t>
      </w:r>
      <w:proofErr w:type="spellEnd"/>
      <w:r>
        <w:t xml:space="preserve"> BAM files, the genome sequence, and a GTF annotation file and finds regions which show significant levels of antisense transcription. </w:t>
      </w:r>
      <w:r w:rsidR="00AA5F2E">
        <w:t xml:space="preserve">The reason this pipeline was used is that any strand-specific library will always have some mapped reads from the wrong strand, thus there will always be a low level of background of reads mapping to antisense transcripts.  </w:t>
      </w:r>
      <w:proofErr w:type="spellStart"/>
      <w:r w:rsidR="00AA5F2E">
        <w:t>Seqmonk</w:t>
      </w:r>
      <w:proofErr w:type="spellEnd"/>
      <w:r w:rsidR="00AA5F2E">
        <w:t xml:space="preserve"> measures and quantifies </w:t>
      </w:r>
      <w:r w:rsidR="007E1721">
        <w:t xml:space="preserve">the observed </w:t>
      </w:r>
      <w:r w:rsidR="00AA5F2E">
        <w:t xml:space="preserve">global antisense </w:t>
      </w:r>
      <w:r w:rsidR="007E1721">
        <w:t xml:space="preserve">transcription </w:t>
      </w:r>
      <w:r w:rsidR="00AA5F2E">
        <w:t>level and then tests each gene to determin</w:t>
      </w:r>
      <w:r w:rsidR="007E1721">
        <w:t>e</w:t>
      </w:r>
      <w:r w:rsidR="00AA5F2E">
        <w:t xml:space="preserve"> how likely it is that we would see the observed number of antisense reads in that gene</w:t>
      </w:r>
      <w:r w:rsidR="007E1721">
        <w:t xml:space="preserve"> by chance</w:t>
      </w:r>
      <w:r w:rsidR="00AA5F2E">
        <w:t xml:space="preserve">, generating a p-value corrected using a </w:t>
      </w:r>
      <w:proofErr w:type="spellStart"/>
      <w:r w:rsidR="00AA5F2E">
        <w:t>Benjamini</w:t>
      </w:r>
      <w:proofErr w:type="spellEnd"/>
      <w:r w:rsidR="00AA5F2E">
        <w:t xml:space="preserve"> and Hochberg multiple testing correction.</w:t>
      </w:r>
      <w:r w:rsidR="00C83944" w:rsidRPr="00C83944">
        <w:t xml:space="preserve"> </w:t>
      </w:r>
      <w:r w:rsidR="00C83944">
        <w:t xml:space="preserve">  A p-value cutoff of 0.05 was used and a list of genes passing this cutoff was compiled for each condition.</w:t>
      </w:r>
      <w:r w:rsidR="00DD30B1">
        <w:t xml:space="preserve">  The</w:t>
      </w:r>
      <w:r w:rsidR="00DD30B1" w:rsidRPr="00DD30B1">
        <w:t xml:space="preserve"> </w:t>
      </w:r>
      <w:r w:rsidR="00DD30B1" w:rsidRPr="00DD30B1">
        <w:rPr>
          <w:i/>
        </w:rPr>
        <w:t>S. cerevisiae</w:t>
      </w:r>
      <w:r w:rsidR="00DD30B1" w:rsidRPr="00DD30B1">
        <w:t xml:space="preserve"> genome R64-1-1</w:t>
      </w:r>
      <w:r w:rsidR="00DD30B1">
        <w:t xml:space="preserve"> was loaded into </w:t>
      </w:r>
      <w:proofErr w:type="spellStart"/>
      <w:r w:rsidR="00DD30B1">
        <w:t>Seqmonk</w:t>
      </w:r>
      <w:proofErr w:type="spellEnd"/>
      <w:r w:rsidR="00DD30B1">
        <w:t>, along with the corresponding GTF file.  All defaults were used except</w:t>
      </w:r>
      <w:r w:rsidR="00BB553D">
        <w:t xml:space="preserve"> in the antisense pipeline, the library was set to </w:t>
      </w:r>
      <w:r w:rsidR="00DD30B1" w:rsidRPr="00DD30B1">
        <w:t>“oppo</w:t>
      </w:r>
      <w:r w:rsidR="00BB553D">
        <w:t>sing strand”.  D</w:t>
      </w:r>
      <w:r w:rsidR="00DD30B1" w:rsidRPr="00DD30B1">
        <w:t xml:space="preserve">uplicate reads </w:t>
      </w:r>
      <w:r w:rsidR="00BB553D">
        <w:t xml:space="preserve">were removed </w:t>
      </w:r>
      <w:r w:rsidR="001411FB">
        <w:t xml:space="preserve">in </w:t>
      </w:r>
      <w:proofErr w:type="spellStart"/>
      <w:r w:rsidR="001411FB">
        <w:t>seqmonk</w:t>
      </w:r>
      <w:proofErr w:type="spellEnd"/>
      <w:r w:rsidR="001411FB">
        <w:t xml:space="preserve"> when importing BAM</w:t>
      </w:r>
      <w:r w:rsidR="00DD30B1" w:rsidRPr="00DD30B1">
        <w:t xml:space="preserve"> files.</w:t>
      </w:r>
    </w:p>
    <w:p w:rsidR="005F28A9" w:rsidRDefault="005F28A9" w:rsidP="005B57CB">
      <w:pPr>
        <w:rPr>
          <w:b/>
        </w:rPr>
      </w:pPr>
    </w:p>
    <w:p w:rsidR="005F28A9" w:rsidRDefault="005F28A9" w:rsidP="005B57CB">
      <w:pPr>
        <w:rPr>
          <w:b/>
        </w:rPr>
      </w:pPr>
      <w:r>
        <w:rPr>
          <w:b/>
        </w:rPr>
        <w:lastRenderedPageBreak/>
        <w:t xml:space="preserve">Differential </w:t>
      </w:r>
      <w:proofErr w:type="spellStart"/>
      <w:r>
        <w:rPr>
          <w:b/>
        </w:rPr>
        <w:t>lncRNA</w:t>
      </w:r>
      <w:proofErr w:type="spellEnd"/>
      <w:r>
        <w:rPr>
          <w:b/>
        </w:rPr>
        <w:t xml:space="preserve"> Expression Analysis</w:t>
      </w:r>
    </w:p>
    <w:p w:rsidR="00B337CF" w:rsidRDefault="003C3133" w:rsidP="0096050B">
      <w:pPr>
        <w:jc w:val="both"/>
      </w:pPr>
      <w:r>
        <w:t xml:space="preserve">Several previous studies have identified </w:t>
      </w:r>
      <w:proofErr w:type="spellStart"/>
      <w:r>
        <w:t>lncRNA</w:t>
      </w:r>
      <w:proofErr w:type="spellEnd"/>
      <w:r>
        <w:t xml:space="preserve"> in yeast</w:t>
      </w:r>
      <w:r w:rsidR="00493C69">
        <w:t xml:space="preserve"> </w:t>
      </w:r>
      <w:r w:rsidR="00493C69">
        <w:fldChar w:fldCharType="begin">
          <w:fldData xml:space="preserve">PEVuZE5vdGU+PENpdGU+PEF1dGhvcj52YW4gRGlqazwvQXV0aG9yPjxZZWFyPjIwMTE8L1llYXI+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ExNC03PC9wYWdlcz48dm9sdW1lPjQ3NTwvdm9sdW1lPjxudW1iZXI+NzM1NDwvbnVt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TAzMy03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</w:fldData>
        </w:fldChar>
      </w:r>
      <w:r w:rsidR="008E5444">
        <w:instrText xml:space="preserve"> ADDIN EN.CITE </w:instrText>
      </w:r>
      <w:r w:rsidR="008E5444">
        <w:fldChar w:fldCharType="begin">
          <w:fldData xml:space="preserve">PEVuZE5vdGU+PENpdGU+PEF1dGhvcj52YW4gRGlqazwvQXV0aG9yPjxZZWFyPjIwMTE8L1llYXI+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ExNC03PC9wYWdlcz48dm9sdW1lPjQ3NTwvdm9sdW1lPjxudW1iZXI+NzM1NDwvbnVt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TAzMy03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</w:fldData>
        </w:fldChar>
      </w:r>
      <w:r w:rsidR="008E5444">
        <w:instrText xml:space="preserve"> ADDIN EN.CITE.DATA </w:instrText>
      </w:r>
      <w:r w:rsidR="008E5444">
        <w:fldChar w:fldCharType="end"/>
      </w:r>
      <w:r w:rsidR="00493C69">
        <w:fldChar w:fldCharType="separate"/>
      </w:r>
      <w:r w:rsidR="008E5444">
        <w:rPr>
          <w:noProof/>
        </w:rPr>
        <w:t>(</w:t>
      </w:r>
      <w:hyperlink w:anchor="_ENREF_4" w:tooltip="Engel, 2014 #30" w:history="1">
        <w:r w:rsidR="005A077E">
          <w:rPr>
            <w:noProof/>
          </w:rPr>
          <w:t>Engel et al., 2014</w:t>
        </w:r>
      </w:hyperlink>
      <w:r w:rsidR="008E5444">
        <w:rPr>
          <w:noProof/>
        </w:rPr>
        <w:t xml:space="preserve">; </w:t>
      </w:r>
      <w:hyperlink w:anchor="_ENREF_21" w:tooltip="van Dijk, 2011 #28" w:history="1">
        <w:r w:rsidR="005A077E">
          <w:rPr>
            <w:noProof/>
          </w:rPr>
          <w:t>van Dijk et al., 2011</w:t>
        </w:r>
      </w:hyperlink>
      <w:r w:rsidR="008E5444">
        <w:rPr>
          <w:noProof/>
        </w:rPr>
        <w:t xml:space="preserve">; </w:t>
      </w:r>
      <w:hyperlink w:anchor="_ENREF_22" w:tooltip="Xu, 2009 #32" w:history="1">
        <w:r w:rsidR="005A077E">
          <w:rPr>
            <w:noProof/>
          </w:rPr>
          <w:t>Xu et al., 2009</w:t>
        </w:r>
      </w:hyperlink>
      <w:r w:rsidR="008E5444">
        <w:rPr>
          <w:noProof/>
        </w:rPr>
        <w:t>)</w:t>
      </w:r>
      <w:r w:rsidR="00493C69">
        <w:fldChar w:fldCharType="end"/>
      </w:r>
      <w:r>
        <w:t>.</w:t>
      </w:r>
      <w:r w:rsidR="007B7CAC">
        <w:t xml:space="preserve">  </w:t>
      </w:r>
      <w:r w:rsidR="002C5EA0">
        <w:t xml:space="preserve">Siwen generously shared her scripts and method for identifying differentially expressed </w:t>
      </w:r>
      <w:proofErr w:type="spellStart"/>
      <w:r w:rsidR="002C5EA0">
        <w:t>lncRNAs</w:t>
      </w:r>
      <w:proofErr w:type="spellEnd"/>
      <w:r w:rsidR="002C5EA0">
        <w:t xml:space="preserve">.  The only modification made to the pipeline was that DESeq2 and </w:t>
      </w:r>
      <w:proofErr w:type="spellStart"/>
      <w:r w:rsidR="002C5EA0">
        <w:t>edgeR</w:t>
      </w:r>
      <w:proofErr w:type="spellEnd"/>
      <w:r w:rsidR="00777CAC">
        <w:t xml:space="preserve"> </w:t>
      </w:r>
      <w:r w:rsidR="00777CAC">
        <w:fldChar w:fldCharType="begin"/>
      </w:r>
      <w:r w:rsidR="00777CAC">
        <w:instrText xml:space="preserve"> ADDIN EN.CITE &lt;EndNote&gt;&lt;Cite&gt;&lt;Author&gt;Robinson&lt;/Author&gt;&lt;Year&gt;2010&lt;/Year&gt;&lt;RecNum&gt;33&lt;/RecNum&gt;&lt;DisplayText&gt;(Robinson et al., 2010)&lt;/DisplayText&gt;&lt;record&gt;&lt;rec-number&gt;33&lt;/rec-number&gt;&lt;foreign-keys&gt;&lt;key app="EN" db-id="xv00set97z5ft5e2p0tx2srlzfwdefftvttz"&gt;33&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39-40&lt;/pages&gt;&lt;volume&gt;26&lt;/volume&gt;&lt;number&gt;1&lt;/number&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urls&gt;&lt;related-urls&gt;&lt;url&gt;http://www.ncbi.nlm.nih.gov/pubmed/19910308&lt;/url&gt;&lt;/related-urls&gt;&lt;/urls&gt;&lt;custom2&gt;2796818&lt;/custom2&gt;&lt;electronic-resource-num&gt;10.1093/bioinformatics/btp616&lt;/electronic-resource-num&gt;&lt;/record&gt;&lt;/Cite&gt;&lt;/EndNote&gt;</w:instrText>
      </w:r>
      <w:r w:rsidR="00777CAC">
        <w:fldChar w:fldCharType="separate"/>
      </w:r>
      <w:r w:rsidR="00777CAC">
        <w:rPr>
          <w:noProof/>
        </w:rPr>
        <w:t>(</w:t>
      </w:r>
      <w:hyperlink w:anchor="_ENREF_14" w:tooltip="Robinson, 2010 #33" w:history="1">
        <w:r w:rsidR="005A077E">
          <w:rPr>
            <w:noProof/>
          </w:rPr>
          <w:t>Robinson et al., 2010</w:t>
        </w:r>
      </w:hyperlink>
      <w:r w:rsidR="00777CAC">
        <w:rPr>
          <w:noProof/>
        </w:rPr>
        <w:t>)</w:t>
      </w:r>
      <w:r w:rsidR="00777CAC">
        <w:fldChar w:fldCharType="end"/>
      </w:r>
      <w:r w:rsidR="002C5EA0">
        <w:t xml:space="preserve"> were both run to identify differentially expressed </w:t>
      </w:r>
      <w:proofErr w:type="spellStart"/>
      <w:r w:rsidR="002C5EA0">
        <w:t>lncRNAs</w:t>
      </w:r>
      <w:proofErr w:type="spellEnd"/>
      <w:r w:rsidR="002C5EA0">
        <w:t xml:space="preserve">, instead of simply running </w:t>
      </w:r>
      <w:proofErr w:type="spellStart"/>
      <w:r w:rsidR="002C5EA0">
        <w:t>edgeR</w:t>
      </w:r>
      <w:proofErr w:type="spellEnd"/>
      <w:r w:rsidR="002C5EA0">
        <w:t xml:space="preserve">.  First, the </w:t>
      </w:r>
      <w:proofErr w:type="spellStart"/>
      <w:r w:rsidR="002C5EA0">
        <w:t>GenomicRanges</w:t>
      </w:r>
      <w:proofErr w:type="spellEnd"/>
      <w:r w:rsidR="002C5EA0">
        <w:t xml:space="preserve"> package </w:t>
      </w:r>
      <w:r w:rsidR="00263E45">
        <w:t>was used to mer</w:t>
      </w:r>
      <w:r w:rsidR="007E1721">
        <w:t xml:space="preserve">ge annotated </w:t>
      </w:r>
      <w:proofErr w:type="spellStart"/>
      <w:r w:rsidR="007E1721">
        <w:t>lncRNA</w:t>
      </w:r>
      <w:proofErr w:type="spellEnd"/>
      <w:r w:rsidR="007E1721">
        <w:t xml:space="preserve"> GTF files; </w:t>
      </w:r>
      <w:proofErr w:type="spellStart"/>
      <w:r w:rsidR="00263E45">
        <w:t>ncRNAs</w:t>
      </w:r>
      <w:proofErr w:type="spellEnd"/>
      <w:r w:rsidR="00263E45">
        <w:t xml:space="preserve"> were merged if they overlap</w:t>
      </w:r>
      <w:r w:rsidR="00981B78">
        <w:t xml:space="preserve"> </w:t>
      </w:r>
      <w:r w:rsidR="00981B78">
        <w:fldChar w:fldCharType="begin"/>
      </w:r>
      <w:r w:rsidR="00981B78">
        <w:instrText xml:space="preserve"> ADDIN EN.CITE &lt;EndNote&gt;&lt;Cite&gt;&lt;Author&gt;Lawrence&lt;/Author&gt;&lt;Year&gt;2013&lt;/Year&gt;&lt;RecNum&gt;35&lt;/RecNum&gt;&lt;DisplayText&gt;(Lawrence et al., 2013)&lt;/DisplayText&gt;&lt;record&gt;&lt;rec-number&gt;35&lt;/rec-number&gt;&lt;foreign-keys&gt;&lt;key app="EN" db-id="xv00set97z5ft5e2p0tx2srlzfwdefftvttz"&gt;35&lt;/key&gt;&lt;/foreign-keys&gt;&lt;ref-type name="Journal Article"&gt;17&lt;/ref-type&gt;&lt;contributors&gt;&lt;authors&gt;&lt;author&gt;Lawrence, M.&lt;/author&gt;&lt;author&gt;Huber, W.&lt;/author&gt;&lt;author&gt;Pages, H.&lt;/author&gt;&lt;author&gt;Aboyoun, P.&lt;/author&gt;&lt;author&gt;Carlson, M.&lt;/author&gt;&lt;author&gt;Gentleman, R.&lt;/author&gt;&lt;author&gt;Morgan, M. T.&lt;/author&gt;&lt;author&gt;Carey, V. J.&lt;/author&gt;&lt;/authors&gt;&lt;/contributors&gt;&lt;auth-address&gt;Bioinformatics and Computational Biology, Genentech, Inc., South San Francisco, California, United States of America. michafla@gene.com&lt;/auth-address&gt;&lt;titles&gt;&lt;title&gt;Software for computing and annotating genomic ranges&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3118&lt;/pages&gt;&lt;volume&gt;9&lt;/volume&gt;&lt;number&gt;8&lt;/number&gt;&lt;keywords&gt;&lt;keyword&gt;Algorithms&lt;/keyword&gt;&lt;keyword&gt;Animals&lt;/keyword&gt;&lt;keyword&gt;*Databases, Genetic&lt;/keyword&gt;&lt;keyword&gt;Genomics/*methods/standards&lt;/keyword&gt;&lt;keyword&gt;Humans&lt;/keyword&gt;&lt;keyword&gt;Mice&lt;/keyword&gt;&lt;keyword&gt;Sequence Alignment&lt;/keyword&gt;&lt;keyword&gt;Sequence Analysis, DNA&lt;/keyword&gt;&lt;keyword&gt;*Software&lt;/keyword&gt;&lt;/keywords&gt;&lt;dates&gt;&lt;year&gt;2013&lt;/year&gt;&lt;/dates&gt;&lt;isbn&gt;1553-7358 (Electronic)&amp;#xD;1553-734X (Linking)&lt;/isbn&gt;&lt;accession-num&gt;23950696&lt;/accession-num&gt;&lt;urls&gt;&lt;related-urls&gt;&lt;url&gt;http://www.ncbi.nlm.nih.gov/pubmed/23950696&lt;/url&gt;&lt;/related-urls&gt;&lt;/urls&gt;&lt;custom2&gt;3738458&lt;/custom2&gt;&lt;electronic-resource-num&gt;10.1371/journal.pcbi.1003118&lt;/electronic-resource-num&gt;&lt;/record&gt;&lt;/Cite&gt;&lt;/EndNote&gt;</w:instrText>
      </w:r>
      <w:r w:rsidR="00981B78">
        <w:fldChar w:fldCharType="separate"/>
      </w:r>
      <w:r w:rsidR="00981B78">
        <w:rPr>
          <w:noProof/>
        </w:rPr>
        <w:t>(</w:t>
      </w:r>
      <w:hyperlink w:anchor="_ENREF_9" w:tooltip="Lawrence, 2013 #35" w:history="1">
        <w:r w:rsidR="005A077E">
          <w:rPr>
            <w:noProof/>
          </w:rPr>
          <w:t>Lawrence et al., 2013</w:t>
        </w:r>
      </w:hyperlink>
      <w:r w:rsidR="00981B78">
        <w:rPr>
          <w:noProof/>
        </w:rPr>
        <w:t>)</w:t>
      </w:r>
      <w:r w:rsidR="00981B78">
        <w:fldChar w:fldCharType="end"/>
      </w:r>
      <w:r w:rsidR="00263E45">
        <w:t xml:space="preserve">.  These merged </w:t>
      </w:r>
      <w:proofErr w:type="spellStart"/>
      <w:r w:rsidR="00263E45">
        <w:t>ncRNAs</w:t>
      </w:r>
      <w:proofErr w:type="spellEnd"/>
      <w:r w:rsidR="00263E45">
        <w:t xml:space="preserve"> were annotated with genes that they overlap.  It is possible for a single merged </w:t>
      </w:r>
      <w:proofErr w:type="spellStart"/>
      <w:r w:rsidR="00263E45">
        <w:t>ncRNA</w:t>
      </w:r>
      <w:proofErr w:type="spellEnd"/>
      <w:r w:rsidR="00263E45">
        <w:t xml:space="preserve"> to overlap with multiple genes.  The “</w:t>
      </w:r>
      <w:proofErr w:type="spellStart"/>
      <w:r w:rsidR="00263E45">
        <w:t>IntersectionNotEmpty</w:t>
      </w:r>
      <w:proofErr w:type="spellEnd"/>
      <w:r w:rsidR="00263E45">
        <w:t xml:space="preserve">” option was used in the </w:t>
      </w:r>
      <w:proofErr w:type="spellStart"/>
      <w:r w:rsidR="00263E45">
        <w:t>summarizeOverlaps</w:t>
      </w:r>
      <w:proofErr w:type="spellEnd"/>
      <w:r w:rsidR="00263E45">
        <w:t xml:space="preserve"> command, which is the method that was used to count reads mapping to genes using </w:t>
      </w:r>
      <w:proofErr w:type="spellStart"/>
      <w:r w:rsidR="00263E45">
        <w:t>HTSeq</w:t>
      </w:r>
      <w:proofErr w:type="spellEnd"/>
      <w:r w:rsidR="00263E45">
        <w:t xml:space="preserve"> for the sense and antisense analyses.  </w:t>
      </w:r>
    </w:p>
    <w:p w:rsidR="002C7532" w:rsidRDefault="002C7532" w:rsidP="00493C69"/>
    <w:p w:rsidR="002C7532" w:rsidRPr="0096050B" w:rsidRDefault="002C7532" w:rsidP="00493C69">
      <w:pPr>
        <w:rPr>
          <w:b/>
        </w:rPr>
      </w:pPr>
      <w:r w:rsidRPr="0096050B">
        <w:rPr>
          <w:b/>
        </w:rPr>
        <w:t>Pathway and GO enrichment Analyses</w:t>
      </w:r>
    </w:p>
    <w:p w:rsidR="002C7532" w:rsidRDefault="002C7532" w:rsidP="006E06C6">
      <w:pPr>
        <w:jc w:val="both"/>
      </w:pPr>
      <w:r w:rsidRPr="00A05E30">
        <w:t>DAVID (the Database for Annotation, Visualization, and Integrated Discovery) was used in the annotation of genes and in performing the GO (gene ontology) enrichment analyses</w:t>
      </w:r>
      <w:r w:rsidR="00D93002">
        <w:t xml:space="preserve"> </w:t>
      </w:r>
      <w:r w:rsidR="00D93002">
        <w:fldChar w:fldCharType="begin">
          <w:fldData xml:space="preserve">PEVuZE5vdGU+PENpdGU+PEF1dGhvcj5IdWFuZyBkYTwvQXV0aG9yPjxZZWFyPjIwMDk8L1llYXI+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</w:fldData>
        </w:fldChar>
      </w:r>
      <w:r w:rsidR="00D93002">
        <w:instrText xml:space="preserve"> ADDIN EN.CITE </w:instrText>
      </w:r>
      <w:r w:rsidR="00D93002">
        <w:fldChar w:fldCharType="begin">
          <w:fldData xml:space="preserve">PEVuZE5vdGU+PENpdGU+PEF1dGhvcj5IdWFuZyBkYTwvQXV0aG9yPjxZZWFyPjIwMDk8L1llYXI+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</w:fldData>
        </w:fldChar>
      </w:r>
      <w:r w:rsidR="00D93002">
        <w:instrText xml:space="preserve"> ADDIN EN.CITE.DATA </w:instrText>
      </w:r>
      <w:r w:rsidR="00D93002">
        <w:fldChar w:fldCharType="end"/>
      </w:r>
      <w:r w:rsidR="00D93002">
        <w:fldChar w:fldCharType="separate"/>
      </w:r>
      <w:r w:rsidR="00D93002">
        <w:rPr>
          <w:noProof/>
        </w:rPr>
        <w:t>(</w:t>
      </w:r>
      <w:hyperlink w:anchor="_ENREF_6" w:tooltip="Huang da, 2009 #37" w:history="1">
        <w:r w:rsidR="005A077E">
          <w:rPr>
            <w:noProof/>
          </w:rPr>
          <w:t>Huang da, Sherman, &amp; Lempicki, 2009a</w:t>
        </w:r>
      </w:hyperlink>
      <w:r w:rsidR="00D93002">
        <w:rPr>
          <w:noProof/>
        </w:rPr>
        <w:t xml:space="preserve">, </w:t>
      </w:r>
      <w:hyperlink w:anchor="_ENREF_7" w:tooltip="Huang da, 2009 #36" w:history="1">
        <w:r w:rsidR="005A077E">
          <w:rPr>
            <w:noProof/>
          </w:rPr>
          <w:t>2009b</w:t>
        </w:r>
      </w:hyperlink>
      <w:r w:rsidR="00D93002">
        <w:rPr>
          <w:noProof/>
        </w:rPr>
        <w:t>)</w:t>
      </w:r>
      <w:r w:rsidR="00D93002">
        <w:fldChar w:fldCharType="end"/>
      </w:r>
      <w:r w:rsidRPr="00A05E30">
        <w:t>.</w:t>
      </w:r>
      <w:r>
        <w:t xml:space="preserve">  The analyses were performed for differentially expressed genes found using all three statistical packages as well as antisense transcripts found to be differentially expressed using all three statistical packages.</w:t>
      </w:r>
    </w:p>
    <w:p w:rsidR="007B7CAC" w:rsidRPr="003C3133" w:rsidRDefault="007B7CAC" w:rsidP="005B57CB"/>
    <w:p w:rsidR="005B4883" w:rsidRDefault="005B4883" w:rsidP="005B57CB">
      <w:pPr>
        <w:rPr>
          <w:b/>
          <w:sz w:val="28"/>
          <w:szCs w:val="28"/>
          <w:u w:val="single"/>
        </w:rPr>
      </w:pPr>
      <w:r>
        <w:rPr>
          <w:b/>
          <w:sz w:val="28"/>
          <w:szCs w:val="28"/>
          <w:u w:val="single"/>
        </w:rPr>
        <w:t>Results</w:t>
      </w:r>
    </w:p>
    <w:p w:rsidR="005B4883" w:rsidRDefault="00DD7FD5" w:rsidP="005B57CB">
      <w:pPr>
        <w:rPr>
          <w:b/>
        </w:rPr>
      </w:pPr>
      <w:r>
        <w:rPr>
          <w:b/>
        </w:rPr>
        <w:t xml:space="preserve">Quality Control Filtering and Data Visualization of FASTQ Files Shows that Data is of </w:t>
      </w:r>
      <w:proofErr w:type="spellStart"/>
      <w:r>
        <w:rPr>
          <w:b/>
        </w:rPr>
        <w:t>Hiqh</w:t>
      </w:r>
      <w:proofErr w:type="spellEnd"/>
      <w:r>
        <w:rPr>
          <w:b/>
        </w:rPr>
        <w:t xml:space="preserve"> Quality </w:t>
      </w:r>
    </w:p>
    <w:p w:rsidR="005B4883" w:rsidRDefault="005B4883" w:rsidP="009B4665">
      <w:pPr>
        <w:jc w:val="both"/>
      </w:pPr>
      <w:proofErr w:type="spellStart"/>
      <w:r w:rsidRPr="005B4883">
        <w:t>FastQC</w:t>
      </w:r>
      <w:proofErr w:type="spellEnd"/>
      <w:r w:rsidRPr="005B4883">
        <w:t xml:space="preserve"> </w:t>
      </w:r>
      <w:r w:rsidR="008B5C9B">
        <w:fldChar w:fldCharType="begin"/>
      </w:r>
      <w:r w:rsidR="007F33B1">
        <w:instrText xml:space="preserve"> ADDIN EN.CITE &lt;EndNote&gt;&lt;Cite&gt;&lt;Author&gt;Andrews&lt;/Author&gt;&lt;Year&gt;2010&lt;/Year&gt;&lt;RecNum&gt;2&lt;/RecNum&gt;&lt;DisplayText&gt;(Andrews, 2010)&lt;/DisplayText&gt;&lt;record&gt;&lt;rec-number&gt;2&lt;/rec-number&gt;&lt;foreign-keys&gt;&lt;key app="EN" db-id="xv00set97z5ft5e2p0tx2srlzfwdefftvttz"&gt;2&lt;/key&gt;&lt;/foreign-keys&gt;&lt;ref-type name="Journal Article"&gt;17&lt;/ref-type&gt;&lt;contributors&gt;&lt;authors&gt;&lt;author&gt;Andrews, S.&lt;/author&gt;&lt;/authors&gt;&lt;/contributors&gt;&lt;titles&gt;&lt;title&gt;FastQC&lt;/title&gt;&lt;/titles&gt;&lt;dates&gt;&lt;year&gt;2010&lt;/year&gt;&lt;/dates&gt;&lt;urls&gt;&lt;related-urls&gt;&lt;url&gt;http://www.bioinformatics.babraham.ac.uk/projects/fastqc/&lt;/url&gt;&lt;/related-urls&gt;&lt;/urls&gt;&lt;/record&gt;&lt;/Cite&gt;&lt;/EndNote&gt;</w:instrText>
      </w:r>
      <w:r w:rsidR="008B5C9B">
        <w:fldChar w:fldCharType="separate"/>
      </w:r>
      <w:r w:rsidR="008B5C9B">
        <w:rPr>
          <w:noProof/>
        </w:rPr>
        <w:t>(</w:t>
      </w:r>
      <w:hyperlink w:anchor="_ENREF_2" w:tooltip="Andrews, 2010 #2" w:history="1">
        <w:r w:rsidR="005A077E">
          <w:rPr>
            <w:noProof/>
          </w:rPr>
          <w:t>Andrews, 2010</w:t>
        </w:r>
      </w:hyperlink>
      <w:r w:rsidR="008B5C9B">
        <w:rPr>
          <w:noProof/>
        </w:rPr>
        <w:t>)</w:t>
      </w:r>
      <w:r w:rsidR="008B5C9B">
        <w:fldChar w:fldCharType="end"/>
      </w:r>
      <w:r w:rsidR="008B5C9B">
        <w:t xml:space="preserve"> </w:t>
      </w:r>
      <w:r w:rsidRPr="005B4883">
        <w:t>is a program that provides simple visual qu</w:t>
      </w:r>
      <w:r w:rsidR="000F29B2">
        <w:t xml:space="preserve">ality checks for data.  </w:t>
      </w:r>
      <w:proofErr w:type="spellStart"/>
      <w:r w:rsidR="000F29B2">
        <w:t>FastQC</w:t>
      </w:r>
      <w:proofErr w:type="spellEnd"/>
      <w:r w:rsidR="000F29B2">
        <w:t xml:space="preserve"> </w:t>
      </w:r>
      <w:r w:rsidRPr="005B4883">
        <w:t>was originally developed for DNA sequencing data and thus not all the plots are useful for RNA-</w:t>
      </w:r>
      <w:proofErr w:type="spellStart"/>
      <w:r w:rsidRPr="005B4883">
        <w:t>Seq</w:t>
      </w:r>
      <w:proofErr w:type="spellEnd"/>
      <w:r w:rsidRPr="005B4883">
        <w:t xml:space="preserve"> analysis.  The </w:t>
      </w:r>
      <w:proofErr w:type="spellStart"/>
      <w:r w:rsidRPr="005B4883">
        <w:t>FastQC</w:t>
      </w:r>
      <w:proofErr w:type="spellEnd"/>
      <w:r w:rsidRPr="005B4883">
        <w:t xml:space="preserve"> output that is the mo</w:t>
      </w:r>
      <w:r w:rsidR="0026462D">
        <w:t>st useful for RNA-</w:t>
      </w:r>
      <w:proofErr w:type="spellStart"/>
      <w:r w:rsidR="0026462D">
        <w:t>Seq</w:t>
      </w:r>
      <w:proofErr w:type="spellEnd"/>
      <w:r w:rsidR="0026462D">
        <w:t xml:space="preserve"> data are </w:t>
      </w:r>
      <w:proofErr w:type="gramStart"/>
      <w:r w:rsidR="0026462D">
        <w:t>the p</w:t>
      </w:r>
      <w:r w:rsidRPr="005B4883">
        <w:t>er</w:t>
      </w:r>
      <w:proofErr w:type="gramEnd"/>
      <w:r w:rsidR="0026462D">
        <w:t xml:space="preserve"> b</w:t>
      </w:r>
      <w:r w:rsidR="000F29B2">
        <w:t>ase sequence quality</w:t>
      </w:r>
      <w:r w:rsidR="0026462D">
        <w:t xml:space="preserve"> graphs</w:t>
      </w:r>
      <w:r w:rsidR="000F29B2">
        <w:t xml:space="preserve"> (Figure 2</w:t>
      </w:r>
      <w:r w:rsidRPr="005B4883">
        <w:t>),</w:t>
      </w:r>
      <w:r w:rsidR="0026462D">
        <w:t xml:space="preserve"> the per sequence quality score graphs</w:t>
      </w:r>
      <w:r w:rsidRPr="005B4883">
        <w:t xml:space="preserve"> (Figure </w:t>
      </w:r>
      <w:r w:rsidR="000F29B2">
        <w:t xml:space="preserve">3), and a list given for each FASTQ file of </w:t>
      </w:r>
      <w:r w:rsidRPr="005B4883">
        <w:t>overrepr</w:t>
      </w:r>
      <w:r w:rsidR="000F29B2">
        <w:t>esented sequences</w:t>
      </w:r>
      <w:r w:rsidRPr="005B4883">
        <w:t>.</w:t>
      </w:r>
      <w:r w:rsidR="0026462D">
        <w:t xml:space="preserve">  All </w:t>
      </w:r>
      <w:proofErr w:type="spellStart"/>
      <w:r w:rsidR="0026462D">
        <w:t>FastQC</w:t>
      </w:r>
      <w:proofErr w:type="spellEnd"/>
      <w:r w:rsidR="0026462D">
        <w:t xml:space="preserve"> output was reviewed and the data looked to be of high quality.  </w:t>
      </w:r>
      <w:r w:rsidR="009C5FF5">
        <w:t>The total number of reads sequence</w:t>
      </w:r>
      <w:r w:rsidR="001C3619">
        <w:t>d for all 27 samples was 731,850,370 reads</w:t>
      </w:r>
      <w:r w:rsidR="007E1721">
        <w:t xml:space="preserve"> (an</w:t>
      </w:r>
      <w:r w:rsidR="00EE1CBA">
        <w:t xml:space="preserve"> average of 27,105,569</w:t>
      </w:r>
      <w:r w:rsidR="009C5FF5">
        <w:t xml:space="preserve"> reads per sample).  </w:t>
      </w:r>
      <w:r w:rsidRPr="005B4883">
        <w:t xml:space="preserve">The </w:t>
      </w:r>
      <w:r w:rsidR="00FF295D">
        <w:t>total</w:t>
      </w:r>
      <w:r w:rsidRPr="005B4883">
        <w:t xml:space="preserve"> number of reads </w:t>
      </w:r>
      <w:r w:rsidR="00FF295D">
        <w:t xml:space="preserve">remaining </w:t>
      </w:r>
      <w:r w:rsidRPr="005B4883">
        <w:t xml:space="preserve">post-trimming </w:t>
      </w:r>
      <w:r w:rsidR="00EF4398">
        <w:t xml:space="preserve">with </w:t>
      </w:r>
      <w:proofErr w:type="spellStart"/>
      <w:r w:rsidR="00EF4398">
        <w:t>Trimmomatic</w:t>
      </w:r>
      <w:proofErr w:type="spellEnd"/>
      <w:r w:rsidR="00EF4398">
        <w:t xml:space="preserve"> </w:t>
      </w:r>
      <w:r w:rsidRPr="005B4883">
        <w:t xml:space="preserve">is </w:t>
      </w:r>
      <w:r w:rsidR="00FF295D">
        <w:t>686,377,538</w:t>
      </w:r>
      <w:r w:rsidRPr="005B4883">
        <w:t xml:space="preserve"> and </w:t>
      </w:r>
      <w:r w:rsidR="00FF295D">
        <w:t xml:space="preserve">the average number is </w:t>
      </w:r>
      <w:r w:rsidR="00C66AE4">
        <w:t>25,421,390</w:t>
      </w:r>
      <w:r w:rsidRPr="005B4883">
        <w:t xml:space="preserve">.  Overall there were </w:t>
      </w:r>
      <w:r w:rsidR="00FC3200">
        <w:t>27</w:t>
      </w:r>
      <w:r w:rsidRPr="005B4883">
        <w:t xml:space="preserve"> samples </w:t>
      </w:r>
      <w:r w:rsidR="00FC3200">
        <w:t>sequenced, all of which were sequenced successfully</w:t>
      </w:r>
      <w:r w:rsidRPr="005B4883">
        <w:t xml:space="preserve">.  </w:t>
      </w:r>
      <w:r w:rsidR="00E50BBD">
        <w:t xml:space="preserve">After the data was trimmed using </w:t>
      </w:r>
      <w:proofErr w:type="spellStart"/>
      <w:r w:rsidR="00E50BBD">
        <w:t>FastX</w:t>
      </w:r>
      <w:proofErr w:type="spellEnd"/>
      <w:r w:rsidR="00E50BBD">
        <w:t xml:space="preserve">-Toolkit, </w:t>
      </w:r>
      <w:r w:rsidR="004B5B0D">
        <w:t xml:space="preserve">the number of </w:t>
      </w:r>
      <w:r w:rsidR="007B6AD0">
        <w:t>total</w:t>
      </w:r>
      <w:r w:rsidR="004B5B0D">
        <w:t xml:space="preserve"> reads remaining is </w:t>
      </w:r>
      <w:r w:rsidR="007B6AD0">
        <w:t>671,257,282</w:t>
      </w:r>
      <w:r w:rsidR="004B5B0D">
        <w:t xml:space="preserve"> and the </w:t>
      </w:r>
      <w:r w:rsidR="007B6AD0">
        <w:t xml:space="preserve">average </w:t>
      </w:r>
      <w:r w:rsidR="004B5B0D">
        <w:t xml:space="preserve">number of reads remaining </w:t>
      </w:r>
      <w:r w:rsidR="007B6AD0">
        <w:t xml:space="preserve">per sample </w:t>
      </w:r>
      <w:r w:rsidR="004B5B0D">
        <w:t>is</w:t>
      </w:r>
      <w:r w:rsidR="007B6AD0">
        <w:t xml:space="preserve"> 24,861,381</w:t>
      </w:r>
      <w:r w:rsidR="004B5B0D">
        <w:t xml:space="preserve">.  </w:t>
      </w:r>
      <w:r w:rsidR="00FC5BC4">
        <w:t xml:space="preserve">  Due to the high quali</w:t>
      </w:r>
      <w:r w:rsidR="0066099E">
        <w:t>ty of the sequencing data, 91.72</w:t>
      </w:r>
      <w:r w:rsidR="00FC5BC4">
        <w:t>% of reads remained after trimming.</w:t>
      </w:r>
      <w:r w:rsidR="007C0878">
        <w:t xml:space="preserve">  No samples had higher than 10% of the reads match to </w:t>
      </w:r>
      <w:proofErr w:type="spellStart"/>
      <w:r w:rsidR="007C0878">
        <w:t>rRNA</w:t>
      </w:r>
      <w:proofErr w:type="spellEnd"/>
      <w:r w:rsidR="007C0878">
        <w:t xml:space="preserve">.  The sample with the highest </w:t>
      </w:r>
      <w:proofErr w:type="spellStart"/>
      <w:r w:rsidR="007C0878">
        <w:t>rRNA</w:t>
      </w:r>
      <w:proofErr w:type="spellEnd"/>
      <w:r w:rsidR="007C0878">
        <w:t xml:space="preserve"> content was sample 10_3 (WT in H</w:t>
      </w:r>
      <w:r w:rsidR="007C0878" w:rsidRPr="007F7A2C">
        <w:rPr>
          <w:vertAlign w:val="subscript"/>
        </w:rPr>
        <w:t>2</w:t>
      </w:r>
      <w:r w:rsidR="007C0878">
        <w:t>O</w:t>
      </w:r>
      <w:r w:rsidR="007C0878" w:rsidRPr="007F7A2C">
        <w:rPr>
          <w:vertAlign w:val="subscript"/>
        </w:rPr>
        <w:t>2</w:t>
      </w:r>
      <w:r w:rsidR="007C0878">
        <w:t xml:space="preserve"> Rep</w:t>
      </w:r>
      <w:r w:rsidR="007F7A2C">
        <w:t xml:space="preserve">licate </w:t>
      </w:r>
      <w:r w:rsidR="007C0878">
        <w:t xml:space="preserve">1) with only 5.6% of reads mapping to </w:t>
      </w:r>
      <w:proofErr w:type="spellStart"/>
      <w:r w:rsidR="007C0878">
        <w:t>rRNA</w:t>
      </w:r>
      <w:proofErr w:type="spellEnd"/>
      <w:r w:rsidR="007C0878">
        <w:t xml:space="preserve">, which is still low.  </w:t>
      </w:r>
      <w:r w:rsidR="00AB2CF5">
        <w:t>Overall the data quality appears</w:t>
      </w:r>
      <w:r w:rsidR="007C0878">
        <w:t xml:space="preserve"> high.</w:t>
      </w:r>
    </w:p>
    <w:p w:rsidR="000F29B2" w:rsidRDefault="00CA55FE" w:rsidP="000F29B2">
      <w:pPr>
        <w:jc w:val="center"/>
      </w:pPr>
      <w:r>
        <w:rPr>
          <w:noProof/>
        </w:rPr>
        <w:lastRenderedPageBreak/>
        <w:drawing>
          <wp:inline distT="0" distB="0" distL="0" distR="0">
            <wp:extent cx="5943600" cy="4322445"/>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riggs_perbaseSeqquality.png"/>
                    <pic:cNvPicPr/>
                  </pic:nvPicPr>
                  <pic:blipFill>
                    <a:blip r:embed="rId9">
                      <a:extLst>
                        <a:ext uri="{28A0092B-C50C-407E-A947-70E740481C1C}">
                          <a14:useLocalDpi xmlns:a14="http://schemas.microsoft.com/office/drawing/2010/main" val="0"/>
                        </a:ext>
                      </a:extLst>
                    </a:blip>
                    <a:stretch>
                      <a:fillRect/>
                    </a:stretch>
                  </pic:blipFill>
                  <pic:spPr>
                    <a:xfrm>
                      <a:off x="0" y="0"/>
                      <a:ext cx="5943600" cy="4322445"/>
                    </a:xfrm>
                    <a:prstGeom prst="rect">
                      <a:avLst/>
                    </a:prstGeom>
                  </pic:spPr>
                </pic:pic>
              </a:graphicData>
            </a:graphic>
          </wp:inline>
        </w:drawing>
      </w:r>
    </w:p>
    <w:p w:rsidR="000F29B2" w:rsidRDefault="000F29B2" w:rsidP="009B4665">
      <w:pPr>
        <w:jc w:val="both"/>
      </w:pPr>
      <w:r w:rsidRPr="00F21E4F">
        <w:rPr>
          <w:b/>
        </w:rPr>
        <w:t xml:space="preserve">Figure 2.  Per base sequence quality for </w:t>
      </w:r>
      <w:r w:rsidR="00CA55FE" w:rsidRPr="00F21E4F">
        <w:rPr>
          <w:b/>
          <w:i/>
        </w:rPr>
        <w:t>set1</w:t>
      </w:r>
      <w:r w:rsidR="00182B4D" w:rsidRPr="00F21E4F">
        <w:rPr>
          <w:b/>
          <w:i/>
        </w:rPr>
        <w:t>Δ</w:t>
      </w:r>
      <w:r w:rsidR="00182B4D" w:rsidRPr="00F21E4F">
        <w:rPr>
          <w:b/>
        </w:rPr>
        <w:t xml:space="preserve"> at </w:t>
      </w:r>
      <w:r w:rsidR="008F4FB1" w:rsidRPr="00F21E4F">
        <w:rPr>
          <w:b/>
        </w:rPr>
        <w:t>41</w:t>
      </w:r>
      <w:r w:rsidR="00182B4D" w:rsidRPr="00F21E4F">
        <w:rPr>
          <w:b/>
        </w:rPr>
        <w:t>°C</w:t>
      </w:r>
      <w:r w:rsidR="00CA55FE" w:rsidRPr="00F21E4F">
        <w:rPr>
          <w:b/>
        </w:rPr>
        <w:t xml:space="preserve"> rep</w:t>
      </w:r>
      <w:r w:rsidR="00182B4D" w:rsidRPr="00F21E4F">
        <w:rPr>
          <w:b/>
        </w:rPr>
        <w:t>licate</w:t>
      </w:r>
      <w:r w:rsidR="00CA55FE" w:rsidRPr="00F21E4F">
        <w:rPr>
          <w:b/>
        </w:rPr>
        <w:t xml:space="preserve"> 1</w:t>
      </w:r>
      <w:r w:rsidRPr="00F21E4F">
        <w:rPr>
          <w:b/>
        </w:rPr>
        <w:t xml:space="preserve"> </w:t>
      </w:r>
      <w:r w:rsidR="00D953E8" w:rsidRPr="00F21E4F">
        <w:rPr>
          <w:b/>
        </w:rPr>
        <w:t xml:space="preserve">trimmed </w:t>
      </w:r>
      <w:r w:rsidR="00CA55FE" w:rsidRPr="00F21E4F">
        <w:rPr>
          <w:b/>
        </w:rPr>
        <w:t>left</w:t>
      </w:r>
      <w:r w:rsidRPr="00F21E4F">
        <w:rPr>
          <w:b/>
        </w:rPr>
        <w:t xml:space="preserve"> reads.</w:t>
      </w:r>
      <w:r>
        <w:t xml:space="preserve">  </w:t>
      </w:r>
      <w:r w:rsidR="00D953E8">
        <w:t>The y-axis shows</w:t>
      </w:r>
      <w:r w:rsidR="0026462D">
        <w:t xml:space="preserve"> quality scores and the x-axis </w:t>
      </w:r>
      <w:r w:rsidR="00D953E8">
        <w:t>s</w:t>
      </w:r>
      <w:r w:rsidR="0026462D">
        <w:t>hows</w:t>
      </w:r>
      <w:r w:rsidR="00D953E8">
        <w:t xml:space="preserve"> the position in the read</w:t>
      </w:r>
      <w:r w:rsidR="00381DDB">
        <w:t xml:space="preserve">.  The red line is the median and the blue line is the mean.  The yellow box represents the inter-quartile (25%-75%) range, and the upper and lower whiskers represent the 10% and 90% points.  </w:t>
      </w:r>
      <w:r>
        <w:t>The dip in sequence quality at the end of the read is normal</w:t>
      </w:r>
      <w:r w:rsidR="0026462D">
        <w:t xml:space="preserve"> and is nearly always observed in Illumina sequencing data</w:t>
      </w:r>
      <w:r>
        <w:t>.  Due in part to trimming, all positions in the reads have high quality.</w:t>
      </w:r>
      <w:r w:rsidR="00381DDB">
        <w:t xml:space="preserve">  This graph is very typical for what was observed across all read files.</w:t>
      </w:r>
    </w:p>
    <w:p w:rsidR="00D953E8" w:rsidRDefault="00D953E8" w:rsidP="000F29B2"/>
    <w:p w:rsidR="000F29B2" w:rsidRDefault="000F29B2" w:rsidP="005B57CB"/>
    <w:p w:rsidR="00C0684F" w:rsidRDefault="00AE0DEE" w:rsidP="005B57CB">
      <w:r>
        <w:rPr>
          <w:noProof/>
        </w:rPr>
        <w:lastRenderedPageBreak/>
        <w:drawing>
          <wp:inline distT="0" distB="0" distL="0" distR="0">
            <wp:extent cx="5943600" cy="4457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riggsQUalityScoreAcrossAllSeqs.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D953E8" w:rsidRDefault="00D953E8" w:rsidP="009B4665">
      <w:pPr>
        <w:jc w:val="both"/>
      </w:pPr>
      <w:r w:rsidRPr="00DE51C9">
        <w:rPr>
          <w:b/>
        </w:rPr>
        <w:t>Figure 3.</w:t>
      </w:r>
      <w:r>
        <w:t xml:space="preserve">  </w:t>
      </w:r>
      <w:r w:rsidRPr="00DE51C9">
        <w:rPr>
          <w:b/>
        </w:rPr>
        <w:t xml:space="preserve">Per sequence quality score for </w:t>
      </w:r>
      <w:r w:rsidR="00F65887" w:rsidRPr="005A43D9">
        <w:rPr>
          <w:b/>
          <w:i/>
        </w:rPr>
        <w:t>set1</w:t>
      </w:r>
      <w:r w:rsidR="005A43D9" w:rsidRPr="005A43D9">
        <w:rPr>
          <w:b/>
          <w:i/>
        </w:rPr>
        <w:t>Δ</w:t>
      </w:r>
      <w:r w:rsidR="005A43D9">
        <w:rPr>
          <w:b/>
        </w:rPr>
        <w:t xml:space="preserve"> at </w:t>
      </w:r>
      <w:r w:rsidR="00F65887" w:rsidRPr="00F65887">
        <w:rPr>
          <w:b/>
        </w:rPr>
        <w:t>41</w:t>
      </w:r>
      <w:r w:rsidR="005A43D9">
        <w:rPr>
          <w:b/>
        </w:rPr>
        <w:t>°C</w:t>
      </w:r>
      <w:r w:rsidR="00F65887" w:rsidRPr="00F65887">
        <w:rPr>
          <w:b/>
        </w:rPr>
        <w:t xml:space="preserve"> rep</w:t>
      </w:r>
      <w:r w:rsidR="007368C2">
        <w:rPr>
          <w:b/>
        </w:rPr>
        <w:t>licate</w:t>
      </w:r>
      <w:r w:rsidR="00F65887" w:rsidRPr="00F65887">
        <w:rPr>
          <w:b/>
        </w:rPr>
        <w:t xml:space="preserve"> 1 trimmed left reads</w:t>
      </w:r>
      <w:r w:rsidRPr="00DE51C9">
        <w:rPr>
          <w:b/>
        </w:rPr>
        <w:t>.</w:t>
      </w:r>
      <w:r w:rsidR="000B3834">
        <w:t xml:space="preserve">  If a subset of sequences in the FASTQ file have universally low quality scores it will show up in this plot.  The Y axis shows the number of sequences and the x axis shows the mean quality score.  This plot shows that the reads post-trimming have very high quality.  This plot looks very similar to all the other per sequence quality score plots seen across all the trimmed FASTQ files.</w:t>
      </w:r>
    </w:p>
    <w:p w:rsidR="00C0684F" w:rsidRDefault="00667781" w:rsidP="005B57CB">
      <w:pPr>
        <w:rPr>
          <w:b/>
        </w:rPr>
      </w:pPr>
      <w:r>
        <w:rPr>
          <w:b/>
        </w:rPr>
        <w:t>96</w:t>
      </w:r>
      <w:r w:rsidR="009470BC">
        <w:rPr>
          <w:b/>
        </w:rPr>
        <w:t>% of Reads Map</w:t>
      </w:r>
      <w:r w:rsidR="00C0684F">
        <w:rPr>
          <w:b/>
        </w:rPr>
        <w:t xml:space="preserve"> to</w:t>
      </w:r>
      <w:r w:rsidR="009470BC">
        <w:rPr>
          <w:b/>
        </w:rPr>
        <w:t xml:space="preserve"> </w:t>
      </w:r>
      <w:r>
        <w:rPr>
          <w:b/>
        </w:rPr>
        <w:t>7,110</w:t>
      </w:r>
      <w:r w:rsidR="009470BC">
        <w:rPr>
          <w:b/>
        </w:rPr>
        <w:t xml:space="preserve"> </w:t>
      </w:r>
      <w:r>
        <w:rPr>
          <w:b/>
        </w:rPr>
        <w:t>Features</w:t>
      </w:r>
    </w:p>
    <w:p w:rsidR="00052BE7" w:rsidRDefault="00844AD5" w:rsidP="00621CF4">
      <w:pPr>
        <w:jc w:val="both"/>
      </w:pPr>
      <w:r>
        <w:t>Tophat</w:t>
      </w:r>
      <w:r w:rsidR="007E556E">
        <w:t>2</w:t>
      </w:r>
      <w:r>
        <w:t xml:space="preserve"> </w:t>
      </w:r>
      <w:r w:rsidR="007E556E">
        <w:fldChar w:fldCharType="begin"/>
      </w:r>
      <w:r w:rsidR="007F33B1">
        <w:instrText xml:space="preserve"> ADDIN EN.CITE &lt;EndNote&gt;&lt;Cite&gt;&lt;Author&gt;Kim&lt;/Author&gt;&lt;Year&gt;2013&lt;/Year&gt;&lt;RecNum&gt;12&lt;/RecNum&gt;&lt;DisplayText&gt;(Kim et al., 2013)&lt;/DisplayText&gt;&lt;record&gt;&lt;rec-number&gt;12&lt;/rec-number&gt;&lt;foreign-keys&gt;&lt;key app="EN" db-id="xv00set97z5ft5e2p0tx2srlzfwdefftvttz"&gt;12&lt;/key&gt;&lt;/foreign-keys&gt;&lt;ref-type name="Journal Article"&gt;17&lt;/ref-type&gt;&lt;contributors&gt;&lt;authors&gt;&lt;author&gt;Kim, D.&lt;/author&gt;&lt;author&gt;Pertea, G.&lt;/author&gt;&lt;author&gt;Trapnell, C.&lt;/author&gt;&lt;author&gt;Pimentel, H.&lt;/author&gt;&lt;author&gt;Kelley, R.&lt;/author&gt;&lt;author&gt;Salzberg, S. L.&lt;/author&gt;&lt;/authors&gt;&lt;/contributors&gt;&lt;titles&gt;&lt;title&gt;TopHat2: accurate alignment of transcriptomes in the presence of insertions, deletions and gene fusion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36&lt;/pages&gt;&lt;volume&gt;14&lt;/volume&gt;&lt;number&gt;4&lt;/number&gt;&lt;keywords&gt;&lt;keyword&gt;*Gene Duplication&lt;/keyword&gt;&lt;keyword&gt;*Gene Fusion&lt;/keyword&gt;&lt;keyword&gt;Humans&lt;/keyword&gt;&lt;keyword&gt;*Mutagenesis, Insertional&lt;/keyword&gt;&lt;keyword&gt;Sensitivity and Specificity&lt;/keyword&gt;&lt;keyword&gt;Sequence Alignment/*methods&lt;/keyword&gt;&lt;keyword&gt;Sequence Analysis, RNA/methods&lt;/keyword&gt;&lt;keyword&gt;*Software&lt;/keyword&gt;&lt;keyword&gt;Transcriptome&lt;/keyword&gt;&lt;/keywords&gt;&lt;dates&gt;&lt;year&gt;2013&lt;/year&gt;&lt;/dates&gt;&lt;isbn&gt;1474-760X (Electronic)&amp;#xD;1474-7596 (Linking)&lt;/isbn&gt;&lt;accession-num&gt;23618408&lt;/accession-num&gt;&lt;urls&gt;&lt;related-urls&gt;&lt;url&gt;http://www.ncbi.nlm.nih.gov/pubmed/23618408&lt;/url&gt;&lt;/related-urls&gt;&lt;/urls&gt;&lt;custom2&gt;4053844&lt;/custom2&gt;&lt;electronic-resource-num&gt;10.1186/gb-2013-14-4-r36&lt;/electronic-resource-num&gt;&lt;/record&gt;&lt;/Cite&gt;&lt;/EndNote&gt;</w:instrText>
      </w:r>
      <w:r w:rsidR="007E556E">
        <w:fldChar w:fldCharType="separate"/>
      </w:r>
      <w:r w:rsidR="007E556E">
        <w:rPr>
          <w:noProof/>
        </w:rPr>
        <w:t>(</w:t>
      </w:r>
      <w:hyperlink w:anchor="_ENREF_8" w:tooltip="Kim, 2013 #12" w:history="1">
        <w:r w:rsidR="005A077E">
          <w:rPr>
            <w:noProof/>
          </w:rPr>
          <w:t>Kim et al., 2013</w:t>
        </w:r>
      </w:hyperlink>
      <w:r w:rsidR="007E556E">
        <w:rPr>
          <w:noProof/>
        </w:rPr>
        <w:t>)</w:t>
      </w:r>
      <w:r w:rsidR="007E556E">
        <w:fldChar w:fldCharType="end"/>
      </w:r>
      <w:r w:rsidR="007E556E">
        <w:t xml:space="preserve"> </w:t>
      </w:r>
      <w:r>
        <w:t>was</w:t>
      </w:r>
      <w:r w:rsidR="007C2D89">
        <w:t xml:space="preserve"> successfully run on all samples</w:t>
      </w:r>
      <w:r>
        <w:t xml:space="preserve"> and overall</w:t>
      </w:r>
      <w:r w:rsidR="008803AA">
        <w:t xml:space="preserve"> </w:t>
      </w:r>
      <w:r w:rsidR="00546F27">
        <w:t xml:space="preserve">645,277,458 </w:t>
      </w:r>
      <w:r w:rsidR="008803AA">
        <w:t xml:space="preserve">reads were mapped out of </w:t>
      </w:r>
      <w:r w:rsidR="007C2D89">
        <w:t xml:space="preserve">the </w:t>
      </w:r>
      <w:r w:rsidR="00546F27">
        <w:t>671</w:t>
      </w:r>
      <w:r w:rsidR="008803AA">
        <w:t>,</w:t>
      </w:r>
      <w:r w:rsidR="00546F27">
        <w:t>257</w:t>
      </w:r>
      <w:r w:rsidR="008803AA">
        <w:t>,</w:t>
      </w:r>
      <w:r w:rsidR="00546F27">
        <w:t>282</w:t>
      </w:r>
      <w:r w:rsidR="007C2D89">
        <w:t xml:space="preserve"> input reads</w:t>
      </w:r>
      <w:r w:rsidR="00D05695">
        <w:t xml:space="preserve"> (~96</w:t>
      </w:r>
      <w:r w:rsidR="008803AA">
        <w:t>%).</w:t>
      </w:r>
      <w:r w:rsidR="005C0CFC">
        <w:t xml:space="preserve">  Subsequently, </w:t>
      </w:r>
      <w:proofErr w:type="spellStart"/>
      <w:r w:rsidR="005C0CFC">
        <w:t>HTSeq</w:t>
      </w:r>
      <w:proofErr w:type="spellEnd"/>
      <w:r w:rsidR="007E556E">
        <w:t xml:space="preserve"> </w:t>
      </w:r>
      <w:r w:rsidR="007E556E">
        <w:fldChar w:fldCharType="begin"/>
      </w:r>
      <w:r w:rsidR="007F33B1">
        <w:instrText xml:space="preserve"> ADDIN EN.CITE &lt;EndNote&gt;&lt;Cite&gt;&lt;Author&gt;Anders&lt;/Author&gt;&lt;Year&gt;2015&lt;/Year&gt;&lt;RecNum&gt;1&lt;/RecNum&gt;&lt;DisplayText&gt;(Anders et al., 2015)&lt;/DisplayText&gt;&lt;record&gt;&lt;rec-number&gt;1&lt;/rec-number&gt;&lt;foreign-keys&gt;&lt;key app="EN" db-id="xv00set97z5ft5e2p0tx2srlzfwdefftvttz"&gt;1&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rsidR="007E556E">
        <w:fldChar w:fldCharType="separate"/>
      </w:r>
      <w:r w:rsidR="007E556E">
        <w:rPr>
          <w:noProof/>
        </w:rPr>
        <w:t>(</w:t>
      </w:r>
      <w:hyperlink w:anchor="_ENREF_1" w:tooltip="Anders, 2015 #1" w:history="1">
        <w:r w:rsidR="005A077E">
          <w:rPr>
            <w:noProof/>
          </w:rPr>
          <w:t>Anders et al., 2015</w:t>
        </w:r>
      </w:hyperlink>
      <w:r w:rsidR="007E556E">
        <w:rPr>
          <w:noProof/>
        </w:rPr>
        <w:t>)</w:t>
      </w:r>
      <w:r w:rsidR="007E556E">
        <w:fldChar w:fldCharType="end"/>
      </w:r>
      <w:r w:rsidR="005C0CFC">
        <w:t xml:space="preserve"> was run to count reads aligning to </w:t>
      </w:r>
      <w:r w:rsidR="00667781">
        <w:t>7,110 features</w:t>
      </w:r>
      <w:r w:rsidR="007A5799">
        <w:t xml:space="preserve"> (coding genes, pseudogenes, and non</w:t>
      </w:r>
      <w:r w:rsidR="006F6D9A">
        <w:t>-</w:t>
      </w:r>
      <w:r w:rsidR="007A5799">
        <w:t>coding genes)</w:t>
      </w:r>
      <w:r w:rsidR="00667781">
        <w:t xml:space="preserve"> in the GTF annotation file</w:t>
      </w:r>
      <w:r w:rsidR="005C0CFC">
        <w:t>.</w:t>
      </w:r>
      <w:r w:rsidR="00667781">
        <w:t xml:space="preserve">  </w:t>
      </w:r>
    </w:p>
    <w:p w:rsidR="00DE51C9" w:rsidRDefault="0061001C" w:rsidP="00621CF4">
      <w:pPr>
        <w:jc w:val="both"/>
      </w:pPr>
      <w:r>
        <w:t>Ribosomal RNA (</w:t>
      </w:r>
      <w:proofErr w:type="spellStart"/>
      <w:r>
        <w:t>rRNA</w:t>
      </w:r>
      <w:proofErr w:type="spellEnd"/>
      <w:r>
        <w:t>) can often cause issues in RNA-</w:t>
      </w:r>
      <w:proofErr w:type="spellStart"/>
      <w:r>
        <w:t>Seq</w:t>
      </w:r>
      <w:proofErr w:type="spellEnd"/>
      <w:r>
        <w:t xml:space="preserve"> data.  If no RNA selection is done prior to library preparation, </w:t>
      </w:r>
      <w:r w:rsidR="0026462D">
        <w:t xml:space="preserve">up to </w:t>
      </w:r>
      <w:r>
        <w:t xml:space="preserve">~95% of the reads can be expected to map to </w:t>
      </w:r>
      <w:proofErr w:type="spellStart"/>
      <w:r>
        <w:t>rRNA</w:t>
      </w:r>
      <w:proofErr w:type="spellEnd"/>
      <w:r>
        <w:t>.  F</w:t>
      </w:r>
      <w:r w:rsidR="0026462D">
        <w:t xml:space="preserve">or the current experiment, </w:t>
      </w:r>
      <w:proofErr w:type="spellStart"/>
      <w:r w:rsidR="0026462D">
        <w:t>Poly</w:t>
      </w:r>
      <w:r>
        <w:t>A</w:t>
      </w:r>
      <w:proofErr w:type="spellEnd"/>
      <w:r>
        <w:t xml:space="preserve"> selection was</w:t>
      </w:r>
      <w:r w:rsidR="006879D4">
        <w:t xml:space="preserve"> performed, and therefore </w:t>
      </w:r>
      <w:proofErr w:type="spellStart"/>
      <w:r w:rsidR="006879D4">
        <w:t>polya</w:t>
      </w:r>
      <w:r>
        <w:t>denylated</w:t>
      </w:r>
      <w:proofErr w:type="spellEnd"/>
      <w:r>
        <w:t xml:space="preserve"> RNA were selected.  </w:t>
      </w:r>
      <w:r w:rsidR="0026462D">
        <w:t>T</w:t>
      </w:r>
      <w:r>
        <w:t xml:space="preserve">his practice excludes the majority of </w:t>
      </w:r>
      <w:proofErr w:type="spellStart"/>
      <w:r>
        <w:t>rRNA</w:t>
      </w:r>
      <w:proofErr w:type="spellEnd"/>
      <w:r>
        <w:t xml:space="preserve">.  </w:t>
      </w:r>
      <w:proofErr w:type="spellStart"/>
      <w:r>
        <w:t>Unfortunatley</w:t>
      </w:r>
      <w:proofErr w:type="spellEnd"/>
      <w:r>
        <w:t xml:space="preserve"> </w:t>
      </w:r>
      <w:proofErr w:type="spellStart"/>
      <w:r>
        <w:t>p</w:t>
      </w:r>
      <w:r w:rsidR="007D1A5F">
        <w:t>oly</w:t>
      </w:r>
      <w:r>
        <w:t>A</w:t>
      </w:r>
      <w:proofErr w:type="spellEnd"/>
      <w:r>
        <w:t xml:space="preserve"> selection is not 100% efficient at getting rid of </w:t>
      </w:r>
      <w:proofErr w:type="spellStart"/>
      <w:r>
        <w:t>rRNA</w:t>
      </w:r>
      <w:proofErr w:type="spellEnd"/>
      <w:r>
        <w:t xml:space="preserve"> and so there is always some </w:t>
      </w:r>
      <w:proofErr w:type="spellStart"/>
      <w:r>
        <w:t>rRNA</w:t>
      </w:r>
      <w:proofErr w:type="spellEnd"/>
      <w:r>
        <w:t xml:space="preserve"> contamination</w:t>
      </w:r>
      <w:r w:rsidR="007D1A5F">
        <w:t xml:space="preserve"> in sequencing reads.  The </w:t>
      </w:r>
      <w:proofErr w:type="spellStart"/>
      <w:r w:rsidR="007D1A5F">
        <w:t>poly</w:t>
      </w:r>
      <w:r>
        <w:t>A</w:t>
      </w:r>
      <w:proofErr w:type="spellEnd"/>
      <w:r>
        <w:t xml:space="preserve"> selection seems to have worked very w</w:t>
      </w:r>
      <w:r w:rsidR="007D1A5F">
        <w:t xml:space="preserve">ell, and </w:t>
      </w:r>
      <w:r w:rsidR="00017061">
        <w:t>none</w:t>
      </w:r>
      <w:r w:rsidR="007D1A5F">
        <w:t xml:space="preserve"> of the </w:t>
      </w:r>
      <w:r w:rsidR="005D706E">
        <w:t>27</w:t>
      </w:r>
      <w:r>
        <w:t xml:space="preserve"> libraries</w:t>
      </w:r>
      <w:r w:rsidR="007D1A5F">
        <w:t xml:space="preserve"> used in the analysis</w:t>
      </w:r>
      <w:r>
        <w:t xml:space="preserve"> had greater than 10% of </w:t>
      </w:r>
      <w:proofErr w:type="spellStart"/>
      <w:r>
        <w:t>rRNA</w:t>
      </w:r>
      <w:proofErr w:type="spellEnd"/>
      <w:r>
        <w:t xml:space="preserve"> contamination.  Since reads were being aligned to a reference genome, the presence of </w:t>
      </w:r>
      <w:proofErr w:type="spellStart"/>
      <w:r>
        <w:t>rRNA</w:t>
      </w:r>
      <w:proofErr w:type="spellEnd"/>
      <w:r>
        <w:t xml:space="preserve"> reads is not a huge concern.  However it is plausible that the uneven distribution of </w:t>
      </w:r>
      <w:proofErr w:type="spellStart"/>
      <w:r>
        <w:t>rRNA</w:t>
      </w:r>
      <w:proofErr w:type="spellEnd"/>
      <w:r>
        <w:t xml:space="preserve"> reads amongst the libraries could throw off </w:t>
      </w:r>
      <w:r>
        <w:lastRenderedPageBreak/>
        <w:t xml:space="preserve">the statistical analysis.  Therefore steps should be taken to remove </w:t>
      </w:r>
      <w:proofErr w:type="spellStart"/>
      <w:r>
        <w:t>rRNA</w:t>
      </w:r>
      <w:proofErr w:type="spellEnd"/>
      <w:r>
        <w:t xml:space="preserve"> prior to statistical analysis.  There are two simple ways to remove these </w:t>
      </w:r>
      <w:proofErr w:type="spellStart"/>
      <w:r>
        <w:t>rRNA</w:t>
      </w:r>
      <w:proofErr w:type="spellEnd"/>
      <w:r>
        <w:t xml:space="preserve"> genes and associated counts prior to performing the statis</w:t>
      </w:r>
      <w:r w:rsidR="0026462D">
        <w:t>ti</w:t>
      </w:r>
      <w:r>
        <w:t xml:space="preserve">cs:  one is to remove the </w:t>
      </w:r>
      <w:proofErr w:type="spellStart"/>
      <w:r>
        <w:t>rRNA</w:t>
      </w:r>
      <w:proofErr w:type="spellEnd"/>
      <w:r>
        <w:t xml:space="preserve"> genes based on </w:t>
      </w:r>
      <w:proofErr w:type="spellStart"/>
      <w:r>
        <w:t>Ensembl</w:t>
      </w:r>
      <w:proofErr w:type="spellEnd"/>
      <w:r>
        <w:t xml:space="preserve"> gene ID in R and the second method is to remove the </w:t>
      </w:r>
      <w:proofErr w:type="spellStart"/>
      <w:r>
        <w:t>rRNA</w:t>
      </w:r>
      <w:proofErr w:type="spellEnd"/>
      <w:r>
        <w:t xml:space="preserve"> genes from the GTF file prior to running </w:t>
      </w:r>
      <w:proofErr w:type="spellStart"/>
      <w:r>
        <w:t>HTSeq</w:t>
      </w:r>
      <w:proofErr w:type="spellEnd"/>
      <w:r w:rsidR="0026462D">
        <w:t xml:space="preserve"> </w:t>
      </w:r>
      <w:r w:rsidR="007E556E">
        <w:fldChar w:fldCharType="begin"/>
      </w:r>
      <w:r w:rsidR="007F33B1">
        <w:instrText xml:space="preserve"> ADDIN EN.CITE &lt;EndNote&gt;&lt;Cite&gt;&lt;Author&gt;Anders&lt;/Author&gt;&lt;Year&gt;2015&lt;/Year&gt;&lt;RecNum&gt;1&lt;/RecNum&gt;&lt;DisplayText&gt;(Anders et al., 2015)&lt;/DisplayText&gt;&lt;record&gt;&lt;rec-number&gt;1&lt;/rec-number&gt;&lt;foreign-keys&gt;&lt;key app="EN" db-id="xv00set97z5ft5e2p0tx2srlzfwdefftvttz"&gt;1&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rsidR="007E556E">
        <w:fldChar w:fldCharType="separate"/>
      </w:r>
      <w:r w:rsidR="007E556E">
        <w:rPr>
          <w:noProof/>
        </w:rPr>
        <w:t>(</w:t>
      </w:r>
      <w:hyperlink w:anchor="_ENREF_1" w:tooltip="Anders, 2015 #1" w:history="1">
        <w:r w:rsidR="005A077E">
          <w:rPr>
            <w:noProof/>
          </w:rPr>
          <w:t>Anders et al., 2015</w:t>
        </w:r>
      </w:hyperlink>
      <w:r w:rsidR="007E556E">
        <w:rPr>
          <w:noProof/>
        </w:rPr>
        <w:t>)</w:t>
      </w:r>
      <w:r w:rsidR="007E556E">
        <w:fldChar w:fldCharType="end"/>
      </w:r>
      <w:r>
        <w:t xml:space="preserve">.  These two methods produce identical results.  </w:t>
      </w:r>
      <w:r w:rsidR="00490CA3">
        <w:t>T</w:t>
      </w:r>
      <w:r>
        <w:t xml:space="preserve">he count matrix generated from the GTF file without </w:t>
      </w:r>
      <w:proofErr w:type="spellStart"/>
      <w:r>
        <w:t>rRNA</w:t>
      </w:r>
      <w:proofErr w:type="spellEnd"/>
      <w:r>
        <w:t xml:space="preserve"> will not have </w:t>
      </w:r>
      <w:proofErr w:type="spellStart"/>
      <w:r>
        <w:t>rRNA</w:t>
      </w:r>
      <w:proofErr w:type="spellEnd"/>
      <w:r>
        <w:t xml:space="preserve"> genes in it and will have the </w:t>
      </w:r>
      <w:proofErr w:type="spellStart"/>
      <w:r>
        <w:t>rRNA</w:t>
      </w:r>
      <w:proofErr w:type="spellEnd"/>
      <w:r>
        <w:t xml:space="preserve"> reads counted in the “Map to No Feature” Category.</w:t>
      </w:r>
      <w:r w:rsidR="00DE51C9">
        <w:t xml:space="preserve">  </w:t>
      </w:r>
      <w:proofErr w:type="spellStart"/>
      <w:r w:rsidR="00DE51C9">
        <w:t>HTSeq</w:t>
      </w:r>
      <w:proofErr w:type="spellEnd"/>
      <w:r w:rsidR="00DE51C9">
        <w:t xml:space="preserve"> </w:t>
      </w:r>
      <w:r w:rsidR="007E556E">
        <w:fldChar w:fldCharType="begin"/>
      </w:r>
      <w:r w:rsidR="007F33B1">
        <w:instrText xml:space="preserve"> ADDIN EN.CITE &lt;EndNote&gt;&lt;Cite&gt;&lt;Author&gt;Anders&lt;/Author&gt;&lt;Year&gt;2015&lt;/Year&gt;&lt;RecNum&gt;1&lt;/RecNum&gt;&lt;DisplayText&gt;(Anders et al., 2015)&lt;/DisplayText&gt;&lt;record&gt;&lt;rec-number&gt;1&lt;/rec-number&gt;&lt;foreign-keys&gt;&lt;key app="EN" db-id="xv00set97z5ft5e2p0tx2srlzfwdefftvttz"&gt;1&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rsidR="007E556E">
        <w:fldChar w:fldCharType="separate"/>
      </w:r>
      <w:r w:rsidR="007E556E">
        <w:rPr>
          <w:noProof/>
        </w:rPr>
        <w:t>(</w:t>
      </w:r>
      <w:hyperlink w:anchor="_ENREF_1" w:tooltip="Anders, 2015 #1" w:history="1">
        <w:r w:rsidR="005A077E">
          <w:rPr>
            <w:noProof/>
          </w:rPr>
          <w:t>Anders et al., 2015</w:t>
        </w:r>
      </w:hyperlink>
      <w:r w:rsidR="007E556E">
        <w:rPr>
          <w:noProof/>
        </w:rPr>
        <w:t>)</w:t>
      </w:r>
      <w:r w:rsidR="007E556E">
        <w:fldChar w:fldCharType="end"/>
      </w:r>
      <w:r w:rsidR="008A1ED2">
        <w:t xml:space="preserve"> </w:t>
      </w:r>
      <w:r w:rsidR="00DE51C9">
        <w:t>was run in intersection-nonempty</w:t>
      </w:r>
      <w:r w:rsidR="00012158">
        <w:t xml:space="preserve"> mode</w:t>
      </w:r>
      <w:r w:rsidR="00DE51C9">
        <w:t xml:space="preserve"> (see Figure 1 for details on </w:t>
      </w:r>
      <w:proofErr w:type="spellStart"/>
      <w:r w:rsidR="00DE51C9">
        <w:t>HTSeq</w:t>
      </w:r>
      <w:proofErr w:type="spellEnd"/>
      <w:r w:rsidR="00DE51C9">
        <w:t xml:space="preserve"> modes).  </w:t>
      </w:r>
    </w:p>
    <w:p w:rsidR="0037575D" w:rsidRPr="00A82D00" w:rsidRDefault="0037575D" w:rsidP="0037575D">
      <w:pPr>
        <w:rPr>
          <w:b/>
        </w:rPr>
      </w:pPr>
      <w:r w:rsidRPr="00A82D00">
        <w:rPr>
          <w:b/>
        </w:rPr>
        <w:t>Genes with Zero Counts were filtered</w:t>
      </w:r>
    </w:p>
    <w:p w:rsidR="00C72828" w:rsidRDefault="0037575D" w:rsidP="006E06C6">
      <w:pPr>
        <w:jc w:val="both"/>
      </w:pPr>
      <w:r>
        <w:t xml:space="preserve">The original data were comprised of </w:t>
      </w:r>
      <w:r w:rsidR="00827FAC">
        <w:t>7,110 features</w:t>
      </w:r>
      <w:r>
        <w:t xml:space="preserve">.  </w:t>
      </w:r>
      <w:r w:rsidR="009C1F6F">
        <w:t>Features</w:t>
      </w:r>
      <w:r>
        <w:t xml:space="preserve"> with zero counts across all libraries were filtered, thus increasing the statistical power and the ability to detect truly differentially expressed genes.  After removing </w:t>
      </w:r>
      <w:r w:rsidR="009C1F6F">
        <w:t>features</w:t>
      </w:r>
      <w:r>
        <w:t xml:space="preserve"> with zero counts, </w:t>
      </w:r>
      <w:r w:rsidR="00CA7E89">
        <w:t>6,930</w:t>
      </w:r>
      <w:r>
        <w:t xml:space="preserve"> </w:t>
      </w:r>
      <w:r w:rsidR="009C1F6F">
        <w:t>features</w:t>
      </w:r>
      <w:r>
        <w:t xml:space="preserve"> remained, or ~</w:t>
      </w:r>
      <w:r w:rsidR="00DB019A">
        <w:t>97</w:t>
      </w:r>
      <w:r>
        <w:t xml:space="preserve">% of the original </w:t>
      </w:r>
      <w:r w:rsidR="009C1F6F">
        <w:t>features</w:t>
      </w:r>
      <w:r>
        <w:t xml:space="preserve">.  </w:t>
      </w:r>
    </w:p>
    <w:p w:rsidR="0037575D" w:rsidRDefault="0037575D" w:rsidP="0037575D">
      <w:pPr>
        <w:rPr>
          <w:b/>
        </w:rPr>
      </w:pPr>
      <w:r w:rsidRPr="009D1C74">
        <w:rPr>
          <w:b/>
        </w:rPr>
        <w:t xml:space="preserve">Exploratory plots were </w:t>
      </w:r>
      <w:r>
        <w:rPr>
          <w:b/>
        </w:rPr>
        <w:t>generated</w:t>
      </w:r>
    </w:p>
    <w:p w:rsidR="0037575D" w:rsidRDefault="0037575D" w:rsidP="0037575D">
      <w:pPr>
        <w:jc w:val="both"/>
      </w:pPr>
      <w:r>
        <w:t>Normalizatio</w:t>
      </w:r>
      <w:r w:rsidR="0098450E">
        <w:t>n was performed using DESeq2 and n</w:t>
      </w:r>
      <w:r>
        <w:t>ormalized counts are given in the table</w:t>
      </w:r>
      <w:r w:rsidR="005F596B">
        <w:t xml:space="preserve"> BriggsDESeq2NormalizedCounts.csv</w:t>
      </w:r>
      <w:r>
        <w:t>.  Once data has been normalized, it is useful to generate exploratory plots to get an idea of how samples are clustering, general attributes of the data, and whether any libraries are suspect and should be removed prior to performing the differential expression analysis.  A multidimensional s</w:t>
      </w:r>
      <w:r w:rsidR="00CA7E89">
        <w:t xml:space="preserve">caling </w:t>
      </w:r>
      <w:r w:rsidR="003556AB">
        <w:t xml:space="preserve">(MDS) </w:t>
      </w:r>
      <w:r w:rsidR="00CA7E89">
        <w:t>plot</w:t>
      </w:r>
      <w:r w:rsidR="003556AB">
        <w:t xml:space="preserve"> on TMM normalized data was generated</w:t>
      </w:r>
      <w:r w:rsidR="00CA7E89">
        <w:t xml:space="preserve"> (Figure 3 and Figure 4</w:t>
      </w:r>
      <w:r>
        <w:t>)</w:t>
      </w:r>
      <w:r w:rsidR="003556AB">
        <w:t>.</w:t>
      </w:r>
      <w:r>
        <w:t xml:space="preserve"> </w:t>
      </w:r>
      <w:r w:rsidR="00677919">
        <w:t>MDS plots are</w:t>
      </w:r>
      <w:r>
        <w:t xml:space="preserve"> a useful way to visually assess the similarities and dissimilarities between samples.  The distance between each pair of samples is the Euclidean distance for genes with the highest log fold change between those samples.  Therefore, samples that are similar to each other will group together.    These plots suggest a clear degree of biological difference between </w:t>
      </w:r>
      <w:r w:rsidR="00677919">
        <w:t>conditions as well as based on genotype</w:t>
      </w:r>
      <w:r>
        <w:t xml:space="preserve">.  In addition to the MDS plots, a principal components analysis </w:t>
      </w:r>
      <w:r w:rsidR="000F6C5B">
        <w:t xml:space="preserve">(PCA) </w:t>
      </w:r>
      <w:r>
        <w:t>was performed (Figure 3)</w:t>
      </w:r>
      <w:r w:rsidR="000F6C5B">
        <w:t>; PCA is another way to reduce the dimensionality of data and observe clustering of samples</w:t>
      </w:r>
      <w:r>
        <w:t xml:space="preserve">.  In the MDS plots, the PCA plot, and a </w:t>
      </w:r>
      <w:proofErr w:type="spellStart"/>
      <w:r>
        <w:t>heatmap</w:t>
      </w:r>
      <w:proofErr w:type="spellEnd"/>
      <w:r>
        <w:t xml:space="preserve"> of the 90 most </w:t>
      </w:r>
      <w:r w:rsidR="00EA3F13">
        <w:t>highly expressed genes (Figure 7</w:t>
      </w:r>
      <w:r>
        <w:t xml:space="preserve">), </w:t>
      </w:r>
      <w:r w:rsidR="00EA3F13">
        <w:t>samples seem to have a high degree of similarity within biological replicates</w:t>
      </w:r>
      <w:r>
        <w:t>.</w:t>
      </w:r>
    </w:p>
    <w:p w:rsidR="00F6004F" w:rsidRDefault="00F6004F" w:rsidP="0037575D">
      <w:pPr>
        <w:jc w:val="both"/>
      </w:pPr>
    </w:p>
    <w:p w:rsidR="00F6004F" w:rsidRDefault="00F6004F" w:rsidP="00D7559F">
      <w:pPr>
        <w:jc w:val="center"/>
      </w:pPr>
      <w:r>
        <w:rPr>
          <w:noProof/>
        </w:rPr>
        <w:drawing>
          <wp:inline distT="0" distB="0" distL="0" distR="0" wp14:anchorId="3CCE7DC2">
            <wp:extent cx="5696585" cy="23717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4166" b="13741"/>
                    <a:stretch/>
                  </pic:blipFill>
                  <pic:spPr bwMode="auto">
                    <a:xfrm>
                      <a:off x="0" y="0"/>
                      <a:ext cx="5696585" cy="2371725"/>
                    </a:xfrm>
                    <a:prstGeom prst="rect">
                      <a:avLst/>
                    </a:prstGeom>
                    <a:noFill/>
                    <a:ln>
                      <a:noFill/>
                    </a:ln>
                    <a:extLst>
                      <a:ext uri="{53640926-AAD7-44D8-BBD7-CCE9431645EC}">
                        <a14:shadowObscured xmlns:a14="http://schemas.microsoft.com/office/drawing/2010/main"/>
                      </a:ext>
                    </a:extLst>
                  </pic:spPr>
                </pic:pic>
              </a:graphicData>
            </a:graphic>
          </wp:inline>
        </w:drawing>
      </w:r>
    </w:p>
    <w:p w:rsidR="00F6004F" w:rsidRPr="00F6004F" w:rsidRDefault="00D7559F" w:rsidP="00F6004F">
      <w:pPr>
        <w:jc w:val="both"/>
      </w:pPr>
      <w:r w:rsidRPr="00F46E24">
        <w:rPr>
          <w:b/>
        </w:rPr>
        <w:lastRenderedPageBreak/>
        <w:t xml:space="preserve">Figure 4.  </w:t>
      </w:r>
      <w:r w:rsidR="00F6004F" w:rsidRPr="00F46E24">
        <w:rPr>
          <w:b/>
        </w:rPr>
        <w:t>MDS plot colored according to genotype</w:t>
      </w:r>
      <w:r w:rsidR="00F46E24">
        <w:rPr>
          <w:b/>
        </w:rPr>
        <w:t>.</w:t>
      </w:r>
      <w:r w:rsidR="00F6004F" w:rsidRPr="00F6004F">
        <w:t xml:space="preserve"> </w:t>
      </w:r>
      <w:r w:rsidR="00631872">
        <w:t xml:space="preserve">In this plot, </w:t>
      </w:r>
      <w:r w:rsidR="00F6004F" w:rsidRPr="00F6004F">
        <w:t xml:space="preserve">WT is </w:t>
      </w:r>
      <w:r w:rsidR="00631872">
        <w:t xml:space="preserve">shown in </w:t>
      </w:r>
      <w:r w:rsidR="00F6004F" w:rsidRPr="00F6004F">
        <w:t xml:space="preserve">blue, </w:t>
      </w:r>
      <w:r w:rsidR="00F6004F" w:rsidRPr="00631872">
        <w:rPr>
          <w:i/>
        </w:rPr>
        <w:t>set1</w:t>
      </w:r>
      <w:r w:rsidR="00631872" w:rsidRPr="00631872">
        <w:rPr>
          <w:i/>
        </w:rPr>
        <w:t>Δ</w:t>
      </w:r>
      <w:r w:rsidR="00F6004F" w:rsidRPr="00F6004F">
        <w:t xml:space="preserve"> is</w:t>
      </w:r>
      <w:r w:rsidR="00631872">
        <w:t xml:space="preserve"> shown in</w:t>
      </w:r>
      <w:r w:rsidR="00F6004F" w:rsidRPr="00F6004F">
        <w:t xml:space="preserve"> red, </w:t>
      </w:r>
      <w:r w:rsidR="00631872">
        <w:t xml:space="preserve">and </w:t>
      </w:r>
      <w:r w:rsidR="00F6004F" w:rsidRPr="00631872">
        <w:rPr>
          <w:i/>
        </w:rPr>
        <w:t>set4</w:t>
      </w:r>
      <w:r w:rsidR="00631872" w:rsidRPr="00631872">
        <w:rPr>
          <w:i/>
        </w:rPr>
        <w:t>Δ</w:t>
      </w:r>
      <w:r w:rsidR="00F6004F" w:rsidRPr="00631872">
        <w:rPr>
          <w:i/>
        </w:rPr>
        <w:t xml:space="preserve"> </w:t>
      </w:r>
      <w:r w:rsidR="00631872">
        <w:t>is shown in purple.</w:t>
      </w:r>
    </w:p>
    <w:p w:rsidR="00F6004F" w:rsidRDefault="00F6004F" w:rsidP="00D7559F">
      <w:pPr>
        <w:jc w:val="center"/>
      </w:pPr>
      <w:r>
        <w:rPr>
          <w:noProof/>
        </w:rPr>
        <w:drawing>
          <wp:inline distT="0" distB="0" distL="0" distR="0" wp14:anchorId="53CD07C7">
            <wp:extent cx="5648960" cy="2305050"/>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4968" b="16360"/>
                    <a:stretch/>
                  </pic:blipFill>
                  <pic:spPr bwMode="auto">
                    <a:xfrm>
                      <a:off x="0" y="0"/>
                      <a:ext cx="5648960" cy="2305050"/>
                    </a:xfrm>
                    <a:prstGeom prst="rect">
                      <a:avLst/>
                    </a:prstGeom>
                    <a:noFill/>
                    <a:ln>
                      <a:noFill/>
                    </a:ln>
                    <a:extLst>
                      <a:ext uri="{53640926-AAD7-44D8-BBD7-CCE9431645EC}">
                        <a14:shadowObscured xmlns:a14="http://schemas.microsoft.com/office/drawing/2010/main"/>
                      </a:ext>
                    </a:extLst>
                  </pic:spPr>
                </pic:pic>
              </a:graphicData>
            </a:graphic>
          </wp:inline>
        </w:drawing>
      </w:r>
    </w:p>
    <w:p w:rsidR="00F6004F" w:rsidRDefault="00D7559F" w:rsidP="00BE1EDB">
      <w:pPr>
        <w:spacing w:after="0"/>
        <w:jc w:val="both"/>
      </w:pPr>
      <w:r w:rsidRPr="00FA70CF">
        <w:rPr>
          <w:b/>
        </w:rPr>
        <w:t xml:space="preserve">Figure 5.  </w:t>
      </w:r>
      <w:r w:rsidR="00F6004F" w:rsidRPr="00FA70CF">
        <w:rPr>
          <w:b/>
        </w:rPr>
        <w:t>MDS plot colored by condition</w:t>
      </w:r>
      <w:r w:rsidR="00FA70CF" w:rsidRPr="00FA70CF">
        <w:rPr>
          <w:b/>
        </w:rPr>
        <w:t>.</w:t>
      </w:r>
      <w:r w:rsidR="00F6004F" w:rsidRPr="00F6611C">
        <w:t xml:space="preserve"> </w:t>
      </w:r>
      <w:r w:rsidR="00FA25D1">
        <w:t xml:space="preserve">Growth at </w:t>
      </w:r>
      <w:r w:rsidR="00F6004F" w:rsidRPr="00F6611C">
        <w:t>41</w:t>
      </w:r>
      <w:r w:rsidR="00FA25D1">
        <w:t>°C</w:t>
      </w:r>
      <w:r w:rsidR="00F6004F" w:rsidRPr="00F6611C">
        <w:t xml:space="preserve"> is </w:t>
      </w:r>
      <w:r w:rsidR="00FA25D1">
        <w:t xml:space="preserve">shown in </w:t>
      </w:r>
      <w:r w:rsidR="00F6004F" w:rsidRPr="00F6611C">
        <w:t xml:space="preserve">purple, </w:t>
      </w:r>
      <w:r w:rsidR="00FA25D1">
        <w:t>growth under oxidative stress (</w:t>
      </w:r>
      <w:r w:rsidR="00F6004F" w:rsidRPr="00F6611C">
        <w:t>H2O2</w:t>
      </w:r>
      <w:r w:rsidR="00FA25D1">
        <w:t>)</w:t>
      </w:r>
      <w:r w:rsidR="00F6004F" w:rsidRPr="00F6611C">
        <w:t xml:space="preserve"> is</w:t>
      </w:r>
      <w:r w:rsidR="00FA25D1">
        <w:t xml:space="preserve"> shown in</w:t>
      </w:r>
      <w:r w:rsidR="00F6004F" w:rsidRPr="00F6611C">
        <w:t xml:space="preserve"> green, normal </w:t>
      </w:r>
      <w:r w:rsidR="00FA25D1">
        <w:t>growth conditions are shown in</w:t>
      </w:r>
      <w:r w:rsidR="00F6004F" w:rsidRPr="00F6611C">
        <w:t xml:space="preserve"> blue, </w:t>
      </w:r>
      <w:r w:rsidR="00FA25D1">
        <w:t>and anaerobic conditions are shown in orange.</w:t>
      </w:r>
    </w:p>
    <w:p w:rsidR="00F6004F" w:rsidRDefault="00F6004F" w:rsidP="0037575D">
      <w:pPr>
        <w:jc w:val="both"/>
      </w:pPr>
    </w:p>
    <w:p w:rsidR="00541613" w:rsidRDefault="00541613" w:rsidP="0037575D">
      <w:pPr>
        <w:jc w:val="both"/>
      </w:pPr>
    </w:p>
    <w:p w:rsidR="00541613" w:rsidRDefault="00541613" w:rsidP="0037575D">
      <w:pPr>
        <w:jc w:val="both"/>
      </w:pPr>
    </w:p>
    <w:p w:rsidR="00C617BD" w:rsidRDefault="00C617BD" w:rsidP="0037575D">
      <w:pPr>
        <w:jc w:val="both"/>
      </w:pPr>
      <w:r>
        <w:rPr>
          <w:noProof/>
        </w:rPr>
        <w:drawing>
          <wp:inline distT="0" distB="0" distL="0" distR="0" wp14:anchorId="158F5E6A">
            <wp:extent cx="5944235" cy="27800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4235" cy="2780030"/>
                    </a:xfrm>
                    <a:prstGeom prst="rect">
                      <a:avLst/>
                    </a:prstGeom>
                    <a:noFill/>
                  </pic:spPr>
                </pic:pic>
              </a:graphicData>
            </a:graphic>
          </wp:inline>
        </w:drawing>
      </w:r>
    </w:p>
    <w:p w:rsidR="00541613" w:rsidRDefault="009C259B" w:rsidP="00BE1EDB">
      <w:pPr>
        <w:jc w:val="both"/>
        <w:rPr>
          <w:b/>
        </w:rPr>
      </w:pPr>
      <w:r>
        <w:rPr>
          <w:b/>
        </w:rPr>
        <w:t>Figure 6</w:t>
      </w:r>
      <w:r w:rsidR="00541613">
        <w:rPr>
          <w:b/>
        </w:rPr>
        <w:t xml:space="preserve">.  PCA Plot.  </w:t>
      </w:r>
      <w:r w:rsidR="00541613" w:rsidRPr="00B25DF4">
        <w:t>This plot shows the samples separated in a 2D plane spanned by the first two principal components.</w:t>
      </w:r>
      <w:r w:rsidR="00541613">
        <w:t xml:space="preserve">  The first principal component accounts for ~</w:t>
      </w:r>
      <w:r w:rsidR="00666A1D">
        <w:t>61</w:t>
      </w:r>
      <w:r w:rsidR="00541613">
        <w:t>% of the overall variability, whereas the second pri</w:t>
      </w:r>
      <w:r w:rsidR="00666A1D">
        <w:t>ncipal component accounts for ~19</w:t>
      </w:r>
      <w:r w:rsidR="00541613">
        <w:t xml:space="preserve">% of the overall variability.  </w:t>
      </w:r>
      <w:r w:rsidR="00666A1D">
        <w:t xml:space="preserve">Genotype is represented by shape, with </w:t>
      </w:r>
      <w:r w:rsidR="00666A1D" w:rsidRPr="00666A1D">
        <w:rPr>
          <w:i/>
        </w:rPr>
        <w:t>set1Δ</w:t>
      </w:r>
      <w:r w:rsidR="00666A1D">
        <w:t xml:space="preserve"> as circles, </w:t>
      </w:r>
      <w:r w:rsidR="00666A1D" w:rsidRPr="00666A1D">
        <w:rPr>
          <w:i/>
        </w:rPr>
        <w:t>set4Δ</w:t>
      </w:r>
      <w:r w:rsidR="00666A1D">
        <w:t xml:space="preserve"> as triangles, and WT as squares.</w:t>
      </w:r>
      <w:r w:rsidR="00560AFD">
        <w:t xml:space="preserve">  Condition is represented by various colors, with salmon representing 41°C conditions, green representing standard aerobic conditions, teal </w:t>
      </w:r>
      <w:r w:rsidR="00560AFD">
        <w:lastRenderedPageBreak/>
        <w:t>representing anaerobic conditions, and lavender representing oxidative stress conditions (the presence of H</w:t>
      </w:r>
      <w:r w:rsidR="00560AFD" w:rsidRPr="00560AFD">
        <w:rPr>
          <w:vertAlign w:val="subscript"/>
        </w:rPr>
        <w:t>2</w:t>
      </w:r>
      <w:r w:rsidR="00560AFD">
        <w:t>O</w:t>
      </w:r>
      <w:r w:rsidR="00560AFD" w:rsidRPr="00560AFD">
        <w:rPr>
          <w:vertAlign w:val="subscript"/>
        </w:rPr>
        <w:t>2</w:t>
      </w:r>
      <w:r w:rsidR="00560AFD">
        <w:t>).</w:t>
      </w:r>
      <w:r w:rsidR="00631872">
        <w:t xml:space="preserve">  Samples appear to be clustering based on both condition and genotype. </w:t>
      </w:r>
    </w:p>
    <w:p w:rsidR="00541613" w:rsidRDefault="005F4FD9" w:rsidP="0037575D">
      <w:pPr>
        <w:jc w:val="both"/>
      </w:pPr>
      <w:r>
        <w:rPr>
          <w:noProof/>
        </w:rPr>
        <w:drawing>
          <wp:inline distT="0" distB="0" distL="0" distR="0" wp14:anchorId="114ED8DF">
            <wp:extent cx="5944235" cy="283464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4235" cy="2834640"/>
                    </a:xfrm>
                    <a:prstGeom prst="rect">
                      <a:avLst/>
                    </a:prstGeom>
                    <a:noFill/>
                  </pic:spPr>
                </pic:pic>
              </a:graphicData>
            </a:graphic>
          </wp:inline>
        </w:drawing>
      </w:r>
    </w:p>
    <w:p w:rsidR="00483B8E" w:rsidRDefault="00D21287" w:rsidP="00483B8E">
      <w:r>
        <w:rPr>
          <w:b/>
        </w:rPr>
        <w:t>Figure 7</w:t>
      </w:r>
      <w:r w:rsidRPr="00487BE7">
        <w:rPr>
          <w:b/>
        </w:rPr>
        <w:t xml:space="preserve">.  </w:t>
      </w:r>
      <w:proofErr w:type="spellStart"/>
      <w:r w:rsidRPr="00487BE7">
        <w:rPr>
          <w:b/>
        </w:rPr>
        <w:t>Heatmap</w:t>
      </w:r>
      <w:proofErr w:type="spellEnd"/>
      <w:r w:rsidRPr="00487BE7">
        <w:rPr>
          <w:b/>
        </w:rPr>
        <w:t xml:space="preserve"> showing the expression data of the 90 most highly expressed genes.</w:t>
      </w:r>
      <w:r w:rsidRPr="00487BE7">
        <w:t xml:space="preserve">  The data shows the normalized counts after having a regularized log transformation performed</w:t>
      </w:r>
      <w:r>
        <w:t xml:space="preserve"> using DESeq2</w:t>
      </w:r>
      <w:r w:rsidRPr="00487BE7">
        <w:t>.</w:t>
      </w:r>
    </w:p>
    <w:p w:rsidR="00483B8E" w:rsidRDefault="00483B8E" w:rsidP="0037575D">
      <w:pPr>
        <w:jc w:val="both"/>
      </w:pPr>
    </w:p>
    <w:p w:rsidR="0037575D" w:rsidRPr="00B1323F" w:rsidRDefault="0037575D" w:rsidP="0037575D">
      <w:pPr>
        <w:jc w:val="both"/>
      </w:pPr>
      <w:r>
        <w:t>Cook’s distance is a measure of how much a single sample is influencing the fitted coefficients for a gene - and is a useful way to detect outliers in experiments with at least three biological replicates per condition.  Genes in the results tables which have p-values and adjusted p-values listed as “NA” were flagged as outliers based on Cook’s di</w:t>
      </w:r>
      <w:r w:rsidR="00921613">
        <w:t>stance.  In Figure 8</w:t>
      </w:r>
      <w:r>
        <w:t xml:space="preserve">, boxplots show the distribution of Cook’s distances for each library.  </w:t>
      </w:r>
      <w:r w:rsidR="00921613">
        <w:t xml:space="preserve">Figure 9 shows the samples clustered based on Euclidean distances of regularized log transformed data.  </w:t>
      </w:r>
      <w:r w:rsidR="00B63A32">
        <w:t xml:space="preserve">In Figure 9, it is clear that samples are clustering based first on condition and second based on genotype.  All biological replicates are clustering together as expected.  </w:t>
      </w:r>
      <w:r>
        <w:t>Based on Figure</w:t>
      </w:r>
      <w:r w:rsidR="00921613">
        <w:t>s 8 and 9</w:t>
      </w:r>
      <w:r>
        <w:t xml:space="preserve">, there are no libraries which </w:t>
      </w:r>
      <w:r w:rsidR="007D7B22">
        <w:t>seem to be outliers or suspect.</w:t>
      </w:r>
    </w:p>
    <w:p w:rsidR="0037575D" w:rsidRDefault="00542159" w:rsidP="0037575D">
      <w:pPr>
        <w:rPr>
          <w:b/>
        </w:rPr>
      </w:pPr>
      <w:r>
        <w:rPr>
          <w:b/>
          <w:noProof/>
        </w:rPr>
        <w:lastRenderedPageBreak/>
        <w:drawing>
          <wp:inline distT="0" distB="0" distL="0" distR="0" wp14:anchorId="365AA068">
            <wp:extent cx="5944235" cy="4700270"/>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4235" cy="4700270"/>
                    </a:xfrm>
                    <a:prstGeom prst="rect">
                      <a:avLst/>
                    </a:prstGeom>
                    <a:noFill/>
                  </pic:spPr>
                </pic:pic>
              </a:graphicData>
            </a:graphic>
          </wp:inline>
        </w:drawing>
      </w:r>
    </w:p>
    <w:p w:rsidR="00F677D1" w:rsidRDefault="009C7E62" w:rsidP="006A4A73">
      <w:pPr>
        <w:jc w:val="both"/>
      </w:pPr>
      <w:r>
        <w:rPr>
          <w:b/>
        </w:rPr>
        <w:t>Figure 8</w:t>
      </w:r>
      <w:r w:rsidR="00F677D1">
        <w:rPr>
          <w:b/>
        </w:rPr>
        <w:t>.  Boxplots of Cook’s Distances.</w:t>
      </w:r>
      <w:r w:rsidR="00F677D1">
        <w:t xml:space="preserve">  Here, boxplots are used to determine whether one sample has much higher Cook’s distances than other samples - a useful methods for detecting outlier samples.  In this data, all samples have a similar range of Cook’s distances.</w:t>
      </w:r>
    </w:p>
    <w:p w:rsidR="00F677D1" w:rsidRDefault="00483B8E" w:rsidP="00667781">
      <w:pPr>
        <w:jc w:val="both"/>
        <w:rPr>
          <w:b/>
        </w:rPr>
      </w:pPr>
      <w:r>
        <w:rPr>
          <w:b/>
          <w:noProof/>
        </w:rPr>
        <w:lastRenderedPageBreak/>
        <w:drawing>
          <wp:inline distT="0" distB="0" distL="0" distR="0" wp14:anchorId="3AF52B58">
            <wp:extent cx="5944235" cy="337121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4235" cy="3371215"/>
                    </a:xfrm>
                    <a:prstGeom prst="rect">
                      <a:avLst/>
                    </a:prstGeom>
                    <a:noFill/>
                  </pic:spPr>
                </pic:pic>
              </a:graphicData>
            </a:graphic>
          </wp:inline>
        </w:drawing>
      </w:r>
    </w:p>
    <w:p w:rsidR="00F677D1" w:rsidRPr="00B35D3F" w:rsidRDefault="00B35D3F" w:rsidP="00667781">
      <w:pPr>
        <w:jc w:val="both"/>
      </w:pPr>
      <w:r>
        <w:rPr>
          <w:b/>
        </w:rPr>
        <w:t xml:space="preserve">Figure 9.  </w:t>
      </w:r>
      <w:proofErr w:type="spellStart"/>
      <w:r>
        <w:rPr>
          <w:b/>
        </w:rPr>
        <w:t>Heatmap</w:t>
      </w:r>
      <w:proofErr w:type="spellEnd"/>
      <w:r>
        <w:rPr>
          <w:b/>
        </w:rPr>
        <w:t xml:space="preserve"> of sample-to-sample distances.</w:t>
      </w:r>
      <w:r>
        <w:t xml:space="preserve">  A </w:t>
      </w:r>
      <w:proofErr w:type="spellStart"/>
      <w:r>
        <w:t>heatmap</w:t>
      </w:r>
      <w:proofErr w:type="spellEnd"/>
      <w:r>
        <w:t xml:space="preserve"> showing the Euclidian distances between samples, made with the transformed data after a regularized log transformation was performed.</w:t>
      </w:r>
    </w:p>
    <w:p w:rsidR="00B35D3F" w:rsidRDefault="00B35D3F" w:rsidP="00667781">
      <w:pPr>
        <w:jc w:val="both"/>
        <w:rPr>
          <w:b/>
        </w:rPr>
      </w:pPr>
    </w:p>
    <w:p w:rsidR="00667781" w:rsidRPr="00667781" w:rsidRDefault="00667781" w:rsidP="00667781">
      <w:pPr>
        <w:jc w:val="both"/>
        <w:rPr>
          <w:b/>
        </w:rPr>
      </w:pPr>
      <w:r w:rsidRPr="00667781">
        <w:rPr>
          <w:b/>
        </w:rPr>
        <w:t>A differential expr</w:t>
      </w:r>
      <w:r w:rsidR="00823266">
        <w:rPr>
          <w:b/>
        </w:rPr>
        <w:t xml:space="preserve">ession analysis was performed </w:t>
      </w:r>
      <w:r w:rsidR="00514998">
        <w:rPr>
          <w:b/>
        </w:rPr>
        <w:t xml:space="preserve">to find differentially expressed genes </w:t>
      </w:r>
      <w:r w:rsidR="00823266">
        <w:rPr>
          <w:b/>
        </w:rPr>
        <w:t>using</w:t>
      </w:r>
      <w:r w:rsidRPr="00667781">
        <w:rPr>
          <w:b/>
        </w:rPr>
        <w:t xml:space="preserve"> DESeq2</w:t>
      </w:r>
      <w:r w:rsidR="0097268F">
        <w:rPr>
          <w:b/>
        </w:rPr>
        <w:t xml:space="preserve">, </w:t>
      </w:r>
      <w:proofErr w:type="spellStart"/>
      <w:r w:rsidR="0097268F">
        <w:rPr>
          <w:b/>
        </w:rPr>
        <w:t>edgeR</w:t>
      </w:r>
      <w:proofErr w:type="spellEnd"/>
      <w:r w:rsidR="0097268F">
        <w:rPr>
          <w:b/>
        </w:rPr>
        <w:t>, and Cufflinks</w:t>
      </w:r>
    </w:p>
    <w:p w:rsidR="00EE3BA5" w:rsidRDefault="00667781" w:rsidP="00875B28">
      <w:pPr>
        <w:jc w:val="both"/>
      </w:pPr>
      <w:r w:rsidRPr="00B70683">
        <w:t>DESeq2</w:t>
      </w:r>
      <w:r w:rsidR="00714CAE">
        <w:t xml:space="preserve"> </w:t>
      </w:r>
      <w:r w:rsidR="00D076DF">
        <w:fldChar w:fldCharType="begin"/>
      </w:r>
      <w:r w:rsidR="00D06130">
        <w:instrText xml:space="preserve"> ADDIN EN.CITE &lt;EndNote&gt;&lt;Cite&gt;&lt;Author&gt;Love&lt;/Author&gt;&lt;Year&gt;2014&lt;/Year&gt;&lt;RecNum&gt;18&lt;/RecNum&gt;&lt;DisplayText&gt;(Love, Huber, &amp;amp; Anders, 2014)&lt;/DisplayText&gt;&lt;record&gt;&lt;rec-number&gt;18&lt;/rec-number&gt;&lt;foreign-keys&gt;&lt;key app="EN" db-id="xv00set97z5ft5e2p0tx2srlzfwdefftvttz"&gt;18&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550&lt;/pages&gt;&lt;volume&gt;15&lt;/volume&gt;&lt;number&gt;12&lt;/number&gt;&lt;dates&gt;&lt;year&gt;2014&lt;/year&gt;&lt;/dates&gt;&lt;isbn&gt;1474-760X (Electronic)&amp;#xD;1474-759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rsidR="00D076DF">
        <w:fldChar w:fldCharType="separate"/>
      </w:r>
      <w:r w:rsidR="00D06130">
        <w:rPr>
          <w:noProof/>
        </w:rPr>
        <w:t>(</w:t>
      </w:r>
      <w:hyperlink w:anchor="_ENREF_10" w:tooltip="Love, 2014 #18" w:history="1">
        <w:r w:rsidR="005A077E">
          <w:rPr>
            <w:noProof/>
          </w:rPr>
          <w:t>Love, Huber, &amp; Anders, 2014</w:t>
        </w:r>
      </w:hyperlink>
      <w:r w:rsidR="00D06130">
        <w:rPr>
          <w:noProof/>
        </w:rPr>
        <w:t>)</w:t>
      </w:r>
      <w:r w:rsidR="00D076DF">
        <w:fldChar w:fldCharType="end"/>
      </w:r>
      <w:r w:rsidR="005455CF">
        <w:t xml:space="preserve">, </w:t>
      </w:r>
      <w:proofErr w:type="spellStart"/>
      <w:r w:rsidR="005455CF">
        <w:t>edgeR</w:t>
      </w:r>
      <w:proofErr w:type="spellEnd"/>
      <w:r w:rsidR="00FD7F0F">
        <w:t xml:space="preserve"> </w:t>
      </w:r>
      <w:r w:rsidR="00FD7F0F">
        <w:fldChar w:fldCharType="begin">
          <w:fldData xml:space="preserve">PEVuZE5vdGU+PENpdGU+PEF1dGhvcj5Sb2JpbnNvbjwvQXV0aG9yPjxZZWFyPjIwMTA8L1llYXI+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</w:fldData>
        </w:fldChar>
      </w:r>
      <w:r w:rsidR="00FD7F0F">
        <w:instrText xml:space="preserve"> ADDIN EN.CITE </w:instrText>
      </w:r>
      <w:r w:rsidR="00FD7F0F">
        <w:fldChar w:fldCharType="begin">
          <w:fldData xml:space="preserve">PEVuZE5vdGU+PENpdGU+PEF1dGhvcj5Sb2JpbnNvbjwvQXV0aG9yPjxZZWFyPjIwMTA8L1llYXI+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</w:fldData>
        </w:fldChar>
      </w:r>
      <w:r w:rsidR="00FD7F0F">
        <w:instrText xml:space="preserve"> ADDIN EN.CITE.DATA </w:instrText>
      </w:r>
      <w:r w:rsidR="00FD7F0F">
        <w:fldChar w:fldCharType="end"/>
      </w:r>
      <w:r w:rsidR="00FD7F0F">
        <w:fldChar w:fldCharType="separate"/>
      </w:r>
      <w:r w:rsidR="00FD7F0F">
        <w:rPr>
          <w:noProof/>
        </w:rPr>
        <w:t>(</w:t>
      </w:r>
      <w:hyperlink w:anchor="_ENREF_14" w:tooltip="Robinson, 2010 #33" w:history="1">
        <w:r w:rsidR="005A077E">
          <w:rPr>
            <w:noProof/>
          </w:rPr>
          <w:t>Robinson et al., 2010</w:t>
        </w:r>
      </w:hyperlink>
      <w:r w:rsidR="00FD7F0F">
        <w:rPr>
          <w:noProof/>
        </w:rPr>
        <w:t xml:space="preserve">; </w:t>
      </w:r>
      <w:hyperlink w:anchor="_ENREF_15" w:tooltip="Robinson, 2010 #34" w:history="1">
        <w:r w:rsidR="005A077E">
          <w:rPr>
            <w:noProof/>
          </w:rPr>
          <w:t>Robinson &amp; Oshlack, 2010</w:t>
        </w:r>
      </w:hyperlink>
      <w:r w:rsidR="00FD7F0F">
        <w:rPr>
          <w:noProof/>
        </w:rPr>
        <w:t>)</w:t>
      </w:r>
      <w:r w:rsidR="00FD7F0F">
        <w:fldChar w:fldCharType="end"/>
      </w:r>
      <w:r w:rsidR="005455CF">
        <w:t>, and Cufflinks</w:t>
      </w:r>
      <w:r w:rsidR="00714CAE" w:rsidRPr="00714CAE">
        <w:t xml:space="preserve"> (Roberts, Pimentel, </w:t>
      </w:r>
      <w:proofErr w:type="spellStart"/>
      <w:r w:rsidR="00714CAE" w:rsidRPr="00714CAE">
        <w:t>Trapnell</w:t>
      </w:r>
      <w:proofErr w:type="spellEnd"/>
      <w:r w:rsidR="00714CAE" w:rsidRPr="00714CAE">
        <w:t xml:space="preserve">, &amp; </w:t>
      </w:r>
      <w:proofErr w:type="spellStart"/>
      <w:r w:rsidR="00714CAE" w:rsidRPr="00714CAE">
        <w:t>Pachter</w:t>
      </w:r>
      <w:proofErr w:type="spellEnd"/>
      <w:r w:rsidR="00714CAE" w:rsidRPr="00714CAE">
        <w:t xml:space="preserve">, 2011; Roberts, </w:t>
      </w:r>
      <w:proofErr w:type="spellStart"/>
      <w:r w:rsidR="00714CAE" w:rsidRPr="00714CAE">
        <w:t>Trapnell</w:t>
      </w:r>
      <w:proofErr w:type="spellEnd"/>
      <w:r w:rsidR="00714CAE" w:rsidRPr="00714CAE">
        <w:t xml:space="preserve">, </w:t>
      </w:r>
      <w:proofErr w:type="spellStart"/>
      <w:r w:rsidR="00714CAE" w:rsidRPr="00714CAE">
        <w:t>Donaghey</w:t>
      </w:r>
      <w:proofErr w:type="spellEnd"/>
      <w:r w:rsidR="00714CAE" w:rsidRPr="00714CAE">
        <w:t xml:space="preserve">, </w:t>
      </w:r>
      <w:proofErr w:type="spellStart"/>
      <w:r w:rsidR="00714CAE" w:rsidRPr="00714CAE">
        <w:t>Rinn</w:t>
      </w:r>
      <w:proofErr w:type="spellEnd"/>
      <w:r w:rsidR="00714CAE" w:rsidRPr="00714CAE">
        <w:t xml:space="preserve">, &amp; </w:t>
      </w:r>
      <w:proofErr w:type="spellStart"/>
      <w:r w:rsidR="00714CAE" w:rsidRPr="00714CAE">
        <w:t>Pachter</w:t>
      </w:r>
      <w:proofErr w:type="spellEnd"/>
      <w:r w:rsidR="00714CAE" w:rsidRPr="00714CAE">
        <w:t xml:space="preserve">, 2011; </w:t>
      </w:r>
      <w:proofErr w:type="spellStart"/>
      <w:r w:rsidR="00714CAE" w:rsidRPr="00714CAE">
        <w:t>Trapnell</w:t>
      </w:r>
      <w:proofErr w:type="spellEnd"/>
      <w:r w:rsidR="00714CAE" w:rsidRPr="00714CAE">
        <w:t xml:space="preserve"> et al., 2013; </w:t>
      </w:r>
      <w:proofErr w:type="spellStart"/>
      <w:r w:rsidR="00714CAE" w:rsidRPr="00714CAE">
        <w:t>Trapnell</w:t>
      </w:r>
      <w:proofErr w:type="spellEnd"/>
      <w:r w:rsidR="00714CAE" w:rsidRPr="00714CAE">
        <w:t xml:space="preserve"> et al., 2012; </w:t>
      </w:r>
      <w:proofErr w:type="spellStart"/>
      <w:r w:rsidR="00714CAE" w:rsidRPr="00714CAE">
        <w:t>Trapnell</w:t>
      </w:r>
      <w:proofErr w:type="spellEnd"/>
      <w:r w:rsidR="00714CAE" w:rsidRPr="00714CAE">
        <w:t xml:space="preserve"> et al., 2010)</w:t>
      </w:r>
      <w:r w:rsidR="00714CAE">
        <w:t xml:space="preserve"> were</w:t>
      </w:r>
      <w:r w:rsidRPr="00B70683">
        <w:t xml:space="preserve"> used to perform a differential expression ana</w:t>
      </w:r>
      <w:r w:rsidR="00995D52">
        <w:t>lysis.  Controlling the FDR at 1</w:t>
      </w:r>
      <w:r w:rsidRPr="00B70683">
        <w:t xml:space="preserve">%, we found </w:t>
      </w:r>
      <w:r w:rsidR="00995D52">
        <w:t>a number of</w:t>
      </w:r>
      <w:r w:rsidRPr="00B70683">
        <w:t xml:space="preserve"> differentially expressed genes when we compared </w:t>
      </w:r>
      <w:r w:rsidR="00995D52">
        <w:t>various conditions and genotypes</w:t>
      </w:r>
      <w:r w:rsidR="00325F37">
        <w:t xml:space="preserve">.  </w:t>
      </w:r>
      <w:r w:rsidRPr="00B70683">
        <w:t>These differential expression results are summarized in Table</w:t>
      </w:r>
      <w:r w:rsidR="00325F37">
        <w:t>s</w:t>
      </w:r>
      <w:r w:rsidRPr="00B70683">
        <w:t xml:space="preserve"> 2</w:t>
      </w:r>
      <w:proofErr w:type="gramStart"/>
      <w:r w:rsidR="00325F37">
        <w:t>,3</w:t>
      </w:r>
      <w:proofErr w:type="gramEnd"/>
      <w:r w:rsidR="00325F37">
        <w:t xml:space="preserve"> and 4</w:t>
      </w:r>
      <w:r w:rsidRPr="00B70683">
        <w:t>, as well as in the MA plo</w:t>
      </w:r>
      <w:r w:rsidR="00DD6059">
        <w:t>ts shown in Figure 10</w:t>
      </w:r>
      <w:r w:rsidR="00E55FDA">
        <w:t xml:space="preserve">.  </w:t>
      </w:r>
      <w:r w:rsidR="00A6012B">
        <w:t xml:space="preserve">Figure 11 shows the </w:t>
      </w:r>
      <w:proofErr w:type="spellStart"/>
      <w:r w:rsidR="00A6012B">
        <w:t>venn</w:t>
      </w:r>
      <w:proofErr w:type="spellEnd"/>
      <w:r w:rsidR="00A6012B">
        <w:t xml:space="preserve"> diagrams summarizing the overlap between the three packages.  </w:t>
      </w:r>
      <w:r w:rsidR="003205EE">
        <w:t>Overall the three packages show a high degree of agreement between differentially expressed gene lists.</w:t>
      </w:r>
    </w:p>
    <w:p w:rsidR="00EB7DB7" w:rsidRPr="00B1553A" w:rsidRDefault="007139B3" w:rsidP="006A4A73">
      <w:pPr>
        <w:spacing w:after="0"/>
        <w:jc w:val="both"/>
      </w:pPr>
      <w:r>
        <w:rPr>
          <w:b/>
        </w:rPr>
        <w:t>Table 2</w:t>
      </w:r>
      <w:r w:rsidR="00EB7DB7" w:rsidRPr="00EB7DB7">
        <w:rPr>
          <w:b/>
        </w:rPr>
        <w:t xml:space="preserve">.  </w:t>
      </w:r>
      <w:r w:rsidR="00EB7DB7">
        <w:rPr>
          <w:b/>
        </w:rPr>
        <w:t>DESeq2 differential expression results</w:t>
      </w:r>
      <w:r w:rsidR="00B1553A">
        <w:rPr>
          <w:b/>
        </w:rPr>
        <w:t xml:space="preserve">.  </w:t>
      </w:r>
      <w:r w:rsidR="00B1553A">
        <w:t xml:space="preserve">The number of genes found to be differentially expressed </w:t>
      </w:r>
      <w:r w:rsidR="000837E9">
        <w:t xml:space="preserve">using DESeq2 </w:t>
      </w:r>
      <w:r w:rsidR="00B1553A">
        <w:t xml:space="preserve">at a 1% false discovery rate are shown, along with the number of genes differentially expressed when an additional 2 fold change cutoff is applied.  The number of genes up-regulated and down regulated are also shown.  For each comparison, </w:t>
      </w:r>
      <w:proofErr w:type="gramStart"/>
      <w:r w:rsidR="00B1553A">
        <w:t>A</w:t>
      </w:r>
      <w:proofErr w:type="gramEnd"/>
      <w:r w:rsidR="00B1553A">
        <w:t xml:space="preserve"> vs B, fold change </w:t>
      </w:r>
      <w:r w:rsidR="005B3206">
        <w:t>was calculated as condition A/c</w:t>
      </w:r>
      <w:r w:rsidR="00B1553A">
        <w:t>ondition B.</w:t>
      </w:r>
    </w:p>
    <w:tbl>
      <w:tblPr>
        <w:tblStyle w:val="TableGrid"/>
        <w:tblW w:w="0" w:type="auto"/>
        <w:tblLook w:val="04A0" w:firstRow="1" w:lastRow="0" w:firstColumn="1" w:lastColumn="0" w:noHBand="0" w:noVBand="1"/>
      </w:tblPr>
      <w:tblGrid>
        <w:gridCol w:w="3393"/>
        <w:gridCol w:w="1192"/>
        <w:gridCol w:w="1280"/>
        <w:gridCol w:w="1739"/>
        <w:gridCol w:w="1746"/>
      </w:tblGrid>
      <w:tr w:rsidR="007664BC" w:rsidTr="007664BC">
        <w:tc>
          <w:tcPr>
            <w:tcW w:w="3393" w:type="dxa"/>
          </w:tcPr>
          <w:p w:rsidR="00770C64" w:rsidRPr="00376174" w:rsidRDefault="00770C64" w:rsidP="00924300">
            <w:pPr>
              <w:jc w:val="center"/>
              <w:rPr>
                <w:b/>
              </w:rPr>
            </w:pPr>
            <w:r w:rsidRPr="00376174">
              <w:rPr>
                <w:b/>
              </w:rPr>
              <w:t>Comparison</w:t>
            </w:r>
          </w:p>
        </w:tc>
        <w:tc>
          <w:tcPr>
            <w:tcW w:w="1192" w:type="dxa"/>
          </w:tcPr>
          <w:p w:rsidR="00770C64" w:rsidRPr="00376174" w:rsidRDefault="00770C64" w:rsidP="00924300">
            <w:pPr>
              <w:jc w:val="center"/>
              <w:rPr>
                <w:b/>
              </w:rPr>
            </w:pPr>
            <w:r w:rsidRPr="00376174">
              <w:rPr>
                <w:b/>
              </w:rPr>
              <w:t>FDR&lt;=0.01</w:t>
            </w:r>
          </w:p>
        </w:tc>
        <w:tc>
          <w:tcPr>
            <w:tcW w:w="1280" w:type="dxa"/>
          </w:tcPr>
          <w:p w:rsidR="00770C64" w:rsidRPr="00376174" w:rsidRDefault="00770C64" w:rsidP="00924300">
            <w:pPr>
              <w:jc w:val="center"/>
              <w:rPr>
                <w:b/>
              </w:rPr>
            </w:pPr>
            <w:r w:rsidRPr="00376174">
              <w:rPr>
                <w:b/>
              </w:rPr>
              <w:t># DEGs (FC&gt;2)</w:t>
            </w:r>
          </w:p>
        </w:tc>
        <w:tc>
          <w:tcPr>
            <w:tcW w:w="1739" w:type="dxa"/>
          </w:tcPr>
          <w:p w:rsidR="00770C64" w:rsidRPr="00376174" w:rsidRDefault="00770C64" w:rsidP="00924300">
            <w:pPr>
              <w:jc w:val="center"/>
              <w:rPr>
                <w:b/>
              </w:rPr>
            </w:pPr>
            <w:r w:rsidRPr="00376174">
              <w:rPr>
                <w:b/>
              </w:rPr>
              <w:t># up</w:t>
            </w:r>
          </w:p>
        </w:tc>
        <w:tc>
          <w:tcPr>
            <w:tcW w:w="1746" w:type="dxa"/>
          </w:tcPr>
          <w:p w:rsidR="00770C64" w:rsidRPr="00376174" w:rsidRDefault="00770C64" w:rsidP="00924300">
            <w:pPr>
              <w:jc w:val="center"/>
              <w:rPr>
                <w:b/>
              </w:rPr>
            </w:pPr>
            <w:r w:rsidRPr="00376174">
              <w:rPr>
                <w:b/>
              </w:rPr>
              <w:t># down</w:t>
            </w:r>
          </w:p>
        </w:tc>
      </w:tr>
      <w:tr w:rsidR="007664BC" w:rsidTr="007664BC">
        <w:tc>
          <w:tcPr>
            <w:tcW w:w="3393" w:type="dxa"/>
          </w:tcPr>
          <w:p w:rsidR="00770C64" w:rsidRPr="001F7DB9" w:rsidRDefault="00770C64" w:rsidP="00770C64">
            <w:r w:rsidRPr="001F7DB9">
              <w:t>WT</w:t>
            </w:r>
            <w:r>
              <w:t xml:space="preserve"> anaerobic </w:t>
            </w:r>
            <w:r w:rsidRPr="001F7DB9">
              <w:t>vs</w:t>
            </w:r>
            <w:r>
              <w:t xml:space="preserve"> </w:t>
            </w:r>
            <w:r w:rsidRPr="001F7DB9">
              <w:t>W</w:t>
            </w:r>
            <w:r>
              <w:t>T</w:t>
            </w:r>
          </w:p>
        </w:tc>
        <w:tc>
          <w:tcPr>
            <w:tcW w:w="1192" w:type="dxa"/>
          </w:tcPr>
          <w:p w:rsidR="00770C64" w:rsidRDefault="002666DA" w:rsidP="00924300">
            <w:pPr>
              <w:jc w:val="center"/>
            </w:pPr>
            <w:r>
              <w:t>4727</w:t>
            </w:r>
          </w:p>
        </w:tc>
        <w:tc>
          <w:tcPr>
            <w:tcW w:w="1280" w:type="dxa"/>
          </w:tcPr>
          <w:p w:rsidR="00770C64" w:rsidRDefault="002666DA" w:rsidP="00924300">
            <w:pPr>
              <w:jc w:val="center"/>
            </w:pPr>
            <w:r>
              <w:t>2538</w:t>
            </w:r>
          </w:p>
        </w:tc>
        <w:tc>
          <w:tcPr>
            <w:tcW w:w="1739" w:type="dxa"/>
          </w:tcPr>
          <w:p w:rsidR="00770C64" w:rsidRDefault="002666DA" w:rsidP="00924300">
            <w:pPr>
              <w:jc w:val="center"/>
            </w:pPr>
            <w:r>
              <w:t>1282</w:t>
            </w:r>
          </w:p>
        </w:tc>
        <w:tc>
          <w:tcPr>
            <w:tcW w:w="1746" w:type="dxa"/>
          </w:tcPr>
          <w:p w:rsidR="00770C64" w:rsidRDefault="002666DA" w:rsidP="00924300">
            <w:pPr>
              <w:jc w:val="center"/>
            </w:pPr>
            <w:r>
              <w:t>1256</w:t>
            </w:r>
          </w:p>
        </w:tc>
      </w:tr>
      <w:tr w:rsidR="007664BC" w:rsidTr="007664BC">
        <w:tc>
          <w:tcPr>
            <w:tcW w:w="3393" w:type="dxa"/>
          </w:tcPr>
          <w:p w:rsidR="00770C64" w:rsidRPr="001F7DB9" w:rsidRDefault="00770C64" w:rsidP="00924300">
            <w:r w:rsidRPr="00770C64">
              <w:rPr>
                <w:i/>
              </w:rPr>
              <w:t>set1</w:t>
            </w:r>
            <w:r>
              <w:t xml:space="preserve">Δ </w:t>
            </w:r>
            <w:r w:rsidRPr="001F7DB9">
              <w:t>vs</w:t>
            </w:r>
            <w:r>
              <w:t xml:space="preserve"> </w:t>
            </w:r>
            <w:r w:rsidRPr="001F7DB9">
              <w:t>WT</w:t>
            </w:r>
          </w:p>
        </w:tc>
        <w:tc>
          <w:tcPr>
            <w:tcW w:w="1192" w:type="dxa"/>
          </w:tcPr>
          <w:p w:rsidR="00770C64" w:rsidRDefault="00C74D22" w:rsidP="00924300">
            <w:pPr>
              <w:jc w:val="center"/>
            </w:pPr>
            <w:r>
              <w:t>1146</w:t>
            </w:r>
          </w:p>
        </w:tc>
        <w:tc>
          <w:tcPr>
            <w:tcW w:w="1280" w:type="dxa"/>
          </w:tcPr>
          <w:p w:rsidR="00770C64" w:rsidRDefault="00C74D22" w:rsidP="00924300">
            <w:pPr>
              <w:jc w:val="center"/>
            </w:pPr>
            <w:r>
              <w:t>162</w:t>
            </w:r>
          </w:p>
        </w:tc>
        <w:tc>
          <w:tcPr>
            <w:tcW w:w="1739" w:type="dxa"/>
          </w:tcPr>
          <w:p w:rsidR="00770C64" w:rsidRDefault="00C74D22" w:rsidP="00924300">
            <w:pPr>
              <w:jc w:val="center"/>
            </w:pPr>
            <w:r>
              <w:t>149</w:t>
            </w:r>
          </w:p>
        </w:tc>
        <w:tc>
          <w:tcPr>
            <w:tcW w:w="1746" w:type="dxa"/>
          </w:tcPr>
          <w:p w:rsidR="00770C64" w:rsidRDefault="00CE4DBF" w:rsidP="00924300">
            <w:pPr>
              <w:jc w:val="center"/>
            </w:pPr>
            <w:r>
              <w:t>13</w:t>
            </w:r>
          </w:p>
        </w:tc>
      </w:tr>
      <w:tr w:rsidR="007664BC" w:rsidTr="007664BC">
        <w:tc>
          <w:tcPr>
            <w:tcW w:w="3393" w:type="dxa"/>
          </w:tcPr>
          <w:p w:rsidR="00770C64" w:rsidRPr="00770C64" w:rsidRDefault="00770C64" w:rsidP="00924300">
            <w:r w:rsidRPr="00770C64">
              <w:rPr>
                <w:i/>
              </w:rPr>
              <w:t>set4</w:t>
            </w:r>
            <w:r>
              <w:t xml:space="preserve">Δ </w:t>
            </w:r>
            <w:r w:rsidRPr="001F7DB9">
              <w:t>vs</w:t>
            </w:r>
            <w:r>
              <w:t xml:space="preserve"> </w:t>
            </w:r>
            <w:r w:rsidRPr="00770C64">
              <w:rPr>
                <w:i/>
              </w:rPr>
              <w:t>set1</w:t>
            </w:r>
            <w:r>
              <w:t>Δ</w:t>
            </w:r>
          </w:p>
        </w:tc>
        <w:tc>
          <w:tcPr>
            <w:tcW w:w="1192" w:type="dxa"/>
          </w:tcPr>
          <w:p w:rsidR="00770C64" w:rsidRDefault="004956B5" w:rsidP="00924300">
            <w:pPr>
              <w:jc w:val="center"/>
            </w:pPr>
            <w:r>
              <w:t>4045</w:t>
            </w:r>
          </w:p>
        </w:tc>
        <w:tc>
          <w:tcPr>
            <w:tcW w:w="1280" w:type="dxa"/>
          </w:tcPr>
          <w:p w:rsidR="00770C64" w:rsidRDefault="004956B5" w:rsidP="00924300">
            <w:pPr>
              <w:jc w:val="center"/>
            </w:pPr>
            <w:r>
              <w:t>1506</w:t>
            </w:r>
          </w:p>
        </w:tc>
        <w:tc>
          <w:tcPr>
            <w:tcW w:w="1739" w:type="dxa"/>
          </w:tcPr>
          <w:p w:rsidR="00770C64" w:rsidRDefault="00770C64" w:rsidP="004956B5">
            <w:pPr>
              <w:jc w:val="center"/>
            </w:pPr>
            <w:r>
              <w:t>6</w:t>
            </w:r>
            <w:r w:rsidR="004956B5">
              <w:t>55</w:t>
            </w:r>
          </w:p>
        </w:tc>
        <w:tc>
          <w:tcPr>
            <w:tcW w:w="1746" w:type="dxa"/>
          </w:tcPr>
          <w:p w:rsidR="00770C64" w:rsidRDefault="004956B5" w:rsidP="00924300">
            <w:pPr>
              <w:jc w:val="center"/>
            </w:pPr>
            <w:r>
              <w:t>851</w:t>
            </w:r>
          </w:p>
        </w:tc>
      </w:tr>
      <w:tr w:rsidR="007664BC" w:rsidTr="007664BC">
        <w:tc>
          <w:tcPr>
            <w:tcW w:w="3393" w:type="dxa"/>
          </w:tcPr>
          <w:p w:rsidR="00770C64" w:rsidRPr="001F7DB9" w:rsidRDefault="00770C64" w:rsidP="00924300">
            <w:r w:rsidRPr="00770C64">
              <w:rPr>
                <w:i/>
              </w:rPr>
              <w:lastRenderedPageBreak/>
              <w:t>set4</w:t>
            </w:r>
            <w:r>
              <w:t xml:space="preserve">Δ </w:t>
            </w:r>
            <w:r w:rsidRPr="001F7DB9">
              <w:t>vs</w:t>
            </w:r>
            <w:r>
              <w:t xml:space="preserve"> </w:t>
            </w:r>
            <w:r w:rsidRPr="001F7DB9">
              <w:t>WT</w:t>
            </w:r>
          </w:p>
        </w:tc>
        <w:tc>
          <w:tcPr>
            <w:tcW w:w="1192" w:type="dxa"/>
          </w:tcPr>
          <w:p w:rsidR="00770C64" w:rsidRDefault="00770C64" w:rsidP="00593AA2">
            <w:pPr>
              <w:jc w:val="center"/>
            </w:pPr>
            <w:r>
              <w:t>3</w:t>
            </w:r>
            <w:r w:rsidR="00593AA2">
              <w:t>891</w:t>
            </w:r>
          </w:p>
        </w:tc>
        <w:tc>
          <w:tcPr>
            <w:tcW w:w="1280" w:type="dxa"/>
          </w:tcPr>
          <w:p w:rsidR="00770C64" w:rsidRDefault="00770C64" w:rsidP="00593AA2">
            <w:pPr>
              <w:jc w:val="center"/>
            </w:pPr>
            <w:r>
              <w:t>1</w:t>
            </w:r>
            <w:r w:rsidR="00593AA2">
              <w:t>367</w:t>
            </w:r>
          </w:p>
        </w:tc>
        <w:tc>
          <w:tcPr>
            <w:tcW w:w="1739" w:type="dxa"/>
          </w:tcPr>
          <w:p w:rsidR="00770C64" w:rsidRDefault="00770C64" w:rsidP="00593AA2">
            <w:pPr>
              <w:jc w:val="center"/>
            </w:pPr>
            <w:r>
              <w:t>6</w:t>
            </w:r>
            <w:r w:rsidR="00593AA2">
              <w:t>53</w:t>
            </w:r>
          </w:p>
        </w:tc>
        <w:tc>
          <w:tcPr>
            <w:tcW w:w="1746" w:type="dxa"/>
          </w:tcPr>
          <w:p w:rsidR="00770C64" w:rsidRDefault="00593AA2" w:rsidP="00593AA2">
            <w:pPr>
              <w:jc w:val="center"/>
            </w:pPr>
            <w:r>
              <w:t>714</w:t>
            </w:r>
          </w:p>
        </w:tc>
      </w:tr>
      <w:tr w:rsidR="007664BC" w:rsidTr="007664BC">
        <w:tc>
          <w:tcPr>
            <w:tcW w:w="3393" w:type="dxa"/>
          </w:tcPr>
          <w:p w:rsidR="00770C64" w:rsidRPr="001F7DB9" w:rsidRDefault="00770C64" w:rsidP="00924300">
            <w:r w:rsidRPr="00770C64">
              <w:rPr>
                <w:i/>
              </w:rPr>
              <w:t>set1</w:t>
            </w:r>
            <w:r>
              <w:t xml:space="preserve">Δ at 41°C </w:t>
            </w:r>
            <w:r w:rsidRPr="001F7DB9">
              <w:t>vs</w:t>
            </w:r>
            <w:r>
              <w:t xml:space="preserve"> set1</w:t>
            </w:r>
          </w:p>
        </w:tc>
        <w:tc>
          <w:tcPr>
            <w:tcW w:w="1192" w:type="dxa"/>
          </w:tcPr>
          <w:p w:rsidR="00770C64" w:rsidRDefault="00863EC5" w:rsidP="00924300">
            <w:pPr>
              <w:jc w:val="center"/>
            </w:pPr>
            <w:r>
              <w:t>4382</w:t>
            </w:r>
          </w:p>
        </w:tc>
        <w:tc>
          <w:tcPr>
            <w:tcW w:w="1280" w:type="dxa"/>
          </w:tcPr>
          <w:p w:rsidR="00770C64" w:rsidRDefault="00863EC5" w:rsidP="00924300">
            <w:pPr>
              <w:jc w:val="center"/>
            </w:pPr>
            <w:r>
              <w:t>1586</w:t>
            </w:r>
          </w:p>
        </w:tc>
        <w:tc>
          <w:tcPr>
            <w:tcW w:w="1739" w:type="dxa"/>
          </w:tcPr>
          <w:p w:rsidR="00770C64" w:rsidRDefault="00863EC5" w:rsidP="00924300">
            <w:pPr>
              <w:jc w:val="center"/>
            </w:pPr>
            <w:r>
              <w:t>1084</w:t>
            </w:r>
          </w:p>
        </w:tc>
        <w:tc>
          <w:tcPr>
            <w:tcW w:w="1746" w:type="dxa"/>
          </w:tcPr>
          <w:p w:rsidR="00770C64" w:rsidRDefault="00863EC5" w:rsidP="00924300">
            <w:pPr>
              <w:jc w:val="center"/>
            </w:pPr>
            <w:r>
              <w:t>502</w:t>
            </w:r>
          </w:p>
        </w:tc>
      </w:tr>
      <w:tr w:rsidR="007664BC" w:rsidTr="007664BC">
        <w:tc>
          <w:tcPr>
            <w:tcW w:w="3393" w:type="dxa"/>
          </w:tcPr>
          <w:p w:rsidR="00770C64" w:rsidRPr="001F7DB9" w:rsidRDefault="00770C64" w:rsidP="00770C64">
            <w:r w:rsidRPr="00770C64">
              <w:rPr>
                <w:i/>
              </w:rPr>
              <w:t>set4</w:t>
            </w:r>
            <w:r>
              <w:t xml:space="preserve">Δ anaerobic </w:t>
            </w:r>
            <w:r w:rsidRPr="001F7DB9">
              <w:t>vs</w:t>
            </w:r>
            <w:r>
              <w:t xml:space="preserve"> </w:t>
            </w:r>
            <w:r w:rsidRPr="00770C64">
              <w:rPr>
                <w:i/>
              </w:rPr>
              <w:t>set4</w:t>
            </w:r>
            <w:r>
              <w:t>Δ</w:t>
            </w:r>
          </w:p>
        </w:tc>
        <w:tc>
          <w:tcPr>
            <w:tcW w:w="1192" w:type="dxa"/>
          </w:tcPr>
          <w:p w:rsidR="00770C64" w:rsidRDefault="00D45657" w:rsidP="00924300">
            <w:pPr>
              <w:jc w:val="center"/>
            </w:pPr>
            <w:r>
              <w:t>4123</w:t>
            </w:r>
          </w:p>
        </w:tc>
        <w:tc>
          <w:tcPr>
            <w:tcW w:w="1280" w:type="dxa"/>
          </w:tcPr>
          <w:p w:rsidR="00770C64" w:rsidRDefault="00D45657" w:rsidP="00924300">
            <w:pPr>
              <w:jc w:val="center"/>
            </w:pPr>
            <w:r>
              <w:t>1497</w:t>
            </w:r>
          </w:p>
        </w:tc>
        <w:tc>
          <w:tcPr>
            <w:tcW w:w="1739" w:type="dxa"/>
          </w:tcPr>
          <w:p w:rsidR="00770C64" w:rsidRDefault="00D45657" w:rsidP="00924300">
            <w:pPr>
              <w:jc w:val="center"/>
            </w:pPr>
            <w:r>
              <w:t>848</w:t>
            </w:r>
          </w:p>
        </w:tc>
        <w:tc>
          <w:tcPr>
            <w:tcW w:w="1746" w:type="dxa"/>
          </w:tcPr>
          <w:p w:rsidR="00770C64" w:rsidRDefault="00D45657" w:rsidP="00924300">
            <w:pPr>
              <w:jc w:val="center"/>
            </w:pPr>
            <w:r>
              <w:t>649</w:t>
            </w:r>
          </w:p>
        </w:tc>
      </w:tr>
      <w:tr w:rsidR="007664BC" w:rsidTr="007664BC">
        <w:tc>
          <w:tcPr>
            <w:tcW w:w="3393" w:type="dxa"/>
          </w:tcPr>
          <w:p w:rsidR="00770C64" w:rsidRPr="001F7DB9" w:rsidRDefault="00770C64" w:rsidP="00924300">
            <w:r w:rsidRPr="007664BC">
              <w:rPr>
                <w:i/>
              </w:rPr>
              <w:t>set4</w:t>
            </w:r>
            <w:r w:rsidR="007664BC">
              <w:t xml:space="preserve">Δ anaerobic </w:t>
            </w:r>
            <w:r w:rsidRPr="001F7DB9">
              <w:t>vs</w:t>
            </w:r>
            <w:r w:rsidR="007664BC">
              <w:t xml:space="preserve"> WT </w:t>
            </w:r>
            <w:r w:rsidRPr="001F7DB9">
              <w:t>anaerobic</w:t>
            </w:r>
          </w:p>
        </w:tc>
        <w:tc>
          <w:tcPr>
            <w:tcW w:w="1192" w:type="dxa"/>
          </w:tcPr>
          <w:p w:rsidR="00770C64" w:rsidRDefault="00E257BE" w:rsidP="00924300">
            <w:pPr>
              <w:jc w:val="center"/>
            </w:pPr>
            <w:r>
              <w:t>2590</w:t>
            </w:r>
          </w:p>
        </w:tc>
        <w:tc>
          <w:tcPr>
            <w:tcW w:w="1280" w:type="dxa"/>
          </w:tcPr>
          <w:p w:rsidR="00770C64" w:rsidRDefault="00E257BE" w:rsidP="00924300">
            <w:pPr>
              <w:jc w:val="center"/>
            </w:pPr>
            <w:r>
              <w:t>448</w:t>
            </w:r>
          </w:p>
        </w:tc>
        <w:tc>
          <w:tcPr>
            <w:tcW w:w="1739" w:type="dxa"/>
          </w:tcPr>
          <w:p w:rsidR="00770C64" w:rsidRDefault="00E257BE" w:rsidP="00924300">
            <w:pPr>
              <w:jc w:val="center"/>
            </w:pPr>
            <w:r>
              <w:t>135</w:t>
            </w:r>
          </w:p>
        </w:tc>
        <w:tc>
          <w:tcPr>
            <w:tcW w:w="1746" w:type="dxa"/>
          </w:tcPr>
          <w:p w:rsidR="00770C64" w:rsidRDefault="00E257BE" w:rsidP="00924300">
            <w:pPr>
              <w:jc w:val="center"/>
            </w:pPr>
            <w:r>
              <w:t>313</w:t>
            </w:r>
          </w:p>
        </w:tc>
      </w:tr>
      <w:tr w:rsidR="007664BC" w:rsidTr="007664BC">
        <w:tc>
          <w:tcPr>
            <w:tcW w:w="3393" w:type="dxa"/>
          </w:tcPr>
          <w:p w:rsidR="00770C64" w:rsidRPr="001F7DB9" w:rsidRDefault="00770C64" w:rsidP="00924300">
            <w:r w:rsidRPr="001F7DB9">
              <w:t>WT</w:t>
            </w:r>
            <w:r w:rsidR="007664BC">
              <w:t xml:space="preserve"> + </w:t>
            </w:r>
            <w:r w:rsidR="007664BC" w:rsidRPr="007664BC">
              <w:t>H</w:t>
            </w:r>
            <w:r w:rsidR="007664BC" w:rsidRPr="007664BC">
              <w:rPr>
                <w:vertAlign w:val="subscript"/>
              </w:rPr>
              <w:t>2</w:t>
            </w:r>
            <w:r w:rsidR="007664BC">
              <w:t>O</w:t>
            </w:r>
            <w:r w:rsidR="007664BC" w:rsidRPr="007664BC">
              <w:rPr>
                <w:vertAlign w:val="subscript"/>
              </w:rPr>
              <w:t>2</w:t>
            </w:r>
            <w:r w:rsidR="007664BC">
              <w:t xml:space="preserve"> </w:t>
            </w:r>
            <w:r w:rsidRPr="007664BC">
              <w:t>vs</w:t>
            </w:r>
            <w:r w:rsidR="007664BC">
              <w:t xml:space="preserve"> WT</w:t>
            </w:r>
          </w:p>
        </w:tc>
        <w:tc>
          <w:tcPr>
            <w:tcW w:w="1192" w:type="dxa"/>
          </w:tcPr>
          <w:p w:rsidR="00770C64" w:rsidRDefault="008C12A1" w:rsidP="00924300">
            <w:pPr>
              <w:jc w:val="center"/>
            </w:pPr>
            <w:r>
              <w:t>3303</w:t>
            </w:r>
          </w:p>
        </w:tc>
        <w:tc>
          <w:tcPr>
            <w:tcW w:w="1280" w:type="dxa"/>
          </w:tcPr>
          <w:p w:rsidR="00770C64" w:rsidRDefault="008C12A1" w:rsidP="00924300">
            <w:pPr>
              <w:jc w:val="center"/>
            </w:pPr>
            <w:r>
              <w:t>529</w:t>
            </w:r>
          </w:p>
        </w:tc>
        <w:tc>
          <w:tcPr>
            <w:tcW w:w="1739" w:type="dxa"/>
          </w:tcPr>
          <w:p w:rsidR="00770C64" w:rsidRDefault="008C12A1" w:rsidP="00924300">
            <w:pPr>
              <w:jc w:val="center"/>
            </w:pPr>
            <w:r>
              <w:t>169</w:t>
            </w:r>
          </w:p>
        </w:tc>
        <w:tc>
          <w:tcPr>
            <w:tcW w:w="1746" w:type="dxa"/>
          </w:tcPr>
          <w:p w:rsidR="00770C64" w:rsidRDefault="008C12A1" w:rsidP="00924300">
            <w:pPr>
              <w:jc w:val="center"/>
            </w:pPr>
            <w:r>
              <w:t>360</w:t>
            </w:r>
          </w:p>
        </w:tc>
      </w:tr>
      <w:tr w:rsidR="007664BC" w:rsidTr="007664BC">
        <w:tc>
          <w:tcPr>
            <w:tcW w:w="3393" w:type="dxa"/>
          </w:tcPr>
          <w:p w:rsidR="00770C64" w:rsidRPr="001F7DB9" w:rsidRDefault="00953409" w:rsidP="00953409">
            <w:r w:rsidRPr="00953409">
              <w:rPr>
                <w:i/>
              </w:rPr>
              <w:t>set1</w:t>
            </w:r>
            <w:r>
              <w:t>Δ + H</w:t>
            </w:r>
            <w:r w:rsidRPr="00953409">
              <w:rPr>
                <w:vertAlign w:val="subscript"/>
              </w:rPr>
              <w:t>2</w:t>
            </w:r>
            <w:r>
              <w:t>O</w:t>
            </w:r>
            <w:r w:rsidRPr="00953409">
              <w:rPr>
                <w:vertAlign w:val="subscript"/>
              </w:rPr>
              <w:t>2</w:t>
            </w:r>
            <w:r>
              <w:t xml:space="preserve"> vs </w:t>
            </w:r>
            <w:r w:rsidRPr="00953409">
              <w:rPr>
                <w:i/>
              </w:rPr>
              <w:t>set1</w:t>
            </w:r>
            <w:r>
              <w:t xml:space="preserve">Δ </w:t>
            </w:r>
          </w:p>
        </w:tc>
        <w:tc>
          <w:tcPr>
            <w:tcW w:w="1192" w:type="dxa"/>
          </w:tcPr>
          <w:p w:rsidR="00770C64" w:rsidRDefault="00D30A34" w:rsidP="00924300">
            <w:pPr>
              <w:jc w:val="center"/>
            </w:pPr>
            <w:r>
              <w:t>3405</w:t>
            </w:r>
          </w:p>
        </w:tc>
        <w:tc>
          <w:tcPr>
            <w:tcW w:w="1280" w:type="dxa"/>
          </w:tcPr>
          <w:p w:rsidR="00770C64" w:rsidRDefault="00770C64" w:rsidP="00D30A34">
            <w:pPr>
              <w:jc w:val="center"/>
            </w:pPr>
            <w:r>
              <w:t>5</w:t>
            </w:r>
            <w:r w:rsidR="00D30A34">
              <w:t>48</w:t>
            </w:r>
          </w:p>
        </w:tc>
        <w:tc>
          <w:tcPr>
            <w:tcW w:w="1739" w:type="dxa"/>
          </w:tcPr>
          <w:p w:rsidR="00770C64" w:rsidRDefault="00D30A34" w:rsidP="00924300">
            <w:pPr>
              <w:jc w:val="center"/>
            </w:pPr>
            <w:r>
              <w:t>147</w:t>
            </w:r>
          </w:p>
        </w:tc>
        <w:tc>
          <w:tcPr>
            <w:tcW w:w="1746" w:type="dxa"/>
          </w:tcPr>
          <w:p w:rsidR="00770C64" w:rsidRDefault="00770C64" w:rsidP="00D30A34">
            <w:pPr>
              <w:jc w:val="center"/>
            </w:pPr>
            <w:r>
              <w:t>4</w:t>
            </w:r>
            <w:r w:rsidR="00D30A34">
              <w:t>01</w:t>
            </w:r>
          </w:p>
        </w:tc>
      </w:tr>
      <w:tr w:rsidR="007664BC" w:rsidTr="007664BC">
        <w:tc>
          <w:tcPr>
            <w:tcW w:w="3393" w:type="dxa"/>
          </w:tcPr>
          <w:p w:rsidR="00770C64" w:rsidRPr="001F7DB9" w:rsidRDefault="00770C64" w:rsidP="00924300">
            <w:r w:rsidRPr="00953409">
              <w:rPr>
                <w:i/>
              </w:rPr>
              <w:t>set1</w:t>
            </w:r>
            <w:r w:rsidR="00953409">
              <w:t>Δ</w:t>
            </w:r>
            <w:r w:rsidR="00953409" w:rsidRPr="001F7DB9">
              <w:t xml:space="preserve"> </w:t>
            </w:r>
            <w:r w:rsidR="00953409">
              <w:t xml:space="preserve">+ </w:t>
            </w:r>
            <w:r w:rsidRPr="001F7DB9">
              <w:t>H</w:t>
            </w:r>
            <w:r w:rsidRPr="009A4210">
              <w:rPr>
                <w:vertAlign w:val="subscript"/>
              </w:rPr>
              <w:t>2</w:t>
            </w:r>
            <w:r w:rsidRPr="001F7DB9">
              <w:t>O</w:t>
            </w:r>
            <w:r w:rsidRPr="009A4210">
              <w:rPr>
                <w:vertAlign w:val="subscript"/>
              </w:rPr>
              <w:t>2</w:t>
            </w:r>
            <w:r w:rsidR="00953409">
              <w:t xml:space="preserve"> </w:t>
            </w:r>
            <w:r w:rsidRPr="001F7DB9">
              <w:t>vs</w:t>
            </w:r>
            <w:r w:rsidR="00953409">
              <w:t xml:space="preserve"> WT + </w:t>
            </w:r>
            <w:r w:rsidRPr="001F7DB9">
              <w:t>H</w:t>
            </w:r>
            <w:r w:rsidRPr="00953409">
              <w:rPr>
                <w:vertAlign w:val="subscript"/>
              </w:rPr>
              <w:t>2</w:t>
            </w:r>
            <w:r w:rsidRPr="001F7DB9">
              <w:t>O</w:t>
            </w:r>
            <w:r w:rsidRPr="00953409">
              <w:rPr>
                <w:vertAlign w:val="subscript"/>
              </w:rPr>
              <w:t>2</w:t>
            </w:r>
          </w:p>
        </w:tc>
        <w:tc>
          <w:tcPr>
            <w:tcW w:w="1192" w:type="dxa"/>
          </w:tcPr>
          <w:p w:rsidR="00770C64" w:rsidRDefault="00BA6A87" w:rsidP="00924300">
            <w:pPr>
              <w:jc w:val="center"/>
            </w:pPr>
            <w:r>
              <w:t>1466</w:t>
            </w:r>
          </w:p>
        </w:tc>
        <w:tc>
          <w:tcPr>
            <w:tcW w:w="1280" w:type="dxa"/>
          </w:tcPr>
          <w:p w:rsidR="00770C64" w:rsidRDefault="00770C64" w:rsidP="00BA6A87">
            <w:pPr>
              <w:jc w:val="center"/>
            </w:pPr>
            <w:r>
              <w:t>1</w:t>
            </w:r>
            <w:r w:rsidR="00BA6A87">
              <w:t>86</w:t>
            </w:r>
          </w:p>
        </w:tc>
        <w:tc>
          <w:tcPr>
            <w:tcW w:w="1739" w:type="dxa"/>
          </w:tcPr>
          <w:p w:rsidR="00770C64" w:rsidRDefault="00BA6A87" w:rsidP="00924300">
            <w:pPr>
              <w:jc w:val="center"/>
            </w:pPr>
            <w:r>
              <w:t>119</w:t>
            </w:r>
          </w:p>
        </w:tc>
        <w:tc>
          <w:tcPr>
            <w:tcW w:w="1746" w:type="dxa"/>
          </w:tcPr>
          <w:p w:rsidR="00770C64" w:rsidRDefault="00BA6A87" w:rsidP="00924300">
            <w:pPr>
              <w:jc w:val="center"/>
            </w:pPr>
            <w:r>
              <w:t>67</w:t>
            </w:r>
          </w:p>
        </w:tc>
      </w:tr>
      <w:tr w:rsidR="007664BC" w:rsidTr="007664BC">
        <w:tc>
          <w:tcPr>
            <w:tcW w:w="3393" w:type="dxa"/>
          </w:tcPr>
          <w:p w:rsidR="00770C64" w:rsidRPr="001F7DB9" w:rsidRDefault="00770C64" w:rsidP="00924300">
            <w:r w:rsidRPr="00953409">
              <w:rPr>
                <w:i/>
              </w:rPr>
              <w:t>set1</w:t>
            </w:r>
            <w:r w:rsidR="00953409">
              <w:t>Δ</w:t>
            </w:r>
            <w:r w:rsidR="00953409" w:rsidRPr="001F7DB9">
              <w:t xml:space="preserve"> </w:t>
            </w:r>
            <w:r w:rsidR="00953409">
              <w:t xml:space="preserve">at </w:t>
            </w:r>
            <w:r w:rsidRPr="001F7DB9">
              <w:t>41</w:t>
            </w:r>
            <w:r w:rsidR="00953409">
              <w:t xml:space="preserve">°C </w:t>
            </w:r>
            <w:r w:rsidRPr="001F7DB9">
              <w:t>vs</w:t>
            </w:r>
            <w:r w:rsidR="00953409">
              <w:t xml:space="preserve"> WT at </w:t>
            </w:r>
            <w:r w:rsidRPr="001F7DB9">
              <w:t>41</w:t>
            </w:r>
            <w:r w:rsidR="00953409">
              <w:t>°C</w:t>
            </w:r>
          </w:p>
        </w:tc>
        <w:tc>
          <w:tcPr>
            <w:tcW w:w="1192" w:type="dxa"/>
          </w:tcPr>
          <w:p w:rsidR="00770C64" w:rsidRDefault="00505B60" w:rsidP="00924300">
            <w:pPr>
              <w:jc w:val="center"/>
            </w:pPr>
            <w:r>
              <w:t>2222</w:t>
            </w:r>
          </w:p>
        </w:tc>
        <w:tc>
          <w:tcPr>
            <w:tcW w:w="1280" w:type="dxa"/>
          </w:tcPr>
          <w:p w:rsidR="00770C64" w:rsidRDefault="00505B60" w:rsidP="00924300">
            <w:pPr>
              <w:jc w:val="center"/>
            </w:pPr>
            <w:r>
              <w:t>348</w:t>
            </w:r>
          </w:p>
        </w:tc>
        <w:tc>
          <w:tcPr>
            <w:tcW w:w="1739" w:type="dxa"/>
          </w:tcPr>
          <w:p w:rsidR="00770C64" w:rsidRDefault="00505B60" w:rsidP="00924300">
            <w:pPr>
              <w:jc w:val="center"/>
            </w:pPr>
            <w:r>
              <w:t>318</w:t>
            </w:r>
          </w:p>
        </w:tc>
        <w:tc>
          <w:tcPr>
            <w:tcW w:w="1746" w:type="dxa"/>
          </w:tcPr>
          <w:p w:rsidR="00770C64" w:rsidRDefault="00505B60" w:rsidP="00924300">
            <w:pPr>
              <w:jc w:val="center"/>
            </w:pPr>
            <w:r>
              <w:t>30</w:t>
            </w:r>
          </w:p>
        </w:tc>
      </w:tr>
      <w:tr w:rsidR="007664BC" w:rsidTr="007664BC">
        <w:tc>
          <w:tcPr>
            <w:tcW w:w="3393" w:type="dxa"/>
          </w:tcPr>
          <w:p w:rsidR="00770C64" w:rsidRDefault="00770C64" w:rsidP="00924300">
            <w:r w:rsidRPr="001F7DB9">
              <w:t>WT</w:t>
            </w:r>
            <w:r w:rsidR="00953409">
              <w:t xml:space="preserve"> at 41°C</w:t>
            </w:r>
            <w:r w:rsidR="00953409" w:rsidRPr="001F7DB9">
              <w:t xml:space="preserve"> </w:t>
            </w:r>
            <w:r w:rsidRPr="001F7DB9">
              <w:t>vs</w:t>
            </w:r>
            <w:r w:rsidR="00953409">
              <w:t xml:space="preserve"> WT</w:t>
            </w:r>
          </w:p>
        </w:tc>
        <w:tc>
          <w:tcPr>
            <w:tcW w:w="1192" w:type="dxa"/>
          </w:tcPr>
          <w:p w:rsidR="00770C64" w:rsidRDefault="00DA1442" w:rsidP="00924300">
            <w:pPr>
              <w:jc w:val="center"/>
            </w:pPr>
            <w:r>
              <w:t>4108</w:t>
            </w:r>
          </w:p>
        </w:tc>
        <w:tc>
          <w:tcPr>
            <w:tcW w:w="1280" w:type="dxa"/>
          </w:tcPr>
          <w:p w:rsidR="00770C64" w:rsidRDefault="00DA1442" w:rsidP="00924300">
            <w:pPr>
              <w:jc w:val="center"/>
            </w:pPr>
            <w:r>
              <w:t>1316</w:t>
            </w:r>
          </w:p>
        </w:tc>
        <w:tc>
          <w:tcPr>
            <w:tcW w:w="1739" w:type="dxa"/>
          </w:tcPr>
          <w:p w:rsidR="00770C64" w:rsidRDefault="00DA1442" w:rsidP="00924300">
            <w:pPr>
              <w:jc w:val="center"/>
            </w:pPr>
            <w:r>
              <w:t>855</w:t>
            </w:r>
          </w:p>
        </w:tc>
        <w:tc>
          <w:tcPr>
            <w:tcW w:w="1746" w:type="dxa"/>
          </w:tcPr>
          <w:p w:rsidR="00770C64" w:rsidRDefault="00DA1442" w:rsidP="00924300">
            <w:pPr>
              <w:jc w:val="center"/>
            </w:pPr>
            <w:r>
              <w:t>461</w:t>
            </w:r>
          </w:p>
        </w:tc>
      </w:tr>
    </w:tbl>
    <w:p w:rsidR="00EB7DB7" w:rsidRDefault="00EB7DB7" w:rsidP="00496BEB">
      <w:pPr>
        <w:spacing w:after="0"/>
      </w:pPr>
    </w:p>
    <w:p w:rsidR="00EB7DB7" w:rsidRPr="00B56000" w:rsidRDefault="007139B3" w:rsidP="00131F59">
      <w:pPr>
        <w:spacing w:after="0"/>
        <w:jc w:val="both"/>
      </w:pPr>
      <w:r>
        <w:rPr>
          <w:b/>
        </w:rPr>
        <w:t>Table 3</w:t>
      </w:r>
      <w:r w:rsidR="00EB7DB7" w:rsidRPr="00EB7DB7">
        <w:rPr>
          <w:b/>
        </w:rPr>
        <w:t xml:space="preserve">.  </w:t>
      </w:r>
      <w:proofErr w:type="spellStart"/>
      <w:proofErr w:type="gramStart"/>
      <w:r w:rsidR="00EB7DB7">
        <w:rPr>
          <w:b/>
        </w:rPr>
        <w:t>edgeR</w:t>
      </w:r>
      <w:proofErr w:type="spellEnd"/>
      <w:proofErr w:type="gramEnd"/>
      <w:r w:rsidR="00EB7DB7">
        <w:rPr>
          <w:b/>
        </w:rPr>
        <w:t xml:space="preserve"> differential expression results</w:t>
      </w:r>
      <w:r w:rsidR="00B56000">
        <w:rPr>
          <w:b/>
        </w:rPr>
        <w:t xml:space="preserve">.  </w:t>
      </w:r>
      <w:r w:rsidR="00B56000" w:rsidRPr="00B56000">
        <w:t xml:space="preserve">The number of genes found to be differentially expressed </w:t>
      </w:r>
      <w:r w:rsidR="000837E9">
        <w:t xml:space="preserve">using </w:t>
      </w:r>
      <w:proofErr w:type="spellStart"/>
      <w:r w:rsidR="000837E9">
        <w:t>edgeR</w:t>
      </w:r>
      <w:proofErr w:type="spellEnd"/>
      <w:r w:rsidR="000837E9">
        <w:t xml:space="preserve"> </w:t>
      </w:r>
      <w:r w:rsidR="00B56000" w:rsidRPr="00B56000">
        <w:t xml:space="preserve">at a 1% false discovery rate are shown, along with the number of genes differentially expressed when an additional 2 fold change cutoff is applied.  The number of genes up-regulated and down regulated are also shown.  For each comparison, </w:t>
      </w:r>
      <w:proofErr w:type="gramStart"/>
      <w:r w:rsidR="00B56000" w:rsidRPr="00B56000">
        <w:t>A</w:t>
      </w:r>
      <w:proofErr w:type="gramEnd"/>
      <w:r w:rsidR="00B56000" w:rsidRPr="00B56000">
        <w:t xml:space="preserve"> vs B, fold change </w:t>
      </w:r>
      <w:r w:rsidR="00BF4187">
        <w:t>was calculated as condition A/c</w:t>
      </w:r>
      <w:r w:rsidR="00B56000" w:rsidRPr="00B56000">
        <w:t>ondition B.</w:t>
      </w:r>
    </w:p>
    <w:tbl>
      <w:tblPr>
        <w:tblStyle w:val="TableGrid"/>
        <w:tblW w:w="0" w:type="auto"/>
        <w:tblLook w:val="04A0" w:firstRow="1" w:lastRow="0" w:firstColumn="1" w:lastColumn="0" w:noHBand="0" w:noVBand="1"/>
      </w:tblPr>
      <w:tblGrid>
        <w:gridCol w:w="3393"/>
        <w:gridCol w:w="1192"/>
        <w:gridCol w:w="1280"/>
        <w:gridCol w:w="1739"/>
        <w:gridCol w:w="1746"/>
      </w:tblGrid>
      <w:tr w:rsidR="00383CEF" w:rsidTr="00924300">
        <w:tc>
          <w:tcPr>
            <w:tcW w:w="3393" w:type="dxa"/>
          </w:tcPr>
          <w:p w:rsidR="00383CEF" w:rsidRPr="00376174" w:rsidRDefault="00383CEF" w:rsidP="00924300">
            <w:pPr>
              <w:jc w:val="center"/>
              <w:rPr>
                <w:b/>
              </w:rPr>
            </w:pPr>
            <w:r w:rsidRPr="00376174">
              <w:rPr>
                <w:b/>
              </w:rPr>
              <w:t>Comparison</w:t>
            </w:r>
          </w:p>
        </w:tc>
        <w:tc>
          <w:tcPr>
            <w:tcW w:w="1192" w:type="dxa"/>
          </w:tcPr>
          <w:p w:rsidR="00383CEF" w:rsidRPr="00376174" w:rsidRDefault="00383CEF" w:rsidP="00924300">
            <w:pPr>
              <w:jc w:val="center"/>
              <w:rPr>
                <w:b/>
              </w:rPr>
            </w:pPr>
            <w:r w:rsidRPr="00376174">
              <w:rPr>
                <w:b/>
              </w:rPr>
              <w:t>FDR&lt;=0.01</w:t>
            </w:r>
          </w:p>
        </w:tc>
        <w:tc>
          <w:tcPr>
            <w:tcW w:w="1280" w:type="dxa"/>
          </w:tcPr>
          <w:p w:rsidR="00383CEF" w:rsidRPr="00376174" w:rsidRDefault="00383CEF" w:rsidP="00924300">
            <w:pPr>
              <w:jc w:val="center"/>
              <w:rPr>
                <w:b/>
              </w:rPr>
            </w:pPr>
            <w:r w:rsidRPr="00376174">
              <w:rPr>
                <w:b/>
              </w:rPr>
              <w:t># DEGs (FC&gt;2)</w:t>
            </w:r>
          </w:p>
        </w:tc>
        <w:tc>
          <w:tcPr>
            <w:tcW w:w="1739" w:type="dxa"/>
          </w:tcPr>
          <w:p w:rsidR="00383CEF" w:rsidRPr="00376174" w:rsidRDefault="00383CEF" w:rsidP="00924300">
            <w:pPr>
              <w:jc w:val="center"/>
              <w:rPr>
                <w:b/>
              </w:rPr>
            </w:pPr>
            <w:r w:rsidRPr="00376174">
              <w:rPr>
                <w:b/>
              </w:rPr>
              <w:t># up</w:t>
            </w:r>
          </w:p>
        </w:tc>
        <w:tc>
          <w:tcPr>
            <w:tcW w:w="1746" w:type="dxa"/>
          </w:tcPr>
          <w:p w:rsidR="00383CEF" w:rsidRPr="00376174" w:rsidRDefault="00383CEF" w:rsidP="00924300">
            <w:pPr>
              <w:jc w:val="center"/>
              <w:rPr>
                <w:b/>
              </w:rPr>
            </w:pPr>
            <w:r w:rsidRPr="00376174">
              <w:rPr>
                <w:b/>
              </w:rPr>
              <w:t># down</w:t>
            </w:r>
          </w:p>
        </w:tc>
      </w:tr>
      <w:tr w:rsidR="00383CEF" w:rsidTr="00924300">
        <w:tc>
          <w:tcPr>
            <w:tcW w:w="3393" w:type="dxa"/>
          </w:tcPr>
          <w:p w:rsidR="00383CEF" w:rsidRPr="001F7DB9" w:rsidRDefault="00383CEF" w:rsidP="00924300">
            <w:r w:rsidRPr="001F7DB9">
              <w:t>WT</w:t>
            </w:r>
            <w:r>
              <w:t xml:space="preserve"> anaerobic </w:t>
            </w:r>
            <w:r w:rsidRPr="001F7DB9">
              <w:t>vs</w:t>
            </w:r>
            <w:r>
              <w:t xml:space="preserve"> </w:t>
            </w:r>
            <w:r w:rsidRPr="001F7DB9">
              <w:t>W</w:t>
            </w:r>
            <w:r>
              <w:t>T</w:t>
            </w:r>
          </w:p>
        </w:tc>
        <w:tc>
          <w:tcPr>
            <w:tcW w:w="1192" w:type="dxa"/>
          </w:tcPr>
          <w:p w:rsidR="00383CEF" w:rsidRDefault="00A03292" w:rsidP="00924300">
            <w:pPr>
              <w:jc w:val="center"/>
            </w:pPr>
            <w:r>
              <w:t>4779</w:t>
            </w:r>
          </w:p>
        </w:tc>
        <w:tc>
          <w:tcPr>
            <w:tcW w:w="1280" w:type="dxa"/>
          </w:tcPr>
          <w:p w:rsidR="00383CEF" w:rsidRDefault="006C6BE8" w:rsidP="00924300">
            <w:pPr>
              <w:jc w:val="center"/>
            </w:pPr>
            <w:r>
              <w:t>2595</w:t>
            </w:r>
          </w:p>
        </w:tc>
        <w:tc>
          <w:tcPr>
            <w:tcW w:w="1739" w:type="dxa"/>
          </w:tcPr>
          <w:p w:rsidR="00383CEF" w:rsidRDefault="00216E92" w:rsidP="00924300">
            <w:pPr>
              <w:jc w:val="center"/>
            </w:pPr>
            <w:r>
              <w:t>1276</w:t>
            </w:r>
          </w:p>
        </w:tc>
        <w:tc>
          <w:tcPr>
            <w:tcW w:w="1746" w:type="dxa"/>
          </w:tcPr>
          <w:p w:rsidR="00383CEF" w:rsidRDefault="00216E92" w:rsidP="00924300">
            <w:pPr>
              <w:jc w:val="center"/>
            </w:pPr>
            <w:r>
              <w:t>1319</w:t>
            </w:r>
          </w:p>
        </w:tc>
      </w:tr>
      <w:tr w:rsidR="00383CEF" w:rsidTr="00924300">
        <w:tc>
          <w:tcPr>
            <w:tcW w:w="3393" w:type="dxa"/>
          </w:tcPr>
          <w:p w:rsidR="00383CEF" w:rsidRPr="001F7DB9" w:rsidRDefault="00383CEF" w:rsidP="00924300">
            <w:r w:rsidRPr="00770C64">
              <w:rPr>
                <w:i/>
              </w:rPr>
              <w:t>set1</w:t>
            </w:r>
            <w:r>
              <w:t xml:space="preserve">Δ </w:t>
            </w:r>
            <w:r w:rsidRPr="001F7DB9">
              <w:t>vs</w:t>
            </w:r>
            <w:r>
              <w:t xml:space="preserve"> </w:t>
            </w:r>
            <w:r w:rsidRPr="001F7DB9">
              <w:t>WT</w:t>
            </w:r>
          </w:p>
        </w:tc>
        <w:tc>
          <w:tcPr>
            <w:tcW w:w="1192" w:type="dxa"/>
          </w:tcPr>
          <w:p w:rsidR="00383CEF" w:rsidRDefault="00A03292" w:rsidP="00924300">
            <w:pPr>
              <w:jc w:val="center"/>
            </w:pPr>
            <w:r>
              <w:t>1154</w:t>
            </w:r>
          </w:p>
        </w:tc>
        <w:tc>
          <w:tcPr>
            <w:tcW w:w="1280" w:type="dxa"/>
          </w:tcPr>
          <w:p w:rsidR="00383CEF" w:rsidRDefault="006C6BE8" w:rsidP="00924300">
            <w:pPr>
              <w:jc w:val="center"/>
            </w:pPr>
            <w:r>
              <w:t>180</w:t>
            </w:r>
          </w:p>
        </w:tc>
        <w:tc>
          <w:tcPr>
            <w:tcW w:w="1739" w:type="dxa"/>
          </w:tcPr>
          <w:p w:rsidR="00383CEF" w:rsidRDefault="00216E92" w:rsidP="00924300">
            <w:pPr>
              <w:jc w:val="center"/>
            </w:pPr>
            <w:r>
              <w:t>163</w:t>
            </w:r>
          </w:p>
        </w:tc>
        <w:tc>
          <w:tcPr>
            <w:tcW w:w="1746" w:type="dxa"/>
          </w:tcPr>
          <w:p w:rsidR="00383CEF" w:rsidRDefault="00216E92" w:rsidP="00924300">
            <w:pPr>
              <w:jc w:val="center"/>
            </w:pPr>
            <w:r>
              <w:t>17</w:t>
            </w:r>
          </w:p>
        </w:tc>
      </w:tr>
      <w:tr w:rsidR="00383CEF" w:rsidTr="00924300">
        <w:tc>
          <w:tcPr>
            <w:tcW w:w="3393" w:type="dxa"/>
          </w:tcPr>
          <w:p w:rsidR="00383CEF" w:rsidRPr="00770C64" w:rsidRDefault="00383CEF" w:rsidP="00924300">
            <w:r w:rsidRPr="00770C64">
              <w:rPr>
                <w:i/>
              </w:rPr>
              <w:t>set4</w:t>
            </w:r>
            <w:r>
              <w:t xml:space="preserve">Δ </w:t>
            </w:r>
            <w:r w:rsidRPr="001F7DB9">
              <w:t>vs</w:t>
            </w:r>
            <w:r>
              <w:t xml:space="preserve"> </w:t>
            </w:r>
            <w:r w:rsidRPr="00770C64">
              <w:rPr>
                <w:i/>
              </w:rPr>
              <w:t>set1</w:t>
            </w:r>
            <w:r>
              <w:t>Δ</w:t>
            </w:r>
          </w:p>
        </w:tc>
        <w:tc>
          <w:tcPr>
            <w:tcW w:w="1192" w:type="dxa"/>
          </w:tcPr>
          <w:p w:rsidR="00383CEF" w:rsidRDefault="00A03292" w:rsidP="00924300">
            <w:pPr>
              <w:jc w:val="center"/>
            </w:pPr>
            <w:r>
              <w:t>4101</w:t>
            </w:r>
          </w:p>
        </w:tc>
        <w:tc>
          <w:tcPr>
            <w:tcW w:w="1280" w:type="dxa"/>
          </w:tcPr>
          <w:p w:rsidR="00383CEF" w:rsidRDefault="006C6BE8" w:rsidP="00924300">
            <w:pPr>
              <w:jc w:val="center"/>
            </w:pPr>
            <w:r>
              <w:t>1544</w:t>
            </w:r>
          </w:p>
        </w:tc>
        <w:tc>
          <w:tcPr>
            <w:tcW w:w="1739" w:type="dxa"/>
          </w:tcPr>
          <w:p w:rsidR="00383CEF" w:rsidRDefault="00383CEF" w:rsidP="00216E92">
            <w:pPr>
              <w:jc w:val="center"/>
            </w:pPr>
            <w:r>
              <w:t>6</w:t>
            </w:r>
            <w:r w:rsidR="00216E92">
              <w:t>73</w:t>
            </w:r>
          </w:p>
        </w:tc>
        <w:tc>
          <w:tcPr>
            <w:tcW w:w="1746" w:type="dxa"/>
          </w:tcPr>
          <w:p w:rsidR="00383CEF" w:rsidRDefault="00216E92" w:rsidP="00924300">
            <w:pPr>
              <w:jc w:val="center"/>
            </w:pPr>
            <w:r>
              <w:t>871</w:t>
            </w:r>
          </w:p>
        </w:tc>
      </w:tr>
      <w:tr w:rsidR="00383CEF" w:rsidTr="00924300">
        <w:tc>
          <w:tcPr>
            <w:tcW w:w="3393" w:type="dxa"/>
          </w:tcPr>
          <w:p w:rsidR="00383CEF" w:rsidRPr="001F7DB9" w:rsidRDefault="00383CEF" w:rsidP="00924300">
            <w:r w:rsidRPr="00770C64">
              <w:rPr>
                <w:i/>
              </w:rPr>
              <w:t>set4</w:t>
            </w:r>
            <w:r>
              <w:t xml:space="preserve">Δ </w:t>
            </w:r>
            <w:r w:rsidRPr="001F7DB9">
              <w:t>vs</w:t>
            </w:r>
            <w:r>
              <w:t xml:space="preserve"> </w:t>
            </w:r>
            <w:r w:rsidRPr="001F7DB9">
              <w:t>WT</w:t>
            </w:r>
          </w:p>
        </w:tc>
        <w:tc>
          <w:tcPr>
            <w:tcW w:w="1192" w:type="dxa"/>
          </w:tcPr>
          <w:p w:rsidR="00383CEF" w:rsidRDefault="00A03292" w:rsidP="00924300">
            <w:pPr>
              <w:jc w:val="center"/>
            </w:pPr>
            <w:r>
              <w:t>3940</w:t>
            </w:r>
          </w:p>
        </w:tc>
        <w:tc>
          <w:tcPr>
            <w:tcW w:w="1280" w:type="dxa"/>
          </w:tcPr>
          <w:p w:rsidR="00383CEF" w:rsidRDefault="006C6BE8" w:rsidP="00924300">
            <w:pPr>
              <w:jc w:val="center"/>
            </w:pPr>
            <w:r>
              <w:t>1394</w:t>
            </w:r>
          </w:p>
        </w:tc>
        <w:tc>
          <w:tcPr>
            <w:tcW w:w="1739" w:type="dxa"/>
          </w:tcPr>
          <w:p w:rsidR="00383CEF" w:rsidRDefault="00216E92" w:rsidP="00924300">
            <w:pPr>
              <w:jc w:val="center"/>
            </w:pPr>
            <w:r>
              <w:t>649</w:t>
            </w:r>
          </w:p>
        </w:tc>
        <w:tc>
          <w:tcPr>
            <w:tcW w:w="1746" w:type="dxa"/>
          </w:tcPr>
          <w:p w:rsidR="00383CEF" w:rsidRDefault="00216E92" w:rsidP="00924300">
            <w:pPr>
              <w:jc w:val="center"/>
            </w:pPr>
            <w:r>
              <w:t>745</w:t>
            </w:r>
          </w:p>
        </w:tc>
      </w:tr>
      <w:tr w:rsidR="00383CEF" w:rsidTr="00924300">
        <w:tc>
          <w:tcPr>
            <w:tcW w:w="3393" w:type="dxa"/>
          </w:tcPr>
          <w:p w:rsidR="00383CEF" w:rsidRPr="001F7DB9" w:rsidRDefault="00383CEF" w:rsidP="00924300">
            <w:r w:rsidRPr="00770C64">
              <w:rPr>
                <w:i/>
              </w:rPr>
              <w:t>set1</w:t>
            </w:r>
            <w:r>
              <w:t xml:space="preserve">Δ at 41°C </w:t>
            </w:r>
            <w:r w:rsidRPr="001F7DB9">
              <w:t>vs</w:t>
            </w:r>
            <w:r>
              <w:t xml:space="preserve"> set1</w:t>
            </w:r>
          </w:p>
        </w:tc>
        <w:tc>
          <w:tcPr>
            <w:tcW w:w="1192" w:type="dxa"/>
          </w:tcPr>
          <w:p w:rsidR="00383CEF" w:rsidRDefault="00A03292" w:rsidP="00924300">
            <w:pPr>
              <w:jc w:val="center"/>
            </w:pPr>
            <w:r>
              <w:t>4417</w:t>
            </w:r>
          </w:p>
        </w:tc>
        <w:tc>
          <w:tcPr>
            <w:tcW w:w="1280" w:type="dxa"/>
          </w:tcPr>
          <w:p w:rsidR="00383CEF" w:rsidRDefault="006C6BE8" w:rsidP="00924300">
            <w:pPr>
              <w:jc w:val="center"/>
            </w:pPr>
            <w:r>
              <w:t>1594</w:t>
            </w:r>
          </w:p>
        </w:tc>
        <w:tc>
          <w:tcPr>
            <w:tcW w:w="1739" w:type="dxa"/>
          </w:tcPr>
          <w:p w:rsidR="00383CEF" w:rsidRDefault="00216E92" w:rsidP="00924300">
            <w:pPr>
              <w:jc w:val="center"/>
            </w:pPr>
            <w:r>
              <w:t>1077</w:t>
            </w:r>
          </w:p>
        </w:tc>
        <w:tc>
          <w:tcPr>
            <w:tcW w:w="1746" w:type="dxa"/>
          </w:tcPr>
          <w:p w:rsidR="00383CEF" w:rsidRDefault="00216E92" w:rsidP="00924300">
            <w:pPr>
              <w:jc w:val="center"/>
            </w:pPr>
            <w:r>
              <w:t>517</w:t>
            </w:r>
          </w:p>
        </w:tc>
      </w:tr>
      <w:tr w:rsidR="00383CEF" w:rsidTr="00924300">
        <w:tc>
          <w:tcPr>
            <w:tcW w:w="3393" w:type="dxa"/>
          </w:tcPr>
          <w:p w:rsidR="00383CEF" w:rsidRPr="001F7DB9" w:rsidRDefault="00383CEF" w:rsidP="00924300">
            <w:r w:rsidRPr="00770C64">
              <w:rPr>
                <w:i/>
              </w:rPr>
              <w:t>set4</w:t>
            </w:r>
            <w:r>
              <w:t xml:space="preserve">Δ anaerobic </w:t>
            </w:r>
            <w:r w:rsidRPr="001F7DB9">
              <w:t>vs</w:t>
            </w:r>
            <w:r>
              <w:t xml:space="preserve"> </w:t>
            </w:r>
            <w:r w:rsidRPr="00770C64">
              <w:rPr>
                <w:i/>
              </w:rPr>
              <w:t>set4</w:t>
            </w:r>
            <w:r>
              <w:t>Δ</w:t>
            </w:r>
          </w:p>
        </w:tc>
        <w:tc>
          <w:tcPr>
            <w:tcW w:w="1192" w:type="dxa"/>
          </w:tcPr>
          <w:p w:rsidR="00383CEF" w:rsidRDefault="00A03292" w:rsidP="00924300">
            <w:pPr>
              <w:jc w:val="center"/>
            </w:pPr>
            <w:r>
              <w:t>4195</w:t>
            </w:r>
          </w:p>
        </w:tc>
        <w:tc>
          <w:tcPr>
            <w:tcW w:w="1280" w:type="dxa"/>
          </w:tcPr>
          <w:p w:rsidR="00383CEF" w:rsidRDefault="006C6BE8" w:rsidP="00924300">
            <w:pPr>
              <w:jc w:val="center"/>
            </w:pPr>
            <w:r>
              <w:t>1544</w:t>
            </w:r>
          </w:p>
        </w:tc>
        <w:tc>
          <w:tcPr>
            <w:tcW w:w="1739" w:type="dxa"/>
          </w:tcPr>
          <w:p w:rsidR="00383CEF" w:rsidRDefault="00216E92" w:rsidP="00924300">
            <w:pPr>
              <w:jc w:val="center"/>
            </w:pPr>
            <w:r>
              <w:t>870</w:t>
            </w:r>
          </w:p>
        </w:tc>
        <w:tc>
          <w:tcPr>
            <w:tcW w:w="1746" w:type="dxa"/>
          </w:tcPr>
          <w:p w:rsidR="00383CEF" w:rsidRDefault="00216E92" w:rsidP="00924300">
            <w:pPr>
              <w:jc w:val="center"/>
            </w:pPr>
            <w:r>
              <w:t>674</w:t>
            </w:r>
          </w:p>
        </w:tc>
      </w:tr>
      <w:tr w:rsidR="00383CEF" w:rsidTr="00924300">
        <w:tc>
          <w:tcPr>
            <w:tcW w:w="3393" w:type="dxa"/>
          </w:tcPr>
          <w:p w:rsidR="00383CEF" w:rsidRPr="001F7DB9" w:rsidRDefault="00383CEF" w:rsidP="00924300">
            <w:r w:rsidRPr="007664BC">
              <w:rPr>
                <w:i/>
              </w:rPr>
              <w:t>set4</w:t>
            </w:r>
            <w:r>
              <w:t xml:space="preserve">Δ anaerobic </w:t>
            </w:r>
            <w:r w:rsidRPr="001F7DB9">
              <w:t>vs</w:t>
            </w:r>
            <w:r>
              <w:t xml:space="preserve"> WT </w:t>
            </w:r>
            <w:r w:rsidRPr="001F7DB9">
              <w:t>anaerobic</w:t>
            </w:r>
          </w:p>
        </w:tc>
        <w:tc>
          <w:tcPr>
            <w:tcW w:w="1192" w:type="dxa"/>
          </w:tcPr>
          <w:p w:rsidR="00383CEF" w:rsidRDefault="00A03292" w:rsidP="00924300">
            <w:pPr>
              <w:jc w:val="center"/>
            </w:pPr>
            <w:r>
              <w:t>2647</w:t>
            </w:r>
          </w:p>
        </w:tc>
        <w:tc>
          <w:tcPr>
            <w:tcW w:w="1280" w:type="dxa"/>
          </w:tcPr>
          <w:p w:rsidR="00383CEF" w:rsidRDefault="006C6BE8" w:rsidP="00924300">
            <w:pPr>
              <w:jc w:val="center"/>
            </w:pPr>
            <w:r>
              <w:t>461</w:t>
            </w:r>
          </w:p>
        </w:tc>
        <w:tc>
          <w:tcPr>
            <w:tcW w:w="1739" w:type="dxa"/>
          </w:tcPr>
          <w:p w:rsidR="00383CEF" w:rsidRDefault="00216E92" w:rsidP="00924300">
            <w:pPr>
              <w:jc w:val="center"/>
            </w:pPr>
            <w:r>
              <w:t>149</w:t>
            </w:r>
          </w:p>
        </w:tc>
        <w:tc>
          <w:tcPr>
            <w:tcW w:w="1746" w:type="dxa"/>
          </w:tcPr>
          <w:p w:rsidR="00383CEF" w:rsidRDefault="00216E92" w:rsidP="00924300">
            <w:pPr>
              <w:jc w:val="center"/>
            </w:pPr>
            <w:r>
              <w:t>312</w:t>
            </w:r>
          </w:p>
        </w:tc>
      </w:tr>
      <w:tr w:rsidR="00383CEF" w:rsidTr="00924300">
        <w:tc>
          <w:tcPr>
            <w:tcW w:w="3393" w:type="dxa"/>
          </w:tcPr>
          <w:p w:rsidR="00383CEF" w:rsidRPr="001F7DB9" w:rsidRDefault="00383CEF" w:rsidP="00924300">
            <w:r w:rsidRPr="001F7DB9">
              <w:t>WT</w:t>
            </w:r>
            <w:r>
              <w:t xml:space="preserve"> + </w:t>
            </w:r>
            <w:r w:rsidRPr="007664BC">
              <w:t>H</w:t>
            </w:r>
            <w:r w:rsidRPr="007664BC">
              <w:rPr>
                <w:vertAlign w:val="subscript"/>
              </w:rPr>
              <w:t>2</w:t>
            </w:r>
            <w:r>
              <w:t>O</w:t>
            </w:r>
            <w:r w:rsidRPr="007664BC">
              <w:rPr>
                <w:vertAlign w:val="subscript"/>
              </w:rPr>
              <w:t>2</w:t>
            </w:r>
            <w:r>
              <w:t xml:space="preserve"> </w:t>
            </w:r>
            <w:r w:rsidRPr="007664BC">
              <w:t>vs</w:t>
            </w:r>
            <w:r>
              <w:t xml:space="preserve"> WT</w:t>
            </w:r>
          </w:p>
        </w:tc>
        <w:tc>
          <w:tcPr>
            <w:tcW w:w="1192" w:type="dxa"/>
          </w:tcPr>
          <w:p w:rsidR="00383CEF" w:rsidRDefault="00A03292" w:rsidP="00924300">
            <w:pPr>
              <w:jc w:val="center"/>
            </w:pPr>
            <w:r>
              <w:t>3295</w:t>
            </w:r>
          </w:p>
        </w:tc>
        <w:tc>
          <w:tcPr>
            <w:tcW w:w="1280" w:type="dxa"/>
          </w:tcPr>
          <w:p w:rsidR="00383CEF" w:rsidRDefault="00180E0B" w:rsidP="00924300">
            <w:pPr>
              <w:jc w:val="center"/>
            </w:pPr>
            <w:r>
              <w:t>573</w:t>
            </w:r>
          </w:p>
        </w:tc>
        <w:tc>
          <w:tcPr>
            <w:tcW w:w="1739" w:type="dxa"/>
          </w:tcPr>
          <w:p w:rsidR="00383CEF" w:rsidRDefault="00216E92" w:rsidP="00924300">
            <w:pPr>
              <w:jc w:val="center"/>
            </w:pPr>
            <w:r>
              <w:t>151</w:t>
            </w:r>
          </w:p>
        </w:tc>
        <w:tc>
          <w:tcPr>
            <w:tcW w:w="1746" w:type="dxa"/>
          </w:tcPr>
          <w:p w:rsidR="00383CEF" w:rsidRDefault="00216E92" w:rsidP="00924300">
            <w:pPr>
              <w:jc w:val="center"/>
            </w:pPr>
            <w:r>
              <w:t>422</w:t>
            </w:r>
          </w:p>
        </w:tc>
      </w:tr>
      <w:tr w:rsidR="00383CEF" w:rsidTr="00924300">
        <w:tc>
          <w:tcPr>
            <w:tcW w:w="3393" w:type="dxa"/>
          </w:tcPr>
          <w:p w:rsidR="00383CEF" w:rsidRPr="001F7DB9" w:rsidRDefault="00383CEF" w:rsidP="00924300">
            <w:r w:rsidRPr="00953409">
              <w:rPr>
                <w:i/>
              </w:rPr>
              <w:t>set1</w:t>
            </w:r>
            <w:r>
              <w:t>Δ + H</w:t>
            </w:r>
            <w:r w:rsidRPr="00953409">
              <w:rPr>
                <w:vertAlign w:val="subscript"/>
              </w:rPr>
              <w:t>2</w:t>
            </w:r>
            <w:r>
              <w:t>O</w:t>
            </w:r>
            <w:r w:rsidRPr="00953409">
              <w:rPr>
                <w:vertAlign w:val="subscript"/>
              </w:rPr>
              <w:t>2</w:t>
            </w:r>
            <w:r>
              <w:t xml:space="preserve"> vs </w:t>
            </w:r>
            <w:r w:rsidRPr="00953409">
              <w:rPr>
                <w:i/>
              </w:rPr>
              <w:t>set1</w:t>
            </w:r>
            <w:r>
              <w:t xml:space="preserve">Δ </w:t>
            </w:r>
          </w:p>
        </w:tc>
        <w:tc>
          <w:tcPr>
            <w:tcW w:w="1192" w:type="dxa"/>
          </w:tcPr>
          <w:p w:rsidR="00383CEF" w:rsidRDefault="00A03292" w:rsidP="00924300">
            <w:pPr>
              <w:jc w:val="center"/>
            </w:pPr>
            <w:r>
              <w:t>3407</w:t>
            </w:r>
          </w:p>
        </w:tc>
        <w:tc>
          <w:tcPr>
            <w:tcW w:w="1280" w:type="dxa"/>
          </w:tcPr>
          <w:p w:rsidR="00383CEF" w:rsidRDefault="00BF6D5C" w:rsidP="00924300">
            <w:pPr>
              <w:jc w:val="center"/>
            </w:pPr>
            <w:r>
              <w:t>593</w:t>
            </w:r>
          </w:p>
        </w:tc>
        <w:tc>
          <w:tcPr>
            <w:tcW w:w="1739" w:type="dxa"/>
          </w:tcPr>
          <w:p w:rsidR="00383CEF" w:rsidRDefault="00216E92" w:rsidP="00924300">
            <w:pPr>
              <w:jc w:val="center"/>
            </w:pPr>
            <w:r>
              <w:t>100</w:t>
            </w:r>
          </w:p>
        </w:tc>
        <w:tc>
          <w:tcPr>
            <w:tcW w:w="1746" w:type="dxa"/>
          </w:tcPr>
          <w:p w:rsidR="00383CEF" w:rsidRDefault="00216E92" w:rsidP="00924300">
            <w:pPr>
              <w:jc w:val="center"/>
            </w:pPr>
            <w:r>
              <w:t>493</w:t>
            </w:r>
          </w:p>
        </w:tc>
      </w:tr>
      <w:tr w:rsidR="00383CEF" w:rsidTr="00924300">
        <w:tc>
          <w:tcPr>
            <w:tcW w:w="3393" w:type="dxa"/>
          </w:tcPr>
          <w:p w:rsidR="00383CEF" w:rsidRPr="001F7DB9" w:rsidRDefault="00383CEF" w:rsidP="00924300">
            <w:r w:rsidRPr="00953409">
              <w:rPr>
                <w:i/>
              </w:rPr>
              <w:t>set1</w:t>
            </w:r>
            <w:r>
              <w:t>Δ</w:t>
            </w:r>
            <w:r w:rsidRPr="001F7DB9">
              <w:t xml:space="preserve"> </w:t>
            </w:r>
            <w:r>
              <w:t xml:space="preserve">+ </w:t>
            </w:r>
            <w:r w:rsidRPr="001F7DB9">
              <w:t>H</w:t>
            </w:r>
            <w:r w:rsidRPr="009A4210">
              <w:rPr>
                <w:vertAlign w:val="subscript"/>
              </w:rPr>
              <w:t>2</w:t>
            </w:r>
            <w:r w:rsidRPr="001F7DB9">
              <w:t>O</w:t>
            </w:r>
            <w:r w:rsidRPr="009A4210">
              <w:rPr>
                <w:vertAlign w:val="subscript"/>
              </w:rPr>
              <w:t>2</w:t>
            </w:r>
            <w:r>
              <w:t xml:space="preserve"> </w:t>
            </w:r>
            <w:r w:rsidRPr="001F7DB9">
              <w:t>vs</w:t>
            </w:r>
            <w:r>
              <w:t xml:space="preserve"> WT + </w:t>
            </w:r>
            <w:r w:rsidRPr="001F7DB9">
              <w:t>H</w:t>
            </w:r>
            <w:r w:rsidRPr="00953409">
              <w:rPr>
                <w:vertAlign w:val="subscript"/>
              </w:rPr>
              <w:t>2</w:t>
            </w:r>
            <w:r w:rsidRPr="001F7DB9">
              <w:t>O</w:t>
            </w:r>
            <w:r w:rsidRPr="00953409">
              <w:rPr>
                <w:vertAlign w:val="subscript"/>
              </w:rPr>
              <w:t>2</w:t>
            </w:r>
          </w:p>
        </w:tc>
        <w:tc>
          <w:tcPr>
            <w:tcW w:w="1192" w:type="dxa"/>
          </w:tcPr>
          <w:p w:rsidR="00383CEF" w:rsidRDefault="00A03292" w:rsidP="00924300">
            <w:pPr>
              <w:jc w:val="center"/>
            </w:pPr>
            <w:r>
              <w:t>1471</w:t>
            </w:r>
          </w:p>
        </w:tc>
        <w:tc>
          <w:tcPr>
            <w:tcW w:w="1280" w:type="dxa"/>
          </w:tcPr>
          <w:p w:rsidR="00383CEF" w:rsidRDefault="00BF6D5C" w:rsidP="00924300">
            <w:pPr>
              <w:jc w:val="center"/>
            </w:pPr>
            <w:r>
              <w:t>204</w:t>
            </w:r>
          </w:p>
        </w:tc>
        <w:tc>
          <w:tcPr>
            <w:tcW w:w="1739" w:type="dxa"/>
          </w:tcPr>
          <w:p w:rsidR="00383CEF" w:rsidRDefault="00216E92" w:rsidP="00924300">
            <w:pPr>
              <w:jc w:val="center"/>
            </w:pPr>
            <w:r>
              <w:t>124</w:t>
            </w:r>
          </w:p>
        </w:tc>
        <w:tc>
          <w:tcPr>
            <w:tcW w:w="1746" w:type="dxa"/>
          </w:tcPr>
          <w:p w:rsidR="00383CEF" w:rsidRDefault="00216E92" w:rsidP="00924300">
            <w:pPr>
              <w:jc w:val="center"/>
            </w:pPr>
            <w:r>
              <w:t>80</w:t>
            </w:r>
          </w:p>
        </w:tc>
      </w:tr>
      <w:tr w:rsidR="00383CEF" w:rsidTr="00924300">
        <w:tc>
          <w:tcPr>
            <w:tcW w:w="3393" w:type="dxa"/>
          </w:tcPr>
          <w:p w:rsidR="00383CEF" w:rsidRPr="001F7DB9" w:rsidRDefault="00383CEF" w:rsidP="00924300">
            <w:r w:rsidRPr="00953409">
              <w:rPr>
                <w:i/>
              </w:rPr>
              <w:t>set1</w:t>
            </w:r>
            <w:r>
              <w:t>Δ</w:t>
            </w:r>
            <w:r w:rsidRPr="001F7DB9">
              <w:t xml:space="preserve"> </w:t>
            </w:r>
            <w:r>
              <w:t xml:space="preserve">at </w:t>
            </w:r>
            <w:r w:rsidRPr="001F7DB9">
              <w:t>41</w:t>
            </w:r>
            <w:r>
              <w:t xml:space="preserve">°C </w:t>
            </w:r>
            <w:r w:rsidRPr="001F7DB9">
              <w:t>vs</w:t>
            </w:r>
            <w:r>
              <w:t xml:space="preserve"> WT at </w:t>
            </w:r>
            <w:r w:rsidRPr="001F7DB9">
              <w:t>41</w:t>
            </w:r>
            <w:r>
              <w:t>°C</w:t>
            </w:r>
          </w:p>
        </w:tc>
        <w:tc>
          <w:tcPr>
            <w:tcW w:w="1192" w:type="dxa"/>
          </w:tcPr>
          <w:p w:rsidR="00383CEF" w:rsidRDefault="00A03292" w:rsidP="00924300">
            <w:pPr>
              <w:jc w:val="center"/>
            </w:pPr>
            <w:r>
              <w:t>2378</w:t>
            </w:r>
          </w:p>
        </w:tc>
        <w:tc>
          <w:tcPr>
            <w:tcW w:w="1280" w:type="dxa"/>
          </w:tcPr>
          <w:p w:rsidR="00383CEF" w:rsidRDefault="00BF6D5C" w:rsidP="00924300">
            <w:pPr>
              <w:jc w:val="center"/>
            </w:pPr>
            <w:r>
              <w:t>402</w:t>
            </w:r>
          </w:p>
        </w:tc>
        <w:tc>
          <w:tcPr>
            <w:tcW w:w="1739" w:type="dxa"/>
          </w:tcPr>
          <w:p w:rsidR="00383CEF" w:rsidRDefault="00216E92" w:rsidP="00924300">
            <w:pPr>
              <w:jc w:val="center"/>
            </w:pPr>
            <w:r>
              <w:t>366</w:t>
            </w:r>
          </w:p>
        </w:tc>
        <w:tc>
          <w:tcPr>
            <w:tcW w:w="1746" w:type="dxa"/>
          </w:tcPr>
          <w:p w:rsidR="00383CEF" w:rsidRDefault="00216E92" w:rsidP="00924300">
            <w:pPr>
              <w:jc w:val="center"/>
            </w:pPr>
            <w:r>
              <w:t>36</w:t>
            </w:r>
          </w:p>
        </w:tc>
      </w:tr>
      <w:tr w:rsidR="00383CEF" w:rsidTr="00924300">
        <w:tc>
          <w:tcPr>
            <w:tcW w:w="3393" w:type="dxa"/>
          </w:tcPr>
          <w:p w:rsidR="00383CEF" w:rsidRDefault="00383CEF" w:rsidP="00924300">
            <w:r w:rsidRPr="001F7DB9">
              <w:t>WT</w:t>
            </w:r>
            <w:r>
              <w:t xml:space="preserve"> at 41°C</w:t>
            </w:r>
            <w:r w:rsidRPr="001F7DB9">
              <w:t xml:space="preserve"> vs</w:t>
            </w:r>
            <w:r>
              <w:t xml:space="preserve"> WT</w:t>
            </w:r>
          </w:p>
        </w:tc>
        <w:tc>
          <w:tcPr>
            <w:tcW w:w="1192" w:type="dxa"/>
          </w:tcPr>
          <w:p w:rsidR="00383CEF" w:rsidRDefault="00A03292" w:rsidP="00924300">
            <w:pPr>
              <w:jc w:val="center"/>
            </w:pPr>
            <w:r>
              <w:t>4201</w:t>
            </w:r>
          </w:p>
        </w:tc>
        <w:tc>
          <w:tcPr>
            <w:tcW w:w="1280" w:type="dxa"/>
          </w:tcPr>
          <w:p w:rsidR="00383CEF" w:rsidRDefault="00821600" w:rsidP="00924300">
            <w:pPr>
              <w:jc w:val="center"/>
            </w:pPr>
            <w:r>
              <w:t>1372</w:t>
            </w:r>
          </w:p>
        </w:tc>
        <w:tc>
          <w:tcPr>
            <w:tcW w:w="1739" w:type="dxa"/>
          </w:tcPr>
          <w:p w:rsidR="00383CEF" w:rsidRDefault="00216E92" w:rsidP="00924300">
            <w:pPr>
              <w:jc w:val="center"/>
            </w:pPr>
            <w:r>
              <w:t>896</w:t>
            </w:r>
          </w:p>
        </w:tc>
        <w:tc>
          <w:tcPr>
            <w:tcW w:w="1746" w:type="dxa"/>
          </w:tcPr>
          <w:p w:rsidR="00383CEF" w:rsidRDefault="00216E92" w:rsidP="00924300">
            <w:pPr>
              <w:jc w:val="center"/>
            </w:pPr>
            <w:r>
              <w:t>476</w:t>
            </w:r>
          </w:p>
        </w:tc>
      </w:tr>
    </w:tbl>
    <w:p w:rsidR="00875B28" w:rsidRDefault="00875B28" w:rsidP="004931E3">
      <w:pPr>
        <w:rPr>
          <w:b/>
        </w:rPr>
      </w:pPr>
    </w:p>
    <w:p w:rsidR="00EB7DB7" w:rsidRDefault="007139B3" w:rsidP="00131F59">
      <w:pPr>
        <w:jc w:val="both"/>
        <w:rPr>
          <w:b/>
        </w:rPr>
      </w:pPr>
      <w:r>
        <w:rPr>
          <w:b/>
        </w:rPr>
        <w:t>Table 4</w:t>
      </w:r>
      <w:r w:rsidR="00EB7DB7">
        <w:rPr>
          <w:b/>
        </w:rPr>
        <w:t>.  Cufflinks differential expression results.</w:t>
      </w:r>
      <w:r w:rsidR="004F38A1">
        <w:rPr>
          <w:b/>
        </w:rPr>
        <w:t xml:space="preserve">  </w:t>
      </w:r>
      <w:r w:rsidR="004F38A1">
        <w:t xml:space="preserve">The number of genes found to be differentially expressed </w:t>
      </w:r>
      <w:r w:rsidR="00982D1F">
        <w:t xml:space="preserve">using Cufflinks </w:t>
      </w:r>
      <w:r w:rsidR="004F38A1">
        <w:t xml:space="preserve">at a 1% false discovery rate are shown, along with the number of genes differentially expressed when an additional 2 fold change cutoff is applied.  The number of genes up-regulated and down regulated are also shown.  For each comparison, </w:t>
      </w:r>
      <w:proofErr w:type="gramStart"/>
      <w:r w:rsidR="004F38A1">
        <w:t>A</w:t>
      </w:r>
      <w:proofErr w:type="gramEnd"/>
      <w:r w:rsidR="004F38A1">
        <w:t xml:space="preserve"> vs B, fold change </w:t>
      </w:r>
      <w:r w:rsidR="000837E9">
        <w:t>was calculated as condition A/c</w:t>
      </w:r>
      <w:r w:rsidR="004F38A1">
        <w:t>ondition B.</w:t>
      </w:r>
    </w:p>
    <w:tbl>
      <w:tblPr>
        <w:tblStyle w:val="TableGrid"/>
        <w:tblW w:w="0" w:type="auto"/>
        <w:tblLook w:val="04A0" w:firstRow="1" w:lastRow="0" w:firstColumn="1" w:lastColumn="0" w:noHBand="0" w:noVBand="1"/>
      </w:tblPr>
      <w:tblGrid>
        <w:gridCol w:w="3393"/>
        <w:gridCol w:w="1192"/>
        <w:gridCol w:w="1280"/>
        <w:gridCol w:w="1739"/>
        <w:gridCol w:w="1746"/>
      </w:tblGrid>
      <w:tr w:rsidR="00EE3BA5" w:rsidTr="00924300">
        <w:tc>
          <w:tcPr>
            <w:tcW w:w="3393" w:type="dxa"/>
          </w:tcPr>
          <w:p w:rsidR="00EE3BA5" w:rsidRPr="00376174" w:rsidRDefault="00EE3BA5" w:rsidP="00924300">
            <w:pPr>
              <w:jc w:val="center"/>
              <w:rPr>
                <w:b/>
              </w:rPr>
            </w:pPr>
            <w:r w:rsidRPr="00376174">
              <w:rPr>
                <w:b/>
              </w:rPr>
              <w:t>Comparison</w:t>
            </w:r>
          </w:p>
        </w:tc>
        <w:tc>
          <w:tcPr>
            <w:tcW w:w="1192" w:type="dxa"/>
          </w:tcPr>
          <w:p w:rsidR="00EE3BA5" w:rsidRPr="00376174" w:rsidRDefault="00EE3BA5" w:rsidP="00924300">
            <w:pPr>
              <w:jc w:val="center"/>
              <w:rPr>
                <w:b/>
              </w:rPr>
            </w:pPr>
            <w:r w:rsidRPr="00376174">
              <w:rPr>
                <w:b/>
              </w:rPr>
              <w:t>FDR&lt;=0.01</w:t>
            </w:r>
          </w:p>
        </w:tc>
        <w:tc>
          <w:tcPr>
            <w:tcW w:w="1280" w:type="dxa"/>
          </w:tcPr>
          <w:p w:rsidR="00EE3BA5" w:rsidRPr="00376174" w:rsidRDefault="00EE3BA5" w:rsidP="00924300">
            <w:pPr>
              <w:jc w:val="center"/>
              <w:rPr>
                <w:b/>
              </w:rPr>
            </w:pPr>
            <w:r w:rsidRPr="00376174">
              <w:rPr>
                <w:b/>
              </w:rPr>
              <w:t># DEGs (FC&gt;2)</w:t>
            </w:r>
          </w:p>
        </w:tc>
        <w:tc>
          <w:tcPr>
            <w:tcW w:w="1739" w:type="dxa"/>
          </w:tcPr>
          <w:p w:rsidR="00EE3BA5" w:rsidRPr="00376174" w:rsidRDefault="00EE3BA5" w:rsidP="00924300">
            <w:pPr>
              <w:jc w:val="center"/>
              <w:rPr>
                <w:b/>
              </w:rPr>
            </w:pPr>
            <w:r w:rsidRPr="00376174">
              <w:rPr>
                <w:b/>
              </w:rPr>
              <w:t># up</w:t>
            </w:r>
          </w:p>
        </w:tc>
        <w:tc>
          <w:tcPr>
            <w:tcW w:w="1746" w:type="dxa"/>
          </w:tcPr>
          <w:p w:rsidR="00EE3BA5" w:rsidRPr="00376174" w:rsidRDefault="00EE3BA5" w:rsidP="00924300">
            <w:pPr>
              <w:jc w:val="center"/>
              <w:rPr>
                <w:b/>
              </w:rPr>
            </w:pPr>
            <w:r w:rsidRPr="00376174">
              <w:rPr>
                <w:b/>
              </w:rPr>
              <w:t># down</w:t>
            </w:r>
          </w:p>
        </w:tc>
      </w:tr>
      <w:tr w:rsidR="00EE3BA5" w:rsidTr="00924300">
        <w:tc>
          <w:tcPr>
            <w:tcW w:w="3393" w:type="dxa"/>
          </w:tcPr>
          <w:p w:rsidR="00EE3BA5" w:rsidRPr="001F7DB9" w:rsidRDefault="00EE3BA5" w:rsidP="00924300">
            <w:r w:rsidRPr="001F7DB9">
              <w:t>WT</w:t>
            </w:r>
            <w:r>
              <w:t xml:space="preserve"> anaerobic </w:t>
            </w:r>
            <w:r w:rsidRPr="001F7DB9">
              <w:t>vs</w:t>
            </w:r>
            <w:r>
              <w:t xml:space="preserve"> </w:t>
            </w:r>
            <w:r w:rsidRPr="001F7DB9">
              <w:t>W</w:t>
            </w:r>
            <w:r>
              <w:t>T</w:t>
            </w:r>
          </w:p>
        </w:tc>
        <w:tc>
          <w:tcPr>
            <w:tcW w:w="1192" w:type="dxa"/>
          </w:tcPr>
          <w:p w:rsidR="00EE3BA5" w:rsidRDefault="00EE3BA5" w:rsidP="00924300">
            <w:pPr>
              <w:jc w:val="center"/>
            </w:pPr>
            <w:r>
              <w:t>4128</w:t>
            </w:r>
          </w:p>
        </w:tc>
        <w:tc>
          <w:tcPr>
            <w:tcW w:w="1280" w:type="dxa"/>
          </w:tcPr>
          <w:p w:rsidR="00EE3BA5" w:rsidRDefault="00EE3BA5" w:rsidP="00924300">
            <w:pPr>
              <w:jc w:val="center"/>
            </w:pPr>
            <w:r>
              <w:t>2266</w:t>
            </w:r>
          </w:p>
        </w:tc>
        <w:tc>
          <w:tcPr>
            <w:tcW w:w="1739" w:type="dxa"/>
          </w:tcPr>
          <w:p w:rsidR="00EE3BA5" w:rsidRDefault="00EE3BA5" w:rsidP="00924300">
            <w:pPr>
              <w:jc w:val="center"/>
            </w:pPr>
            <w:r>
              <w:t>1071</w:t>
            </w:r>
          </w:p>
        </w:tc>
        <w:tc>
          <w:tcPr>
            <w:tcW w:w="1746" w:type="dxa"/>
          </w:tcPr>
          <w:p w:rsidR="00EE3BA5" w:rsidRDefault="00EE3BA5" w:rsidP="00924300">
            <w:pPr>
              <w:jc w:val="center"/>
            </w:pPr>
            <w:r>
              <w:t>1195</w:t>
            </w:r>
          </w:p>
        </w:tc>
      </w:tr>
      <w:tr w:rsidR="00EE3BA5" w:rsidTr="00924300">
        <w:tc>
          <w:tcPr>
            <w:tcW w:w="3393" w:type="dxa"/>
          </w:tcPr>
          <w:p w:rsidR="00EE3BA5" w:rsidRPr="001F7DB9" w:rsidRDefault="00EE3BA5" w:rsidP="00924300">
            <w:r w:rsidRPr="00770C64">
              <w:rPr>
                <w:i/>
              </w:rPr>
              <w:t>set1</w:t>
            </w:r>
            <w:r>
              <w:t xml:space="preserve">Δ </w:t>
            </w:r>
            <w:r w:rsidRPr="001F7DB9">
              <w:t>vs</w:t>
            </w:r>
            <w:r>
              <w:t xml:space="preserve"> </w:t>
            </w:r>
            <w:r w:rsidRPr="001F7DB9">
              <w:t>WT</w:t>
            </w:r>
          </w:p>
        </w:tc>
        <w:tc>
          <w:tcPr>
            <w:tcW w:w="1192" w:type="dxa"/>
          </w:tcPr>
          <w:p w:rsidR="00EE3BA5" w:rsidRDefault="00EE3BA5" w:rsidP="00924300">
            <w:pPr>
              <w:jc w:val="center"/>
            </w:pPr>
            <w:r>
              <w:t>637</w:t>
            </w:r>
          </w:p>
        </w:tc>
        <w:tc>
          <w:tcPr>
            <w:tcW w:w="1280" w:type="dxa"/>
          </w:tcPr>
          <w:p w:rsidR="00EE3BA5" w:rsidRDefault="00EE3BA5" w:rsidP="00924300">
            <w:pPr>
              <w:jc w:val="center"/>
            </w:pPr>
            <w:r>
              <w:t>104</w:t>
            </w:r>
          </w:p>
        </w:tc>
        <w:tc>
          <w:tcPr>
            <w:tcW w:w="1739" w:type="dxa"/>
          </w:tcPr>
          <w:p w:rsidR="00EE3BA5" w:rsidRDefault="00EE3BA5" w:rsidP="00924300">
            <w:pPr>
              <w:jc w:val="center"/>
            </w:pPr>
            <w:r>
              <w:t>88</w:t>
            </w:r>
          </w:p>
        </w:tc>
        <w:tc>
          <w:tcPr>
            <w:tcW w:w="1746" w:type="dxa"/>
          </w:tcPr>
          <w:p w:rsidR="00EE3BA5" w:rsidRDefault="00EE3BA5" w:rsidP="00924300">
            <w:pPr>
              <w:jc w:val="center"/>
            </w:pPr>
            <w:r>
              <w:t>12</w:t>
            </w:r>
          </w:p>
        </w:tc>
      </w:tr>
      <w:tr w:rsidR="00EE3BA5" w:rsidTr="00924300">
        <w:tc>
          <w:tcPr>
            <w:tcW w:w="3393" w:type="dxa"/>
          </w:tcPr>
          <w:p w:rsidR="00EE3BA5" w:rsidRPr="00770C64" w:rsidRDefault="00EE3BA5" w:rsidP="00924300">
            <w:r w:rsidRPr="00770C64">
              <w:rPr>
                <w:i/>
              </w:rPr>
              <w:t>set4</w:t>
            </w:r>
            <w:r>
              <w:t xml:space="preserve">Δ </w:t>
            </w:r>
            <w:r w:rsidRPr="001F7DB9">
              <w:t>vs</w:t>
            </w:r>
            <w:r>
              <w:t xml:space="preserve"> </w:t>
            </w:r>
            <w:r w:rsidRPr="00770C64">
              <w:rPr>
                <w:i/>
              </w:rPr>
              <w:t>set1</w:t>
            </w:r>
            <w:r>
              <w:t>Δ</w:t>
            </w:r>
          </w:p>
        </w:tc>
        <w:tc>
          <w:tcPr>
            <w:tcW w:w="1192" w:type="dxa"/>
          </w:tcPr>
          <w:p w:rsidR="00EE3BA5" w:rsidRDefault="00EE3BA5" w:rsidP="00924300">
            <w:pPr>
              <w:jc w:val="center"/>
            </w:pPr>
            <w:r>
              <w:t>3665</w:t>
            </w:r>
          </w:p>
        </w:tc>
        <w:tc>
          <w:tcPr>
            <w:tcW w:w="1280" w:type="dxa"/>
          </w:tcPr>
          <w:p w:rsidR="00EE3BA5" w:rsidRDefault="00EE3BA5" w:rsidP="00924300">
            <w:pPr>
              <w:jc w:val="center"/>
            </w:pPr>
            <w:r>
              <w:t>1379</w:t>
            </w:r>
          </w:p>
        </w:tc>
        <w:tc>
          <w:tcPr>
            <w:tcW w:w="1739" w:type="dxa"/>
          </w:tcPr>
          <w:p w:rsidR="00EE3BA5" w:rsidRDefault="00EE3BA5" w:rsidP="00924300">
            <w:pPr>
              <w:jc w:val="center"/>
            </w:pPr>
            <w:r>
              <w:t>608</w:t>
            </w:r>
          </w:p>
        </w:tc>
        <w:tc>
          <w:tcPr>
            <w:tcW w:w="1746" w:type="dxa"/>
          </w:tcPr>
          <w:p w:rsidR="00EE3BA5" w:rsidRDefault="00EE3BA5" w:rsidP="00924300">
            <w:pPr>
              <w:jc w:val="center"/>
            </w:pPr>
            <w:r>
              <w:t>771</w:t>
            </w:r>
          </w:p>
        </w:tc>
      </w:tr>
      <w:tr w:rsidR="00EE3BA5" w:rsidTr="00924300">
        <w:tc>
          <w:tcPr>
            <w:tcW w:w="3393" w:type="dxa"/>
          </w:tcPr>
          <w:p w:rsidR="00EE3BA5" w:rsidRPr="001F7DB9" w:rsidRDefault="00EE3BA5" w:rsidP="00924300">
            <w:r w:rsidRPr="00770C64">
              <w:rPr>
                <w:i/>
              </w:rPr>
              <w:t>set4</w:t>
            </w:r>
            <w:r>
              <w:t xml:space="preserve">Δ </w:t>
            </w:r>
            <w:r w:rsidRPr="001F7DB9">
              <w:t>vs</w:t>
            </w:r>
            <w:r>
              <w:t xml:space="preserve"> </w:t>
            </w:r>
            <w:r w:rsidRPr="001F7DB9">
              <w:t>WT</w:t>
            </w:r>
          </w:p>
        </w:tc>
        <w:tc>
          <w:tcPr>
            <w:tcW w:w="1192" w:type="dxa"/>
          </w:tcPr>
          <w:p w:rsidR="00EE3BA5" w:rsidRDefault="00EE3BA5" w:rsidP="00924300">
            <w:pPr>
              <w:jc w:val="center"/>
            </w:pPr>
            <w:r>
              <w:t>3463</w:t>
            </w:r>
          </w:p>
        </w:tc>
        <w:tc>
          <w:tcPr>
            <w:tcW w:w="1280" w:type="dxa"/>
          </w:tcPr>
          <w:p w:rsidR="00EE3BA5" w:rsidRDefault="00EE3BA5" w:rsidP="00924300">
            <w:pPr>
              <w:jc w:val="center"/>
            </w:pPr>
            <w:r>
              <w:t>1266</w:t>
            </w:r>
          </w:p>
        </w:tc>
        <w:tc>
          <w:tcPr>
            <w:tcW w:w="1739" w:type="dxa"/>
          </w:tcPr>
          <w:p w:rsidR="00EE3BA5" w:rsidRDefault="00EE3BA5" w:rsidP="00924300">
            <w:pPr>
              <w:jc w:val="center"/>
            </w:pPr>
            <w:r>
              <w:t>620</w:t>
            </w:r>
          </w:p>
        </w:tc>
        <w:tc>
          <w:tcPr>
            <w:tcW w:w="1746" w:type="dxa"/>
          </w:tcPr>
          <w:p w:rsidR="00EE3BA5" w:rsidRDefault="00EE3BA5" w:rsidP="00924300">
            <w:pPr>
              <w:jc w:val="center"/>
            </w:pPr>
            <w:r>
              <w:t>646</w:t>
            </w:r>
          </w:p>
        </w:tc>
      </w:tr>
      <w:tr w:rsidR="00EE3BA5" w:rsidTr="00924300">
        <w:tc>
          <w:tcPr>
            <w:tcW w:w="3393" w:type="dxa"/>
          </w:tcPr>
          <w:p w:rsidR="00EE3BA5" w:rsidRPr="001F7DB9" w:rsidRDefault="00EE3BA5" w:rsidP="00924300">
            <w:r w:rsidRPr="00770C64">
              <w:rPr>
                <w:i/>
              </w:rPr>
              <w:t>set1</w:t>
            </w:r>
            <w:r>
              <w:t xml:space="preserve">Δ at 41°C </w:t>
            </w:r>
            <w:r w:rsidRPr="001F7DB9">
              <w:t>vs</w:t>
            </w:r>
            <w:r>
              <w:t xml:space="preserve"> set1</w:t>
            </w:r>
          </w:p>
        </w:tc>
        <w:tc>
          <w:tcPr>
            <w:tcW w:w="1192" w:type="dxa"/>
          </w:tcPr>
          <w:p w:rsidR="00EE3BA5" w:rsidRDefault="00EE3BA5" w:rsidP="00924300">
            <w:pPr>
              <w:jc w:val="center"/>
            </w:pPr>
            <w:r>
              <w:t>3585</w:t>
            </w:r>
          </w:p>
        </w:tc>
        <w:tc>
          <w:tcPr>
            <w:tcW w:w="1280" w:type="dxa"/>
          </w:tcPr>
          <w:p w:rsidR="00EE3BA5" w:rsidRDefault="00EE3BA5" w:rsidP="00924300">
            <w:pPr>
              <w:jc w:val="center"/>
            </w:pPr>
            <w:r>
              <w:t>1157</w:t>
            </w:r>
          </w:p>
        </w:tc>
        <w:tc>
          <w:tcPr>
            <w:tcW w:w="1739" w:type="dxa"/>
          </w:tcPr>
          <w:p w:rsidR="00EE3BA5" w:rsidRDefault="00EE3BA5" w:rsidP="00924300">
            <w:pPr>
              <w:jc w:val="center"/>
            </w:pPr>
            <w:r>
              <w:t>634</w:t>
            </w:r>
          </w:p>
        </w:tc>
        <w:tc>
          <w:tcPr>
            <w:tcW w:w="1746" w:type="dxa"/>
          </w:tcPr>
          <w:p w:rsidR="00EE3BA5" w:rsidRDefault="00EE3BA5" w:rsidP="00924300">
            <w:pPr>
              <w:jc w:val="center"/>
            </w:pPr>
            <w:r>
              <w:t>523</w:t>
            </w:r>
          </w:p>
        </w:tc>
      </w:tr>
      <w:tr w:rsidR="00EE3BA5" w:rsidTr="00924300">
        <w:tc>
          <w:tcPr>
            <w:tcW w:w="3393" w:type="dxa"/>
          </w:tcPr>
          <w:p w:rsidR="00EE3BA5" w:rsidRPr="001F7DB9" w:rsidRDefault="00EE3BA5" w:rsidP="00924300">
            <w:r w:rsidRPr="00770C64">
              <w:rPr>
                <w:i/>
              </w:rPr>
              <w:t>set4</w:t>
            </w:r>
            <w:r>
              <w:t xml:space="preserve">Δ anaerobic </w:t>
            </w:r>
            <w:r w:rsidRPr="001F7DB9">
              <w:t>vs</w:t>
            </w:r>
            <w:r>
              <w:t xml:space="preserve"> </w:t>
            </w:r>
            <w:r w:rsidRPr="00770C64">
              <w:rPr>
                <w:i/>
              </w:rPr>
              <w:t>set4</w:t>
            </w:r>
            <w:r>
              <w:t>Δ</w:t>
            </w:r>
          </w:p>
        </w:tc>
        <w:tc>
          <w:tcPr>
            <w:tcW w:w="1192" w:type="dxa"/>
          </w:tcPr>
          <w:p w:rsidR="00EE3BA5" w:rsidRDefault="00EE3BA5" w:rsidP="00924300">
            <w:pPr>
              <w:jc w:val="center"/>
            </w:pPr>
            <w:r>
              <w:t>3494</w:t>
            </w:r>
          </w:p>
        </w:tc>
        <w:tc>
          <w:tcPr>
            <w:tcW w:w="1280" w:type="dxa"/>
          </w:tcPr>
          <w:p w:rsidR="00EE3BA5" w:rsidRDefault="00EE3BA5" w:rsidP="00924300">
            <w:pPr>
              <w:jc w:val="center"/>
            </w:pPr>
            <w:r>
              <w:t>1281</w:t>
            </w:r>
          </w:p>
        </w:tc>
        <w:tc>
          <w:tcPr>
            <w:tcW w:w="1739" w:type="dxa"/>
          </w:tcPr>
          <w:p w:rsidR="00EE3BA5" w:rsidRDefault="00EE3BA5" w:rsidP="00924300">
            <w:pPr>
              <w:jc w:val="center"/>
            </w:pPr>
            <w:r>
              <w:t>658</w:t>
            </w:r>
          </w:p>
        </w:tc>
        <w:tc>
          <w:tcPr>
            <w:tcW w:w="1746" w:type="dxa"/>
          </w:tcPr>
          <w:p w:rsidR="00EE3BA5" w:rsidRDefault="00EE3BA5" w:rsidP="00924300">
            <w:pPr>
              <w:jc w:val="center"/>
            </w:pPr>
            <w:r>
              <w:t>623</w:t>
            </w:r>
          </w:p>
        </w:tc>
      </w:tr>
      <w:tr w:rsidR="00EE3BA5" w:rsidTr="00924300">
        <w:tc>
          <w:tcPr>
            <w:tcW w:w="3393" w:type="dxa"/>
          </w:tcPr>
          <w:p w:rsidR="00EE3BA5" w:rsidRPr="001F7DB9" w:rsidRDefault="00EE3BA5" w:rsidP="00924300">
            <w:r w:rsidRPr="007664BC">
              <w:rPr>
                <w:i/>
              </w:rPr>
              <w:t>set4</w:t>
            </w:r>
            <w:r>
              <w:t xml:space="preserve">Δ anaerobic </w:t>
            </w:r>
            <w:r w:rsidRPr="001F7DB9">
              <w:t>vs</w:t>
            </w:r>
            <w:r>
              <w:t xml:space="preserve"> WT </w:t>
            </w:r>
            <w:r w:rsidRPr="001F7DB9">
              <w:t>anaerobic</w:t>
            </w:r>
          </w:p>
        </w:tc>
        <w:tc>
          <w:tcPr>
            <w:tcW w:w="1192" w:type="dxa"/>
          </w:tcPr>
          <w:p w:rsidR="00EE3BA5" w:rsidRDefault="00EE3BA5" w:rsidP="00924300">
            <w:pPr>
              <w:jc w:val="center"/>
            </w:pPr>
            <w:r>
              <w:t>1982</w:t>
            </w:r>
          </w:p>
        </w:tc>
        <w:tc>
          <w:tcPr>
            <w:tcW w:w="1280" w:type="dxa"/>
          </w:tcPr>
          <w:p w:rsidR="00EE3BA5" w:rsidRDefault="00EE3BA5" w:rsidP="00924300">
            <w:pPr>
              <w:jc w:val="center"/>
            </w:pPr>
            <w:r>
              <w:t>408</w:t>
            </w:r>
          </w:p>
        </w:tc>
        <w:tc>
          <w:tcPr>
            <w:tcW w:w="1739" w:type="dxa"/>
          </w:tcPr>
          <w:p w:rsidR="00EE3BA5" w:rsidRDefault="00EE3BA5" w:rsidP="00924300">
            <w:pPr>
              <w:jc w:val="center"/>
            </w:pPr>
            <w:r>
              <w:t>146</w:t>
            </w:r>
          </w:p>
        </w:tc>
        <w:tc>
          <w:tcPr>
            <w:tcW w:w="1746" w:type="dxa"/>
          </w:tcPr>
          <w:p w:rsidR="00EE3BA5" w:rsidRDefault="00EE3BA5" w:rsidP="00924300">
            <w:pPr>
              <w:jc w:val="center"/>
            </w:pPr>
            <w:r>
              <w:t>262</w:t>
            </w:r>
          </w:p>
        </w:tc>
      </w:tr>
      <w:tr w:rsidR="00EE3BA5" w:rsidTr="00924300">
        <w:tc>
          <w:tcPr>
            <w:tcW w:w="3393" w:type="dxa"/>
          </w:tcPr>
          <w:p w:rsidR="00EE3BA5" w:rsidRPr="001F7DB9" w:rsidRDefault="00EE3BA5" w:rsidP="00924300">
            <w:r w:rsidRPr="001F7DB9">
              <w:lastRenderedPageBreak/>
              <w:t>WT</w:t>
            </w:r>
            <w:r>
              <w:t xml:space="preserve"> + </w:t>
            </w:r>
            <w:r w:rsidRPr="007664BC">
              <w:t>H</w:t>
            </w:r>
            <w:r w:rsidRPr="007664BC">
              <w:rPr>
                <w:vertAlign w:val="subscript"/>
              </w:rPr>
              <w:t>2</w:t>
            </w:r>
            <w:r>
              <w:t>O</w:t>
            </w:r>
            <w:r w:rsidRPr="007664BC">
              <w:rPr>
                <w:vertAlign w:val="subscript"/>
              </w:rPr>
              <w:t>2</w:t>
            </w:r>
            <w:r>
              <w:t xml:space="preserve"> </w:t>
            </w:r>
            <w:r w:rsidRPr="007664BC">
              <w:t>vs</w:t>
            </w:r>
            <w:r>
              <w:t xml:space="preserve"> WT</w:t>
            </w:r>
          </w:p>
        </w:tc>
        <w:tc>
          <w:tcPr>
            <w:tcW w:w="1192" w:type="dxa"/>
          </w:tcPr>
          <w:p w:rsidR="00EE3BA5" w:rsidRDefault="00EE3BA5" w:rsidP="00924300">
            <w:pPr>
              <w:jc w:val="center"/>
            </w:pPr>
            <w:r>
              <w:t>2327</w:t>
            </w:r>
          </w:p>
        </w:tc>
        <w:tc>
          <w:tcPr>
            <w:tcW w:w="1280" w:type="dxa"/>
          </w:tcPr>
          <w:p w:rsidR="00EE3BA5" w:rsidRDefault="00EE3BA5" w:rsidP="00924300">
            <w:pPr>
              <w:jc w:val="center"/>
            </w:pPr>
            <w:r>
              <w:t>496</w:t>
            </w:r>
          </w:p>
        </w:tc>
        <w:tc>
          <w:tcPr>
            <w:tcW w:w="1739" w:type="dxa"/>
          </w:tcPr>
          <w:p w:rsidR="00EE3BA5" w:rsidRDefault="00EE3BA5" w:rsidP="00924300">
            <w:pPr>
              <w:jc w:val="center"/>
            </w:pPr>
            <w:r>
              <w:t>85</w:t>
            </w:r>
          </w:p>
        </w:tc>
        <w:tc>
          <w:tcPr>
            <w:tcW w:w="1746" w:type="dxa"/>
          </w:tcPr>
          <w:p w:rsidR="00EE3BA5" w:rsidRDefault="00EE3BA5" w:rsidP="00924300">
            <w:pPr>
              <w:jc w:val="center"/>
            </w:pPr>
            <w:r>
              <w:t>381</w:t>
            </w:r>
          </w:p>
        </w:tc>
      </w:tr>
      <w:tr w:rsidR="00EE3BA5" w:rsidTr="00924300">
        <w:tc>
          <w:tcPr>
            <w:tcW w:w="3393" w:type="dxa"/>
          </w:tcPr>
          <w:p w:rsidR="00EE3BA5" w:rsidRPr="001F7DB9" w:rsidRDefault="00EE3BA5" w:rsidP="00924300">
            <w:r w:rsidRPr="00953409">
              <w:rPr>
                <w:i/>
              </w:rPr>
              <w:t>set1</w:t>
            </w:r>
            <w:r>
              <w:t>Δ + H</w:t>
            </w:r>
            <w:r w:rsidRPr="00953409">
              <w:rPr>
                <w:vertAlign w:val="subscript"/>
              </w:rPr>
              <w:t>2</w:t>
            </w:r>
            <w:r>
              <w:t>O</w:t>
            </w:r>
            <w:r w:rsidRPr="00953409">
              <w:rPr>
                <w:vertAlign w:val="subscript"/>
              </w:rPr>
              <w:t>2</w:t>
            </w:r>
            <w:r>
              <w:t xml:space="preserve"> vs </w:t>
            </w:r>
            <w:r w:rsidRPr="00953409">
              <w:rPr>
                <w:i/>
              </w:rPr>
              <w:t>set1</w:t>
            </w:r>
            <w:r>
              <w:t xml:space="preserve">Δ </w:t>
            </w:r>
          </w:p>
        </w:tc>
        <w:tc>
          <w:tcPr>
            <w:tcW w:w="1192" w:type="dxa"/>
          </w:tcPr>
          <w:p w:rsidR="00EE3BA5" w:rsidRDefault="00EE3BA5" w:rsidP="00924300">
            <w:pPr>
              <w:jc w:val="center"/>
            </w:pPr>
            <w:r>
              <w:t>2525</w:t>
            </w:r>
          </w:p>
        </w:tc>
        <w:tc>
          <w:tcPr>
            <w:tcW w:w="1280" w:type="dxa"/>
          </w:tcPr>
          <w:p w:rsidR="00EE3BA5" w:rsidRDefault="00EE3BA5" w:rsidP="00924300">
            <w:pPr>
              <w:jc w:val="center"/>
            </w:pPr>
            <w:r>
              <w:t>514</w:t>
            </w:r>
          </w:p>
        </w:tc>
        <w:tc>
          <w:tcPr>
            <w:tcW w:w="1739" w:type="dxa"/>
          </w:tcPr>
          <w:p w:rsidR="00EE3BA5" w:rsidRDefault="00EE3BA5" w:rsidP="00924300">
            <w:pPr>
              <w:jc w:val="center"/>
            </w:pPr>
            <w:r>
              <w:t>65</w:t>
            </w:r>
          </w:p>
        </w:tc>
        <w:tc>
          <w:tcPr>
            <w:tcW w:w="1746" w:type="dxa"/>
          </w:tcPr>
          <w:p w:rsidR="00EE3BA5" w:rsidRDefault="00EE3BA5" w:rsidP="00924300">
            <w:pPr>
              <w:jc w:val="center"/>
            </w:pPr>
            <w:r>
              <w:t>449</w:t>
            </w:r>
          </w:p>
        </w:tc>
      </w:tr>
      <w:tr w:rsidR="00EE3BA5" w:rsidTr="00924300">
        <w:tc>
          <w:tcPr>
            <w:tcW w:w="3393" w:type="dxa"/>
          </w:tcPr>
          <w:p w:rsidR="00EE3BA5" w:rsidRPr="001F7DB9" w:rsidRDefault="00EE3BA5" w:rsidP="00924300">
            <w:r w:rsidRPr="00953409">
              <w:rPr>
                <w:i/>
              </w:rPr>
              <w:t>set1</w:t>
            </w:r>
            <w:r>
              <w:t>Δ</w:t>
            </w:r>
            <w:r w:rsidRPr="001F7DB9">
              <w:t xml:space="preserve"> </w:t>
            </w:r>
            <w:r>
              <w:t xml:space="preserve">+ </w:t>
            </w:r>
            <w:r w:rsidRPr="001F7DB9">
              <w:t>H</w:t>
            </w:r>
            <w:r w:rsidRPr="009A4210">
              <w:rPr>
                <w:vertAlign w:val="subscript"/>
              </w:rPr>
              <w:t>2</w:t>
            </w:r>
            <w:r w:rsidRPr="001F7DB9">
              <w:t>O</w:t>
            </w:r>
            <w:r w:rsidRPr="009A4210">
              <w:rPr>
                <w:vertAlign w:val="subscript"/>
              </w:rPr>
              <w:t>2</w:t>
            </w:r>
            <w:r>
              <w:t xml:space="preserve"> </w:t>
            </w:r>
            <w:r w:rsidRPr="001F7DB9">
              <w:t>vs</w:t>
            </w:r>
            <w:r>
              <w:t xml:space="preserve"> WT + </w:t>
            </w:r>
            <w:r w:rsidRPr="001F7DB9">
              <w:t>H</w:t>
            </w:r>
            <w:r w:rsidRPr="00953409">
              <w:rPr>
                <w:vertAlign w:val="subscript"/>
              </w:rPr>
              <w:t>2</w:t>
            </w:r>
            <w:r w:rsidRPr="001F7DB9">
              <w:t>O</w:t>
            </w:r>
            <w:r w:rsidRPr="00953409">
              <w:rPr>
                <w:vertAlign w:val="subscript"/>
              </w:rPr>
              <w:t>2</w:t>
            </w:r>
          </w:p>
        </w:tc>
        <w:tc>
          <w:tcPr>
            <w:tcW w:w="1192" w:type="dxa"/>
          </w:tcPr>
          <w:p w:rsidR="00EE3BA5" w:rsidRDefault="00EE3BA5" w:rsidP="00924300">
            <w:pPr>
              <w:jc w:val="center"/>
            </w:pPr>
            <w:r>
              <w:t>519</w:t>
            </w:r>
          </w:p>
        </w:tc>
        <w:tc>
          <w:tcPr>
            <w:tcW w:w="1280" w:type="dxa"/>
          </w:tcPr>
          <w:p w:rsidR="00EE3BA5" w:rsidRDefault="00EE3BA5" w:rsidP="00924300">
            <w:pPr>
              <w:jc w:val="center"/>
            </w:pPr>
            <w:r>
              <w:t>129</w:t>
            </w:r>
          </w:p>
        </w:tc>
        <w:tc>
          <w:tcPr>
            <w:tcW w:w="1739" w:type="dxa"/>
          </w:tcPr>
          <w:p w:rsidR="00EE3BA5" w:rsidRDefault="00EE3BA5" w:rsidP="00924300">
            <w:pPr>
              <w:jc w:val="center"/>
            </w:pPr>
            <w:r>
              <w:t>65</w:t>
            </w:r>
          </w:p>
        </w:tc>
        <w:tc>
          <w:tcPr>
            <w:tcW w:w="1746" w:type="dxa"/>
          </w:tcPr>
          <w:p w:rsidR="00EE3BA5" w:rsidRDefault="00EE3BA5" w:rsidP="00924300">
            <w:pPr>
              <w:jc w:val="center"/>
            </w:pPr>
            <w:r>
              <w:t>64</w:t>
            </w:r>
          </w:p>
        </w:tc>
      </w:tr>
      <w:tr w:rsidR="00EE3BA5" w:rsidTr="00924300">
        <w:tc>
          <w:tcPr>
            <w:tcW w:w="3393" w:type="dxa"/>
          </w:tcPr>
          <w:p w:rsidR="00EE3BA5" w:rsidRPr="001F7DB9" w:rsidRDefault="00EE3BA5" w:rsidP="00924300">
            <w:r w:rsidRPr="00953409">
              <w:rPr>
                <w:i/>
              </w:rPr>
              <w:t>set1</w:t>
            </w:r>
            <w:r>
              <w:t>Δ</w:t>
            </w:r>
            <w:r w:rsidRPr="001F7DB9">
              <w:t xml:space="preserve"> </w:t>
            </w:r>
            <w:r>
              <w:t xml:space="preserve">at </w:t>
            </w:r>
            <w:r w:rsidRPr="001F7DB9">
              <w:t>41</w:t>
            </w:r>
            <w:r>
              <w:t xml:space="preserve">°C </w:t>
            </w:r>
            <w:r w:rsidRPr="001F7DB9">
              <w:t>vs</w:t>
            </w:r>
            <w:r>
              <w:t xml:space="preserve"> WT at </w:t>
            </w:r>
            <w:r w:rsidRPr="001F7DB9">
              <w:t>41</w:t>
            </w:r>
            <w:r>
              <w:t>°C</w:t>
            </w:r>
          </w:p>
        </w:tc>
        <w:tc>
          <w:tcPr>
            <w:tcW w:w="1192" w:type="dxa"/>
          </w:tcPr>
          <w:p w:rsidR="00EE3BA5" w:rsidRDefault="00EE3BA5" w:rsidP="00924300">
            <w:pPr>
              <w:jc w:val="center"/>
            </w:pPr>
            <w:r>
              <w:t>1490</w:t>
            </w:r>
          </w:p>
        </w:tc>
        <w:tc>
          <w:tcPr>
            <w:tcW w:w="1280" w:type="dxa"/>
          </w:tcPr>
          <w:p w:rsidR="00EE3BA5" w:rsidRDefault="00EE3BA5" w:rsidP="00924300">
            <w:pPr>
              <w:jc w:val="center"/>
            </w:pPr>
            <w:r>
              <w:t>266</w:t>
            </w:r>
          </w:p>
        </w:tc>
        <w:tc>
          <w:tcPr>
            <w:tcW w:w="1739" w:type="dxa"/>
          </w:tcPr>
          <w:p w:rsidR="00EE3BA5" w:rsidRDefault="00EE3BA5" w:rsidP="00924300">
            <w:pPr>
              <w:jc w:val="center"/>
            </w:pPr>
            <w:r>
              <w:t>232</w:t>
            </w:r>
          </w:p>
        </w:tc>
        <w:tc>
          <w:tcPr>
            <w:tcW w:w="1746" w:type="dxa"/>
          </w:tcPr>
          <w:p w:rsidR="00EE3BA5" w:rsidRDefault="00EE3BA5" w:rsidP="00924300">
            <w:pPr>
              <w:jc w:val="center"/>
            </w:pPr>
            <w:r>
              <w:t>34</w:t>
            </w:r>
          </w:p>
        </w:tc>
      </w:tr>
      <w:tr w:rsidR="00EE3BA5" w:rsidTr="00924300">
        <w:tc>
          <w:tcPr>
            <w:tcW w:w="3393" w:type="dxa"/>
          </w:tcPr>
          <w:p w:rsidR="00EE3BA5" w:rsidRDefault="00EE3BA5" w:rsidP="00924300">
            <w:r w:rsidRPr="001F7DB9">
              <w:t>WT</w:t>
            </w:r>
            <w:r>
              <w:t xml:space="preserve"> at 41°C</w:t>
            </w:r>
            <w:r w:rsidRPr="001F7DB9">
              <w:t xml:space="preserve"> vs</w:t>
            </w:r>
            <w:r>
              <w:t xml:space="preserve"> WT</w:t>
            </w:r>
          </w:p>
        </w:tc>
        <w:tc>
          <w:tcPr>
            <w:tcW w:w="1192" w:type="dxa"/>
          </w:tcPr>
          <w:p w:rsidR="00EE3BA5" w:rsidRDefault="00EE3BA5" w:rsidP="00924300">
            <w:pPr>
              <w:jc w:val="center"/>
            </w:pPr>
            <w:r>
              <w:t>3181</w:t>
            </w:r>
          </w:p>
        </w:tc>
        <w:tc>
          <w:tcPr>
            <w:tcW w:w="1280" w:type="dxa"/>
          </w:tcPr>
          <w:p w:rsidR="00EE3BA5" w:rsidRDefault="00EE3BA5" w:rsidP="00924300">
            <w:pPr>
              <w:jc w:val="center"/>
            </w:pPr>
            <w:r>
              <w:t>934</w:t>
            </w:r>
          </w:p>
        </w:tc>
        <w:tc>
          <w:tcPr>
            <w:tcW w:w="1739" w:type="dxa"/>
          </w:tcPr>
          <w:p w:rsidR="00EE3BA5" w:rsidRDefault="00EE3BA5" w:rsidP="00924300">
            <w:pPr>
              <w:jc w:val="center"/>
            </w:pPr>
            <w:r>
              <w:t>561</w:t>
            </w:r>
          </w:p>
        </w:tc>
        <w:tc>
          <w:tcPr>
            <w:tcW w:w="1746" w:type="dxa"/>
          </w:tcPr>
          <w:p w:rsidR="00EE3BA5" w:rsidRDefault="00EE3BA5" w:rsidP="00924300">
            <w:pPr>
              <w:jc w:val="center"/>
            </w:pPr>
            <w:r>
              <w:t>373</w:t>
            </w:r>
          </w:p>
        </w:tc>
      </w:tr>
    </w:tbl>
    <w:p w:rsidR="00AB19ED" w:rsidRDefault="00AB19ED" w:rsidP="004931E3">
      <w:pPr>
        <w:rPr>
          <w:b/>
        </w:rPr>
      </w:pPr>
    </w:p>
    <w:p w:rsidR="00940D5E" w:rsidRDefault="00940D5E" w:rsidP="004931E3">
      <w:pPr>
        <w:rPr>
          <w:b/>
        </w:rPr>
      </w:pPr>
    </w:p>
    <w:p w:rsidR="00501B3E" w:rsidRDefault="00FA2C13" w:rsidP="004931E3">
      <w:pPr>
        <w:rPr>
          <w:b/>
        </w:rPr>
      </w:pPr>
      <w:r>
        <w:rPr>
          <w:noProof/>
        </w:rPr>
        <mc:AlternateContent>
          <mc:Choice Requires="wps">
            <w:drawing>
              <wp:anchor distT="45720" distB="45720" distL="114300" distR="114300" simplePos="0" relativeHeight="251662336" behindDoc="0" locked="0" layoutInCell="1" allowOverlap="1" wp14:anchorId="78342FE0" wp14:editId="051D9692">
                <wp:simplePos x="0" y="0"/>
                <wp:positionH relativeFrom="column">
                  <wp:posOffset>5065395</wp:posOffset>
                </wp:positionH>
                <wp:positionV relativeFrom="paragraph">
                  <wp:posOffset>38735</wp:posOffset>
                </wp:positionV>
                <wp:extent cx="1390650" cy="1217295"/>
                <wp:effectExtent l="0" t="0" r="0" b="1905"/>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0650" cy="1217295"/>
                        </a:xfrm>
                        <a:prstGeom prst="rect">
                          <a:avLst/>
                        </a:prstGeom>
                        <a:solidFill>
                          <a:srgbClr val="FFFFFF"/>
                        </a:solidFill>
                        <a:ln w="9525">
                          <a:noFill/>
                          <a:miter lim="800000"/>
                          <a:headEnd/>
                          <a:tailEnd/>
                        </a:ln>
                      </wps:spPr>
                      <wps:txbx>
                        <w:txbxContent>
                          <w:p w:rsidR="0038115D" w:rsidRDefault="0038115D" w:rsidP="00131F59">
                            <w:pPr>
                              <w:jc w:val="both"/>
                            </w:pPr>
                            <w:r w:rsidRPr="00774F0D">
                              <w:rPr>
                                <w:b/>
                              </w:rPr>
                              <w:t xml:space="preserve">Figure 11.  Venn diagrams of overlap between differential </w:t>
                            </w:r>
                            <w:proofErr w:type="gramStart"/>
                            <w:r w:rsidRPr="00774F0D">
                              <w:rPr>
                                <w:b/>
                              </w:rPr>
                              <w:t>expression</w:t>
                            </w:r>
                            <w:proofErr w:type="gramEnd"/>
                            <w:r w:rsidRPr="00774F0D">
                              <w:rPr>
                                <w:b/>
                              </w:rPr>
                              <w:t xml:space="preserve"> results amongst the three statistical packag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342FE0" id="_x0000_s1027" type="#_x0000_t202" style="position:absolute;margin-left:398.85pt;margin-top:3.05pt;width:109.5pt;height:95.8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" stroked="f">
                <v:textbox>
                  <w:txbxContent>
                    <w:p w:rsidR="0038115D" w:rsidRDefault="0038115D" w:rsidP="00131F59">
                      <w:pPr>
                        <w:jc w:val="both"/>
                      </w:pPr>
                      <w:r w:rsidRPr="00774F0D">
                        <w:rPr>
                          <w:b/>
                        </w:rPr>
                        <w:t xml:space="preserve">Figure 11.  Venn diagrams of overlap between differential </w:t>
                      </w:r>
                      <w:proofErr w:type="gramStart"/>
                      <w:r w:rsidRPr="00774F0D">
                        <w:rPr>
                          <w:b/>
                        </w:rPr>
                        <w:t>expression</w:t>
                      </w:r>
                      <w:proofErr w:type="gramEnd"/>
                      <w:r w:rsidRPr="00774F0D">
                        <w:rPr>
                          <w:b/>
                        </w:rPr>
                        <w:t xml:space="preserve"> results amongst the three statistical packages.</w:t>
                      </w:r>
                    </w:p>
                  </w:txbxContent>
                </v:textbox>
                <w10:wrap type="square"/>
              </v:shape>
            </w:pict>
          </mc:Fallback>
        </mc:AlternateContent>
      </w:r>
      <w:r w:rsidR="000722E2">
        <w:rPr>
          <w:noProof/>
        </w:rPr>
        <w:drawing>
          <wp:inline distT="0" distB="0" distL="0" distR="0" wp14:anchorId="1EFC3CD4" wp14:editId="4DB6471D">
            <wp:extent cx="4611269" cy="379994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riggsVennDiagrams.png"/>
                    <pic:cNvPicPr/>
                  </pic:nvPicPr>
                  <pic:blipFill rotWithShape="1">
                    <a:blip r:embed="rId17">
                      <a:extLst>
                        <a:ext uri="{28A0092B-C50C-407E-A947-70E740481C1C}">
                          <a14:useLocalDpi xmlns:a14="http://schemas.microsoft.com/office/drawing/2010/main" val="0"/>
                        </a:ext>
                      </a:extLst>
                    </a:blip>
                    <a:srcRect l="18784" t="5875" r="20151" b="4666"/>
                    <a:stretch/>
                  </pic:blipFill>
                  <pic:spPr bwMode="auto">
                    <a:xfrm>
                      <a:off x="0" y="0"/>
                      <a:ext cx="4622813" cy="3809456"/>
                    </a:xfrm>
                    <a:prstGeom prst="rect">
                      <a:avLst/>
                    </a:prstGeom>
                    <a:ln>
                      <a:noFill/>
                    </a:ln>
                    <a:extLst>
                      <a:ext uri="{53640926-AAD7-44D8-BBD7-CCE9431645EC}">
                        <a14:shadowObscured xmlns:a14="http://schemas.microsoft.com/office/drawing/2010/main"/>
                      </a:ext>
                    </a:extLst>
                  </pic:spPr>
                </pic:pic>
              </a:graphicData>
            </a:graphic>
          </wp:inline>
        </w:drawing>
      </w:r>
    </w:p>
    <w:p w:rsidR="00BE779F" w:rsidRDefault="00BE779F" w:rsidP="005B57CB">
      <w:r>
        <w:t xml:space="preserve">  </w:t>
      </w:r>
    </w:p>
    <w:p w:rsidR="007E003B" w:rsidRDefault="007E003B" w:rsidP="005B57CB"/>
    <w:p w:rsidR="007E003B" w:rsidRDefault="007E003B" w:rsidP="005B57CB"/>
    <w:p w:rsidR="00BF38E5" w:rsidRDefault="00BF38E5" w:rsidP="005B57CB"/>
    <w:p w:rsidR="00D14739" w:rsidRPr="00BE779F" w:rsidRDefault="00D14739" w:rsidP="0010142C">
      <w:pPr>
        <w:jc w:val="center"/>
      </w:pPr>
    </w:p>
    <w:p w:rsidR="00BE779F" w:rsidRDefault="00DD6059" w:rsidP="005B57CB">
      <w:pPr>
        <w:rPr>
          <w:b/>
        </w:rPr>
      </w:pPr>
      <w:r>
        <w:rPr>
          <w:b/>
          <w:noProof/>
        </w:rPr>
        <w:lastRenderedPageBreak/>
        <w:drawing>
          <wp:inline distT="0" distB="0" distL="0" distR="0" wp14:anchorId="55C3EC3B">
            <wp:extent cx="5944235" cy="31699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4235" cy="3169920"/>
                    </a:xfrm>
                    <a:prstGeom prst="rect">
                      <a:avLst/>
                    </a:prstGeom>
                    <a:noFill/>
                  </pic:spPr>
                </pic:pic>
              </a:graphicData>
            </a:graphic>
          </wp:inline>
        </w:drawing>
      </w:r>
    </w:p>
    <w:p w:rsidR="006D37A4" w:rsidRPr="00F90C50" w:rsidRDefault="00F90C50" w:rsidP="00131F59">
      <w:pPr>
        <w:jc w:val="both"/>
      </w:pPr>
      <w:r w:rsidRPr="00131F59">
        <w:rPr>
          <w:b/>
        </w:rPr>
        <w:t>Figure 10.  MA plots for each of the comparisons made during the differential expression analysis.</w:t>
      </w:r>
      <w:r w:rsidRPr="00F90C50">
        <w:t xml:space="preserve">  These plots, made using DESeq2, show the log2 fold changes on the y axis and the mean of normalized counts on the x-axis.  Genes differentially expressed at</w:t>
      </w:r>
      <w:r w:rsidR="00C13493">
        <w:t xml:space="preserve"> a 1</w:t>
      </w:r>
      <w:r w:rsidRPr="00F90C50">
        <w:t xml:space="preserve">%FDR are colored in red.  </w:t>
      </w:r>
    </w:p>
    <w:p w:rsidR="00514998" w:rsidRPr="00667781" w:rsidRDefault="00514998" w:rsidP="00514998">
      <w:pPr>
        <w:jc w:val="both"/>
        <w:rPr>
          <w:b/>
        </w:rPr>
      </w:pPr>
      <w:r w:rsidRPr="00667781">
        <w:rPr>
          <w:b/>
        </w:rPr>
        <w:t>A differential expr</w:t>
      </w:r>
      <w:r>
        <w:rPr>
          <w:b/>
        </w:rPr>
        <w:t>ession analysis was performed to find differentially expressed antisense transcripts using</w:t>
      </w:r>
      <w:r w:rsidRPr="00667781">
        <w:rPr>
          <w:b/>
        </w:rPr>
        <w:t xml:space="preserve"> DESeq2</w:t>
      </w:r>
      <w:r>
        <w:rPr>
          <w:b/>
        </w:rPr>
        <w:t xml:space="preserve">, </w:t>
      </w:r>
      <w:proofErr w:type="spellStart"/>
      <w:r>
        <w:rPr>
          <w:b/>
        </w:rPr>
        <w:t>edgeR</w:t>
      </w:r>
      <w:proofErr w:type="spellEnd"/>
      <w:r>
        <w:rPr>
          <w:b/>
        </w:rPr>
        <w:t>, and Cufflinks</w:t>
      </w:r>
    </w:p>
    <w:p w:rsidR="0037760D" w:rsidRDefault="00F47A23" w:rsidP="00131F59">
      <w:pPr>
        <w:jc w:val="both"/>
      </w:pPr>
      <w:r w:rsidRPr="00F47A23">
        <w:t xml:space="preserve">DESeq2 (Love et al., 2014), </w:t>
      </w:r>
      <w:proofErr w:type="spellStart"/>
      <w:r w:rsidRPr="00F47A23">
        <w:t>edgeR</w:t>
      </w:r>
      <w:proofErr w:type="spellEnd"/>
      <w:r w:rsidRPr="00F47A23">
        <w:t xml:space="preserve"> (Robinson et al., 2010; Robinson &amp; </w:t>
      </w:r>
      <w:proofErr w:type="spellStart"/>
      <w:r w:rsidRPr="00F47A23">
        <w:t>Oshlack</w:t>
      </w:r>
      <w:proofErr w:type="spellEnd"/>
      <w:r w:rsidRPr="00F47A23">
        <w:t xml:space="preserve">, 2010), and Cufflinks (Roberts, Pimentel, </w:t>
      </w:r>
      <w:proofErr w:type="spellStart"/>
      <w:r w:rsidRPr="00F47A23">
        <w:t>Trapnell</w:t>
      </w:r>
      <w:proofErr w:type="spellEnd"/>
      <w:r w:rsidRPr="00F47A23">
        <w:t xml:space="preserve">, &amp; </w:t>
      </w:r>
      <w:proofErr w:type="spellStart"/>
      <w:r w:rsidRPr="00F47A23">
        <w:t>Pachter</w:t>
      </w:r>
      <w:proofErr w:type="spellEnd"/>
      <w:r w:rsidRPr="00F47A23">
        <w:t xml:space="preserve">, 2011; Roberts, </w:t>
      </w:r>
      <w:proofErr w:type="spellStart"/>
      <w:r w:rsidRPr="00F47A23">
        <w:t>Trapnell</w:t>
      </w:r>
      <w:proofErr w:type="spellEnd"/>
      <w:r w:rsidRPr="00F47A23">
        <w:t xml:space="preserve">, </w:t>
      </w:r>
      <w:proofErr w:type="spellStart"/>
      <w:r w:rsidRPr="00F47A23">
        <w:t>Donaghey</w:t>
      </w:r>
      <w:proofErr w:type="spellEnd"/>
      <w:r w:rsidRPr="00F47A23">
        <w:t xml:space="preserve">, </w:t>
      </w:r>
      <w:proofErr w:type="spellStart"/>
      <w:r w:rsidRPr="00F47A23">
        <w:t>Rinn</w:t>
      </w:r>
      <w:proofErr w:type="spellEnd"/>
      <w:r w:rsidRPr="00F47A23">
        <w:t xml:space="preserve">, &amp; </w:t>
      </w:r>
      <w:proofErr w:type="spellStart"/>
      <w:r w:rsidRPr="00F47A23">
        <w:t>Pachter</w:t>
      </w:r>
      <w:proofErr w:type="spellEnd"/>
      <w:r w:rsidRPr="00F47A23">
        <w:t xml:space="preserve">, 2011; </w:t>
      </w:r>
      <w:proofErr w:type="spellStart"/>
      <w:r w:rsidRPr="00F47A23">
        <w:t>Trapnell</w:t>
      </w:r>
      <w:proofErr w:type="spellEnd"/>
      <w:r w:rsidRPr="00F47A23">
        <w:t xml:space="preserve"> et al., 2013; </w:t>
      </w:r>
      <w:proofErr w:type="spellStart"/>
      <w:r w:rsidRPr="00F47A23">
        <w:t>Trapnell</w:t>
      </w:r>
      <w:proofErr w:type="spellEnd"/>
      <w:r w:rsidRPr="00F47A23">
        <w:t xml:space="preserve"> et al., 2012; </w:t>
      </w:r>
      <w:proofErr w:type="spellStart"/>
      <w:r w:rsidRPr="00F47A23">
        <w:t>Trapnell</w:t>
      </w:r>
      <w:proofErr w:type="spellEnd"/>
      <w:r w:rsidRPr="00F47A23">
        <w:t xml:space="preserve"> et al., 2010) were </w:t>
      </w:r>
      <w:r w:rsidR="00B847C4">
        <w:t xml:space="preserve">also </w:t>
      </w:r>
      <w:r w:rsidRPr="00F47A23">
        <w:t>used to perform a differential expression analysis</w:t>
      </w:r>
      <w:r w:rsidR="002A67A9">
        <w:t xml:space="preserve"> on antisense transcripts</w:t>
      </w:r>
      <w:r w:rsidRPr="00F47A23">
        <w:t xml:space="preserve">.  </w:t>
      </w:r>
      <w:r w:rsidR="002C703C">
        <w:t xml:space="preserve">A total of 6,839 features were found with antisense transcription.  </w:t>
      </w:r>
      <w:r w:rsidRPr="00F47A23">
        <w:t xml:space="preserve">Controlling the FDR at 1%, we found a number of differentially expressed </w:t>
      </w:r>
      <w:r w:rsidR="002A67A9">
        <w:t>antisense transcripts</w:t>
      </w:r>
      <w:r w:rsidRPr="00F47A23">
        <w:t xml:space="preserve"> when we compared various conditions and genotypes.  These differential expression re</w:t>
      </w:r>
      <w:r w:rsidR="00160032">
        <w:t>sults are summarized in Tables 5</w:t>
      </w:r>
      <w:proofErr w:type="gramStart"/>
      <w:r w:rsidR="00160032">
        <w:t>,6</w:t>
      </w:r>
      <w:proofErr w:type="gramEnd"/>
      <w:r w:rsidR="00160032">
        <w:t xml:space="preserve"> and 7.</w:t>
      </w:r>
      <w:r w:rsidRPr="00F47A23">
        <w:t xml:space="preserve">  </w:t>
      </w:r>
      <w:r w:rsidR="009A70D4">
        <w:t>Because there is a low level of reads mapping to antisense transcripts that always occurs even in strand-specific RNA-</w:t>
      </w:r>
      <w:proofErr w:type="spellStart"/>
      <w:r w:rsidR="009A70D4">
        <w:t>Seq</w:t>
      </w:r>
      <w:proofErr w:type="spellEnd"/>
      <w:r w:rsidR="009A70D4">
        <w:t xml:space="preserve"> protocols, the program </w:t>
      </w:r>
      <w:proofErr w:type="spellStart"/>
      <w:r w:rsidR="009A70D4">
        <w:t>Seqmonk</w:t>
      </w:r>
      <w:proofErr w:type="spellEnd"/>
      <w:r w:rsidR="009A70D4">
        <w:t xml:space="preserve"> was run as well.  </w:t>
      </w:r>
      <w:proofErr w:type="spellStart"/>
      <w:r w:rsidR="009A70D4">
        <w:t>Seqmonk</w:t>
      </w:r>
      <w:proofErr w:type="spellEnd"/>
      <w:r w:rsidR="009A70D4">
        <w:t xml:space="preserve"> allows for the quantification of background antisense transcripts present (thus, transcripts that are not necessarily antisense, but are quite possibly observed due to the fact that even strand-specific library preparation protocols are not perfectly strand-specific).</w:t>
      </w:r>
      <w:r w:rsidR="002C703C">
        <w:t xml:space="preserve">  Table 8 gives lists the number of regions found to likely have </w:t>
      </w:r>
      <w:r w:rsidR="002C703C" w:rsidRPr="002C703C">
        <w:rPr>
          <w:i/>
        </w:rPr>
        <w:t>bona fide</w:t>
      </w:r>
      <w:r w:rsidR="002C703C">
        <w:t xml:space="preserve"> antisense transcripts present</w:t>
      </w:r>
      <w:r w:rsidR="003A6697">
        <w:t>, at a level larger than would be expected based simply on background noise</w:t>
      </w:r>
      <w:r w:rsidR="002C703C">
        <w:t>, at α=0.05.</w:t>
      </w:r>
      <w:r w:rsidR="007B04C2">
        <w:t xml:space="preserve">  Differentially expressed antisense results are given for each of the three statistical methods, as well as for the intersection of all three statistical methods, and the intersection of all three statistical methods for only those transcripts found to have significant antisense expression by </w:t>
      </w:r>
      <w:proofErr w:type="spellStart"/>
      <w:r w:rsidR="007B04C2">
        <w:t>Seqmonk</w:t>
      </w:r>
      <w:proofErr w:type="spellEnd"/>
      <w:r w:rsidR="007B04C2">
        <w:t>.</w:t>
      </w:r>
      <w:r w:rsidR="00472D0C">
        <w:t xml:space="preserve">  To obtain a list of the intersection between all three statistical packages and </w:t>
      </w:r>
      <w:proofErr w:type="spellStart"/>
      <w:r w:rsidR="00472D0C">
        <w:t>Seqmonk</w:t>
      </w:r>
      <w:proofErr w:type="spellEnd"/>
      <w:r w:rsidR="00472D0C">
        <w:t xml:space="preserve">, a list of all observed antisense transcripts found by </w:t>
      </w:r>
      <w:proofErr w:type="spellStart"/>
      <w:r w:rsidR="00472D0C">
        <w:t>Seqmonk</w:t>
      </w:r>
      <w:proofErr w:type="spellEnd"/>
      <w:r w:rsidR="00472D0C">
        <w:t xml:space="preserve"> was obtained by merging the </w:t>
      </w:r>
      <w:proofErr w:type="spellStart"/>
      <w:r w:rsidR="00472D0C">
        <w:t>Seqmonk</w:t>
      </w:r>
      <w:proofErr w:type="spellEnd"/>
      <w:r w:rsidR="00472D0C">
        <w:t xml:space="preserve"> results for all six samples used in a given comparison.</w:t>
      </w:r>
    </w:p>
    <w:p w:rsidR="00D56D6C" w:rsidRDefault="00D56D6C" w:rsidP="005B57CB"/>
    <w:p w:rsidR="00D56D6C" w:rsidRPr="0038115D" w:rsidRDefault="00D56D6C" w:rsidP="00131F59">
      <w:pPr>
        <w:jc w:val="both"/>
      </w:pPr>
      <w:r>
        <w:lastRenderedPageBreak/>
        <w:t xml:space="preserve">The genes </w:t>
      </w:r>
      <w:r w:rsidRPr="00AF5B55">
        <w:rPr>
          <w:i/>
        </w:rPr>
        <w:t>DAN1</w:t>
      </w:r>
      <w:r>
        <w:t xml:space="preserve">, </w:t>
      </w:r>
      <w:r w:rsidRPr="00AF5B55">
        <w:rPr>
          <w:i/>
        </w:rPr>
        <w:t>DAM1</w:t>
      </w:r>
      <w:r>
        <w:t xml:space="preserve">, and </w:t>
      </w:r>
      <w:r w:rsidRPr="00AF5B55">
        <w:rPr>
          <w:i/>
        </w:rPr>
        <w:t>CTT1</w:t>
      </w:r>
      <w:r>
        <w:t xml:space="preserve"> are expected to change in some of the conditions assayed in this experiment, thus plots showing normalized counts of these genes in each condition were made, both for sense and antisense analyses</w:t>
      </w:r>
      <w:r w:rsidR="00E51E52">
        <w:t xml:space="preserve"> (Figures 13-18)</w:t>
      </w:r>
      <w:r w:rsidR="00D60C12">
        <w:t xml:space="preserve">.  As expected, </w:t>
      </w:r>
      <w:r w:rsidR="00D60C12" w:rsidRPr="00A56A76">
        <w:rPr>
          <w:i/>
        </w:rPr>
        <w:t>DAN1</w:t>
      </w:r>
      <w:r w:rsidR="00D60C12">
        <w:t xml:space="preserve"> is upregulated in WT anaerobic conditions compared to in aerobic conditions.  This upregulation of </w:t>
      </w:r>
      <w:r w:rsidR="00D60C12" w:rsidRPr="00A56A76">
        <w:rPr>
          <w:i/>
        </w:rPr>
        <w:t>DAN1</w:t>
      </w:r>
      <w:r w:rsidR="00D60C12">
        <w:t xml:space="preserve"> under anaerobic conditions is both observable in normalized counts (Figure 13) and is found to be statistically significant by all three statistical packages used.  </w:t>
      </w:r>
      <w:r w:rsidR="00D60C12" w:rsidRPr="00A56A76">
        <w:rPr>
          <w:i/>
        </w:rPr>
        <w:t>DAN1</w:t>
      </w:r>
      <w:r w:rsidR="00D60C12">
        <w:t xml:space="preserve"> was also expected to be up</w:t>
      </w:r>
      <w:r w:rsidR="004C56C4">
        <w:t xml:space="preserve"> upregulated in </w:t>
      </w:r>
      <w:r w:rsidR="004C56C4" w:rsidRPr="004C56C4">
        <w:rPr>
          <w:i/>
        </w:rPr>
        <w:t>set1Δ</w:t>
      </w:r>
      <w:r w:rsidR="004C56C4">
        <w:t xml:space="preserve"> mutants, however</w:t>
      </w:r>
      <w:r w:rsidR="00084CAF">
        <w:t xml:space="preserve"> the gene was not found to be statistically significant.  However upon examination of the scatter plots (Figures 13 and 14), it appears that while the sense transcript is not differentially expressed in </w:t>
      </w:r>
      <w:r w:rsidR="00084CAF" w:rsidRPr="005D2E4E">
        <w:rPr>
          <w:i/>
        </w:rPr>
        <w:t>set1</w:t>
      </w:r>
      <w:r w:rsidR="00727DCB" w:rsidRPr="005D2E4E">
        <w:rPr>
          <w:i/>
        </w:rPr>
        <w:t>Δ</w:t>
      </w:r>
      <w:r w:rsidR="00084CAF">
        <w:t xml:space="preserve"> mutants compared to WT, that the antisense transcript is differentially expressed.  Indeed, both </w:t>
      </w:r>
      <w:proofErr w:type="spellStart"/>
      <w:r w:rsidR="00084CAF">
        <w:t>edgeR</w:t>
      </w:r>
      <w:proofErr w:type="spellEnd"/>
      <w:r w:rsidR="00084CAF">
        <w:t xml:space="preserve"> and DESeq2 found the </w:t>
      </w:r>
      <w:r w:rsidR="00084CAF" w:rsidRPr="00727DCB">
        <w:rPr>
          <w:i/>
        </w:rPr>
        <w:t>DAN1</w:t>
      </w:r>
      <w:r w:rsidR="00084CAF">
        <w:t xml:space="preserve"> antisense transcript to be differentially expressed</w:t>
      </w:r>
      <w:r w:rsidR="005D2E4E">
        <w:t>, although Cufflinks did not; f</w:t>
      </w:r>
      <w:r w:rsidR="00084CAF">
        <w:t xml:space="preserve">or this reason, and due to the low level of overlap between Cufflinks with </w:t>
      </w:r>
      <w:proofErr w:type="spellStart"/>
      <w:r w:rsidR="00084CAF">
        <w:t>edgeR</w:t>
      </w:r>
      <w:proofErr w:type="spellEnd"/>
      <w:r w:rsidR="00084CAF">
        <w:t xml:space="preserve"> and DESeq2 (Figure 12)</w:t>
      </w:r>
      <w:r w:rsidR="00727DCB">
        <w:t>, we may want to disregard</w:t>
      </w:r>
      <w:r w:rsidR="00084CAF">
        <w:t xml:space="preserve"> the Cufflinks output for the antisense transcripts.</w:t>
      </w:r>
      <w:r w:rsidR="003768C0">
        <w:t xml:space="preserve">  The </w:t>
      </w:r>
      <w:r w:rsidR="003768C0" w:rsidRPr="003768C0">
        <w:rPr>
          <w:i/>
        </w:rPr>
        <w:t>DAM1</w:t>
      </w:r>
      <w:r w:rsidR="003768C0">
        <w:t xml:space="preserve"> counts were also plotted for both sense (Figure 15) and antisense (Figure 16) transcripts.  Surprisingly, not only is </w:t>
      </w:r>
      <w:r w:rsidR="003768C0" w:rsidRPr="003768C0">
        <w:rPr>
          <w:i/>
        </w:rPr>
        <w:t>DAM1</w:t>
      </w:r>
      <w:r w:rsidR="003768C0">
        <w:t xml:space="preserve"> not found to be differentially expressed, it is also observed in aerobic conditions.</w:t>
      </w:r>
      <w:r w:rsidR="0038115D">
        <w:t xml:space="preserve">  </w:t>
      </w:r>
      <w:r w:rsidR="0038115D">
        <w:rPr>
          <w:i/>
        </w:rPr>
        <w:t>CTT1</w:t>
      </w:r>
      <w:r w:rsidR="0038115D">
        <w:t xml:space="preserve"> was also plotted (Figures 17 and 18) and appears to be down a bit in </w:t>
      </w:r>
      <w:r w:rsidR="0038115D" w:rsidRPr="006965CD">
        <w:rPr>
          <w:i/>
        </w:rPr>
        <w:t>set1</w:t>
      </w:r>
      <w:r w:rsidR="006965CD" w:rsidRPr="006965CD">
        <w:rPr>
          <w:i/>
        </w:rPr>
        <w:t>Δ</w:t>
      </w:r>
      <w:r w:rsidR="0038115D">
        <w:t xml:space="preserve"> at 30</w:t>
      </w:r>
      <w:r w:rsidR="009B2C93">
        <w:t>°</w:t>
      </w:r>
      <w:r w:rsidR="0038115D">
        <w:t>,</w:t>
      </w:r>
      <w:r w:rsidR="009B2C93">
        <w:t xml:space="preserve"> however it was not found to be statistically significant </w:t>
      </w:r>
      <w:r w:rsidR="00D277DD">
        <w:t>by any package at a 1</w:t>
      </w:r>
      <w:r w:rsidR="009B2C93">
        <w:t>% FDR.</w:t>
      </w:r>
    </w:p>
    <w:p w:rsidR="000414EA" w:rsidRDefault="000414EA" w:rsidP="00131F59">
      <w:pPr>
        <w:jc w:val="both"/>
        <w:rPr>
          <w:b/>
          <w:sz w:val="28"/>
          <w:szCs w:val="28"/>
          <w:u w:val="single"/>
        </w:rPr>
      </w:pPr>
    </w:p>
    <w:p w:rsidR="0037760D" w:rsidRPr="0045644D" w:rsidRDefault="001755C1" w:rsidP="00131F59">
      <w:pPr>
        <w:jc w:val="both"/>
        <w:rPr>
          <w:b/>
        </w:rPr>
      </w:pPr>
      <w:r w:rsidRPr="0045644D">
        <w:rPr>
          <w:b/>
        </w:rPr>
        <w:t>Table 5</w:t>
      </w:r>
      <w:r w:rsidR="0037760D" w:rsidRPr="0045644D">
        <w:rPr>
          <w:b/>
        </w:rPr>
        <w:t>.  DESeq2 differentially expressed antisense transcripts</w:t>
      </w:r>
      <w:r w:rsidR="00DF2F19" w:rsidRPr="0045644D">
        <w:rPr>
          <w:b/>
        </w:rPr>
        <w:t>.</w:t>
      </w:r>
      <w:r w:rsidR="004F38A1">
        <w:rPr>
          <w:b/>
        </w:rPr>
        <w:t xml:space="preserve">  </w:t>
      </w:r>
      <w:r w:rsidR="004F38A1">
        <w:t>The number of genes found to be differentially expressed</w:t>
      </w:r>
      <w:r w:rsidR="00C427BD">
        <w:t xml:space="preserve"> by DESeq2</w:t>
      </w:r>
      <w:r w:rsidR="004F38A1">
        <w:t xml:space="preserve"> at a 1% false discovery rate are shown, along with the number of </w:t>
      </w:r>
      <w:r w:rsidR="003A5700">
        <w:t>antisense</w:t>
      </w:r>
      <w:r w:rsidR="004F38A1">
        <w:t xml:space="preserve"> differentially expressed when an additional 2 fold change cutoff is applied.  The number of </w:t>
      </w:r>
      <w:r w:rsidR="003A5700">
        <w:t>antisense transcripts</w:t>
      </w:r>
      <w:r w:rsidR="004F38A1">
        <w:t xml:space="preserve"> up-regulated and down regulated are also shown.  For each comparison, </w:t>
      </w:r>
      <w:proofErr w:type="gramStart"/>
      <w:r w:rsidR="004F38A1">
        <w:t>A</w:t>
      </w:r>
      <w:proofErr w:type="gramEnd"/>
      <w:r w:rsidR="004F38A1">
        <w:t xml:space="preserve"> vs B, fold change </w:t>
      </w:r>
      <w:r w:rsidR="00C427BD">
        <w:t>was calculated as condition A/c</w:t>
      </w:r>
      <w:r w:rsidR="004F38A1">
        <w:t>ondition B.</w:t>
      </w:r>
    </w:p>
    <w:tbl>
      <w:tblPr>
        <w:tblStyle w:val="TableGrid"/>
        <w:tblW w:w="0" w:type="auto"/>
        <w:tblLook w:val="04A0" w:firstRow="1" w:lastRow="0" w:firstColumn="1" w:lastColumn="0" w:noHBand="0" w:noVBand="1"/>
      </w:tblPr>
      <w:tblGrid>
        <w:gridCol w:w="3393"/>
        <w:gridCol w:w="1192"/>
        <w:gridCol w:w="1280"/>
        <w:gridCol w:w="1739"/>
        <w:gridCol w:w="1746"/>
      </w:tblGrid>
      <w:tr w:rsidR="0037760D" w:rsidTr="00924300">
        <w:tc>
          <w:tcPr>
            <w:tcW w:w="3393" w:type="dxa"/>
          </w:tcPr>
          <w:p w:rsidR="0037760D" w:rsidRPr="00376174" w:rsidRDefault="0037760D" w:rsidP="00924300">
            <w:pPr>
              <w:jc w:val="center"/>
              <w:rPr>
                <w:b/>
              </w:rPr>
            </w:pPr>
            <w:r w:rsidRPr="00376174">
              <w:rPr>
                <w:b/>
              </w:rPr>
              <w:t>Comparison</w:t>
            </w:r>
          </w:p>
        </w:tc>
        <w:tc>
          <w:tcPr>
            <w:tcW w:w="1192" w:type="dxa"/>
          </w:tcPr>
          <w:p w:rsidR="0037760D" w:rsidRPr="00376174" w:rsidRDefault="0037760D" w:rsidP="00924300">
            <w:pPr>
              <w:jc w:val="center"/>
              <w:rPr>
                <w:b/>
              </w:rPr>
            </w:pPr>
            <w:r w:rsidRPr="00376174">
              <w:rPr>
                <w:b/>
              </w:rPr>
              <w:t>FDR&lt;=0.01</w:t>
            </w:r>
          </w:p>
        </w:tc>
        <w:tc>
          <w:tcPr>
            <w:tcW w:w="1280" w:type="dxa"/>
          </w:tcPr>
          <w:p w:rsidR="0037760D" w:rsidRPr="00376174" w:rsidRDefault="0037760D" w:rsidP="00924300">
            <w:pPr>
              <w:jc w:val="center"/>
              <w:rPr>
                <w:b/>
              </w:rPr>
            </w:pPr>
            <w:r w:rsidRPr="00376174">
              <w:rPr>
                <w:b/>
              </w:rPr>
              <w:t># DEGs (FC&gt;2)</w:t>
            </w:r>
          </w:p>
        </w:tc>
        <w:tc>
          <w:tcPr>
            <w:tcW w:w="1739" w:type="dxa"/>
          </w:tcPr>
          <w:p w:rsidR="0037760D" w:rsidRPr="00376174" w:rsidRDefault="0037760D" w:rsidP="00924300">
            <w:pPr>
              <w:jc w:val="center"/>
              <w:rPr>
                <w:b/>
              </w:rPr>
            </w:pPr>
            <w:r w:rsidRPr="00376174">
              <w:rPr>
                <w:b/>
              </w:rPr>
              <w:t># up</w:t>
            </w:r>
          </w:p>
        </w:tc>
        <w:tc>
          <w:tcPr>
            <w:tcW w:w="1746" w:type="dxa"/>
          </w:tcPr>
          <w:p w:rsidR="0037760D" w:rsidRPr="00376174" w:rsidRDefault="0037760D" w:rsidP="00924300">
            <w:pPr>
              <w:jc w:val="center"/>
              <w:rPr>
                <w:b/>
              </w:rPr>
            </w:pPr>
            <w:r w:rsidRPr="00376174">
              <w:rPr>
                <w:b/>
              </w:rPr>
              <w:t># down</w:t>
            </w:r>
          </w:p>
        </w:tc>
      </w:tr>
      <w:tr w:rsidR="0037760D" w:rsidTr="00924300">
        <w:tc>
          <w:tcPr>
            <w:tcW w:w="3393" w:type="dxa"/>
          </w:tcPr>
          <w:p w:rsidR="0037760D" w:rsidRPr="001F7DB9" w:rsidRDefault="0037760D" w:rsidP="00924300">
            <w:r w:rsidRPr="001F7DB9">
              <w:t>WT</w:t>
            </w:r>
            <w:r>
              <w:t xml:space="preserve"> anaerobic </w:t>
            </w:r>
            <w:r w:rsidRPr="001F7DB9">
              <w:t>vs</w:t>
            </w:r>
            <w:r>
              <w:t xml:space="preserve"> </w:t>
            </w:r>
            <w:r w:rsidRPr="001F7DB9">
              <w:t>W</w:t>
            </w:r>
            <w:r>
              <w:t>T</w:t>
            </w:r>
          </w:p>
        </w:tc>
        <w:tc>
          <w:tcPr>
            <w:tcW w:w="1192" w:type="dxa"/>
          </w:tcPr>
          <w:p w:rsidR="0037760D" w:rsidRDefault="00DF2F19" w:rsidP="00924300">
            <w:pPr>
              <w:jc w:val="center"/>
            </w:pPr>
            <w:r>
              <w:t>2295</w:t>
            </w:r>
          </w:p>
        </w:tc>
        <w:tc>
          <w:tcPr>
            <w:tcW w:w="1280" w:type="dxa"/>
          </w:tcPr>
          <w:p w:rsidR="0037760D" w:rsidRDefault="00DF2F19" w:rsidP="00924300">
            <w:pPr>
              <w:jc w:val="center"/>
            </w:pPr>
            <w:r>
              <w:t>1964</w:t>
            </w:r>
          </w:p>
        </w:tc>
        <w:tc>
          <w:tcPr>
            <w:tcW w:w="1739" w:type="dxa"/>
          </w:tcPr>
          <w:p w:rsidR="0037760D" w:rsidRDefault="0037705D" w:rsidP="00924300">
            <w:pPr>
              <w:jc w:val="center"/>
            </w:pPr>
            <w:r>
              <w:t>1121</w:t>
            </w:r>
          </w:p>
        </w:tc>
        <w:tc>
          <w:tcPr>
            <w:tcW w:w="1746" w:type="dxa"/>
          </w:tcPr>
          <w:p w:rsidR="0037760D" w:rsidRDefault="00DF2F19" w:rsidP="00924300">
            <w:pPr>
              <w:jc w:val="center"/>
            </w:pPr>
            <w:r>
              <w:t>843</w:t>
            </w:r>
          </w:p>
        </w:tc>
      </w:tr>
      <w:tr w:rsidR="0037760D" w:rsidTr="00924300">
        <w:tc>
          <w:tcPr>
            <w:tcW w:w="3393" w:type="dxa"/>
          </w:tcPr>
          <w:p w:rsidR="0037760D" w:rsidRPr="001F7DB9" w:rsidRDefault="0037760D" w:rsidP="00924300">
            <w:r w:rsidRPr="00770C64">
              <w:rPr>
                <w:i/>
              </w:rPr>
              <w:t>set1</w:t>
            </w:r>
            <w:r>
              <w:t xml:space="preserve">Δ </w:t>
            </w:r>
            <w:r w:rsidRPr="001F7DB9">
              <w:t>vs</w:t>
            </w:r>
            <w:r>
              <w:t xml:space="preserve"> </w:t>
            </w:r>
            <w:r w:rsidRPr="001F7DB9">
              <w:t>WT</w:t>
            </w:r>
          </w:p>
        </w:tc>
        <w:tc>
          <w:tcPr>
            <w:tcW w:w="1192" w:type="dxa"/>
          </w:tcPr>
          <w:p w:rsidR="0037760D" w:rsidRDefault="00052955" w:rsidP="00924300">
            <w:pPr>
              <w:jc w:val="center"/>
            </w:pPr>
            <w:r>
              <w:t>234</w:t>
            </w:r>
          </w:p>
        </w:tc>
        <w:tc>
          <w:tcPr>
            <w:tcW w:w="1280" w:type="dxa"/>
          </w:tcPr>
          <w:p w:rsidR="0037760D" w:rsidRDefault="0037760D" w:rsidP="007534F4">
            <w:pPr>
              <w:jc w:val="center"/>
            </w:pPr>
            <w:r>
              <w:t>1</w:t>
            </w:r>
            <w:r w:rsidR="007534F4">
              <w:t>53</w:t>
            </w:r>
          </w:p>
        </w:tc>
        <w:tc>
          <w:tcPr>
            <w:tcW w:w="1739" w:type="dxa"/>
          </w:tcPr>
          <w:p w:rsidR="0037760D" w:rsidRDefault="00F55A4D" w:rsidP="00924300">
            <w:pPr>
              <w:jc w:val="center"/>
            </w:pPr>
            <w:r>
              <w:t>123</w:t>
            </w:r>
          </w:p>
        </w:tc>
        <w:tc>
          <w:tcPr>
            <w:tcW w:w="1746" w:type="dxa"/>
          </w:tcPr>
          <w:p w:rsidR="0037760D" w:rsidRDefault="00F55A4D" w:rsidP="00924300">
            <w:pPr>
              <w:jc w:val="center"/>
            </w:pPr>
            <w:r>
              <w:t>30</w:t>
            </w:r>
          </w:p>
        </w:tc>
      </w:tr>
      <w:tr w:rsidR="0037760D" w:rsidTr="00924300">
        <w:tc>
          <w:tcPr>
            <w:tcW w:w="3393" w:type="dxa"/>
          </w:tcPr>
          <w:p w:rsidR="0037760D" w:rsidRPr="00770C64" w:rsidRDefault="0037760D" w:rsidP="00924300">
            <w:r w:rsidRPr="00770C64">
              <w:rPr>
                <w:i/>
              </w:rPr>
              <w:t>set4</w:t>
            </w:r>
            <w:r>
              <w:t xml:space="preserve">Δ </w:t>
            </w:r>
            <w:r w:rsidRPr="001F7DB9">
              <w:t>vs</w:t>
            </w:r>
            <w:r>
              <w:t xml:space="preserve"> </w:t>
            </w:r>
            <w:r w:rsidRPr="00770C64">
              <w:rPr>
                <w:i/>
              </w:rPr>
              <w:t>set1</w:t>
            </w:r>
            <w:r>
              <w:t>Δ</w:t>
            </w:r>
          </w:p>
        </w:tc>
        <w:tc>
          <w:tcPr>
            <w:tcW w:w="1192" w:type="dxa"/>
          </w:tcPr>
          <w:p w:rsidR="0037760D" w:rsidRDefault="002A222E" w:rsidP="00924300">
            <w:pPr>
              <w:jc w:val="center"/>
            </w:pPr>
            <w:r>
              <w:t>1223</w:t>
            </w:r>
          </w:p>
        </w:tc>
        <w:tc>
          <w:tcPr>
            <w:tcW w:w="1280" w:type="dxa"/>
          </w:tcPr>
          <w:p w:rsidR="0037760D" w:rsidRDefault="002A222E" w:rsidP="00924300">
            <w:pPr>
              <w:jc w:val="center"/>
            </w:pPr>
            <w:r>
              <w:t>902</w:t>
            </w:r>
          </w:p>
        </w:tc>
        <w:tc>
          <w:tcPr>
            <w:tcW w:w="1739" w:type="dxa"/>
          </w:tcPr>
          <w:p w:rsidR="0037760D" w:rsidRDefault="00E521FB" w:rsidP="00924300">
            <w:pPr>
              <w:jc w:val="center"/>
            </w:pPr>
            <w:r>
              <w:t>420</w:t>
            </w:r>
          </w:p>
        </w:tc>
        <w:tc>
          <w:tcPr>
            <w:tcW w:w="1746" w:type="dxa"/>
          </w:tcPr>
          <w:p w:rsidR="0037760D" w:rsidRDefault="00E521FB" w:rsidP="00924300">
            <w:pPr>
              <w:jc w:val="center"/>
            </w:pPr>
            <w:r>
              <w:t>482</w:t>
            </w:r>
          </w:p>
        </w:tc>
      </w:tr>
      <w:tr w:rsidR="0037760D" w:rsidTr="00924300">
        <w:tc>
          <w:tcPr>
            <w:tcW w:w="3393" w:type="dxa"/>
          </w:tcPr>
          <w:p w:rsidR="0037760D" w:rsidRPr="001F7DB9" w:rsidRDefault="0037760D" w:rsidP="00924300">
            <w:r w:rsidRPr="00770C64">
              <w:rPr>
                <w:i/>
              </w:rPr>
              <w:t>set4</w:t>
            </w:r>
            <w:r>
              <w:t xml:space="preserve">Δ </w:t>
            </w:r>
            <w:r w:rsidRPr="001F7DB9">
              <w:t>vs</w:t>
            </w:r>
            <w:r>
              <w:t xml:space="preserve"> </w:t>
            </w:r>
            <w:r w:rsidRPr="001F7DB9">
              <w:t>WT</w:t>
            </w:r>
          </w:p>
        </w:tc>
        <w:tc>
          <w:tcPr>
            <w:tcW w:w="1192" w:type="dxa"/>
          </w:tcPr>
          <w:p w:rsidR="0037760D" w:rsidRDefault="002A222E" w:rsidP="002A222E">
            <w:pPr>
              <w:tabs>
                <w:tab w:val="left" w:pos="225"/>
                <w:tab w:val="center" w:pos="488"/>
              </w:tabs>
            </w:pPr>
            <w:r>
              <w:tab/>
            </w:r>
            <w:r>
              <w:tab/>
            </w:r>
            <w:r w:rsidR="00583E15">
              <w:t>1031</w:t>
            </w:r>
          </w:p>
        </w:tc>
        <w:tc>
          <w:tcPr>
            <w:tcW w:w="1280" w:type="dxa"/>
          </w:tcPr>
          <w:p w:rsidR="0037760D" w:rsidRDefault="00583E15" w:rsidP="00924300">
            <w:pPr>
              <w:jc w:val="center"/>
            </w:pPr>
            <w:r>
              <w:t>702</w:t>
            </w:r>
          </w:p>
        </w:tc>
        <w:tc>
          <w:tcPr>
            <w:tcW w:w="1739" w:type="dxa"/>
          </w:tcPr>
          <w:p w:rsidR="0037760D" w:rsidRDefault="00583E15" w:rsidP="00924300">
            <w:pPr>
              <w:jc w:val="center"/>
            </w:pPr>
            <w:r>
              <w:t>365</w:t>
            </w:r>
          </w:p>
        </w:tc>
        <w:tc>
          <w:tcPr>
            <w:tcW w:w="1746" w:type="dxa"/>
          </w:tcPr>
          <w:p w:rsidR="0037760D" w:rsidRDefault="00583E15" w:rsidP="00924300">
            <w:pPr>
              <w:jc w:val="center"/>
            </w:pPr>
            <w:r>
              <w:t>337</w:t>
            </w:r>
          </w:p>
        </w:tc>
      </w:tr>
      <w:tr w:rsidR="0037760D" w:rsidTr="00924300">
        <w:tc>
          <w:tcPr>
            <w:tcW w:w="3393" w:type="dxa"/>
          </w:tcPr>
          <w:p w:rsidR="0037760D" w:rsidRPr="001F7DB9" w:rsidRDefault="0037760D" w:rsidP="00924300">
            <w:r w:rsidRPr="00770C64">
              <w:rPr>
                <w:i/>
              </w:rPr>
              <w:t>set1</w:t>
            </w:r>
            <w:r>
              <w:t xml:space="preserve">Δ at 41°C </w:t>
            </w:r>
            <w:r w:rsidRPr="001F7DB9">
              <w:t>vs</w:t>
            </w:r>
            <w:r>
              <w:t xml:space="preserve"> set1</w:t>
            </w:r>
          </w:p>
        </w:tc>
        <w:tc>
          <w:tcPr>
            <w:tcW w:w="1192" w:type="dxa"/>
          </w:tcPr>
          <w:p w:rsidR="0037760D" w:rsidRDefault="00593105" w:rsidP="00924300">
            <w:pPr>
              <w:jc w:val="center"/>
            </w:pPr>
            <w:r>
              <w:t>2362</w:t>
            </w:r>
          </w:p>
        </w:tc>
        <w:tc>
          <w:tcPr>
            <w:tcW w:w="1280" w:type="dxa"/>
          </w:tcPr>
          <w:p w:rsidR="0037760D" w:rsidRDefault="0037760D" w:rsidP="00593105">
            <w:pPr>
              <w:jc w:val="center"/>
            </w:pPr>
            <w:r>
              <w:t>1</w:t>
            </w:r>
            <w:r w:rsidR="00593105">
              <w:t>975</w:t>
            </w:r>
          </w:p>
        </w:tc>
        <w:tc>
          <w:tcPr>
            <w:tcW w:w="1739" w:type="dxa"/>
          </w:tcPr>
          <w:p w:rsidR="0037760D" w:rsidRDefault="00593105" w:rsidP="00924300">
            <w:pPr>
              <w:jc w:val="center"/>
            </w:pPr>
            <w:r>
              <w:t>1180</w:t>
            </w:r>
          </w:p>
        </w:tc>
        <w:tc>
          <w:tcPr>
            <w:tcW w:w="1746" w:type="dxa"/>
          </w:tcPr>
          <w:p w:rsidR="0037760D" w:rsidRDefault="00593105" w:rsidP="00924300">
            <w:pPr>
              <w:jc w:val="center"/>
            </w:pPr>
            <w:r>
              <w:t>795</w:t>
            </w:r>
          </w:p>
        </w:tc>
      </w:tr>
      <w:tr w:rsidR="0037760D" w:rsidTr="00924300">
        <w:tc>
          <w:tcPr>
            <w:tcW w:w="3393" w:type="dxa"/>
          </w:tcPr>
          <w:p w:rsidR="0037760D" w:rsidRPr="001F7DB9" w:rsidRDefault="0037760D" w:rsidP="00924300">
            <w:r w:rsidRPr="00770C64">
              <w:rPr>
                <w:i/>
              </w:rPr>
              <w:t>set4</w:t>
            </w:r>
            <w:r>
              <w:t xml:space="preserve">Δ anaerobic </w:t>
            </w:r>
            <w:r w:rsidRPr="001F7DB9">
              <w:t>vs</w:t>
            </w:r>
            <w:r>
              <w:t xml:space="preserve"> </w:t>
            </w:r>
            <w:r w:rsidRPr="00770C64">
              <w:rPr>
                <w:i/>
              </w:rPr>
              <w:t>set4</w:t>
            </w:r>
            <w:r>
              <w:t>Δ</w:t>
            </w:r>
          </w:p>
        </w:tc>
        <w:tc>
          <w:tcPr>
            <w:tcW w:w="1192" w:type="dxa"/>
          </w:tcPr>
          <w:p w:rsidR="0037760D" w:rsidRDefault="00FC4D2D" w:rsidP="00924300">
            <w:pPr>
              <w:jc w:val="center"/>
            </w:pPr>
            <w:r>
              <w:t>1629</w:t>
            </w:r>
          </w:p>
        </w:tc>
        <w:tc>
          <w:tcPr>
            <w:tcW w:w="1280" w:type="dxa"/>
          </w:tcPr>
          <w:p w:rsidR="0037760D" w:rsidRDefault="002C7135" w:rsidP="00924300">
            <w:pPr>
              <w:jc w:val="center"/>
            </w:pPr>
            <w:r>
              <w:t>1257</w:t>
            </w:r>
          </w:p>
        </w:tc>
        <w:tc>
          <w:tcPr>
            <w:tcW w:w="1739" w:type="dxa"/>
          </w:tcPr>
          <w:p w:rsidR="0037760D" w:rsidRDefault="004D500D" w:rsidP="00924300">
            <w:pPr>
              <w:jc w:val="center"/>
            </w:pPr>
            <w:r>
              <w:t>752</w:t>
            </w:r>
          </w:p>
        </w:tc>
        <w:tc>
          <w:tcPr>
            <w:tcW w:w="1746" w:type="dxa"/>
          </w:tcPr>
          <w:p w:rsidR="0037760D" w:rsidRDefault="004D500D" w:rsidP="00924300">
            <w:pPr>
              <w:jc w:val="center"/>
            </w:pPr>
            <w:r>
              <w:t>505</w:t>
            </w:r>
          </w:p>
        </w:tc>
      </w:tr>
      <w:tr w:rsidR="0037760D" w:rsidTr="00924300">
        <w:tc>
          <w:tcPr>
            <w:tcW w:w="3393" w:type="dxa"/>
          </w:tcPr>
          <w:p w:rsidR="0037760D" w:rsidRPr="001F7DB9" w:rsidRDefault="0037760D" w:rsidP="00924300">
            <w:r w:rsidRPr="007664BC">
              <w:rPr>
                <w:i/>
              </w:rPr>
              <w:t>set4</w:t>
            </w:r>
            <w:r>
              <w:t xml:space="preserve">Δ anaerobic </w:t>
            </w:r>
            <w:r w:rsidRPr="001F7DB9">
              <w:t>vs</w:t>
            </w:r>
            <w:r>
              <w:t xml:space="preserve"> WT </w:t>
            </w:r>
            <w:r w:rsidRPr="001F7DB9">
              <w:t>anaerobic</w:t>
            </w:r>
          </w:p>
        </w:tc>
        <w:tc>
          <w:tcPr>
            <w:tcW w:w="1192" w:type="dxa"/>
          </w:tcPr>
          <w:p w:rsidR="0037760D" w:rsidRDefault="00F225DC" w:rsidP="00924300">
            <w:pPr>
              <w:jc w:val="center"/>
            </w:pPr>
            <w:r>
              <w:t>510</w:t>
            </w:r>
          </w:p>
        </w:tc>
        <w:tc>
          <w:tcPr>
            <w:tcW w:w="1280" w:type="dxa"/>
          </w:tcPr>
          <w:p w:rsidR="0037760D" w:rsidRDefault="00F225DC" w:rsidP="00924300">
            <w:pPr>
              <w:jc w:val="center"/>
            </w:pPr>
            <w:r>
              <w:t>263</w:t>
            </w:r>
          </w:p>
        </w:tc>
        <w:tc>
          <w:tcPr>
            <w:tcW w:w="1739" w:type="dxa"/>
          </w:tcPr>
          <w:p w:rsidR="0037760D" w:rsidRDefault="00F225DC" w:rsidP="00924300">
            <w:pPr>
              <w:jc w:val="center"/>
            </w:pPr>
            <w:r>
              <w:t>97</w:t>
            </w:r>
          </w:p>
        </w:tc>
        <w:tc>
          <w:tcPr>
            <w:tcW w:w="1746" w:type="dxa"/>
          </w:tcPr>
          <w:p w:rsidR="0037760D" w:rsidRDefault="00F225DC" w:rsidP="00924300">
            <w:pPr>
              <w:jc w:val="center"/>
            </w:pPr>
            <w:r>
              <w:t>166</w:t>
            </w:r>
          </w:p>
        </w:tc>
      </w:tr>
      <w:tr w:rsidR="0037760D" w:rsidTr="00924300">
        <w:tc>
          <w:tcPr>
            <w:tcW w:w="3393" w:type="dxa"/>
          </w:tcPr>
          <w:p w:rsidR="0037760D" w:rsidRPr="001F7DB9" w:rsidRDefault="0037760D" w:rsidP="00924300">
            <w:r w:rsidRPr="001F7DB9">
              <w:t>WT</w:t>
            </w:r>
            <w:r>
              <w:t xml:space="preserve"> + </w:t>
            </w:r>
            <w:r w:rsidRPr="007664BC">
              <w:t>H</w:t>
            </w:r>
            <w:r w:rsidRPr="007664BC">
              <w:rPr>
                <w:vertAlign w:val="subscript"/>
              </w:rPr>
              <w:t>2</w:t>
            </w:r>
            <w:r>
              <w:t>O</w:t>
            </w:r>
            <w:r w:rsidRPr="007664BC">
              <w:rPr>
                <w:vertAlign w:val="subscript"/>
              </w:rPr>
              <w:t>2</w:t>
            </w:r>
            <w:r>
              <w:t xml:space="preserve"> </w:t>
            </w:r>
            <w:r w:rsidRPr="007664BC">
              <w:t>vs</w:t>
            </w:r>
            <w:r>
              <w:t xml:space="preserve"> WT</w:t>
            </w:r>
          </w:p>
        </w:tc>
        <w:tc>
          <w:tcPr>
            <w:tcW w:w="1192" w:type="dxa"/>
          </w:tcPr>
          <w:p w:rsidR="0037760D" w:rsidRDefault="00863D57" w:rsidP="00924300">
            <w:pPr>
              <w:jc w:val="center"/>
            </w:pPr>
            <w:r>
              <w:t>569</w:t>
            </w:r>
          </w:p>
        </w:tc>
        <w:tc>
          <w:tcPr>
            <w:tcW w:w="1280" w:type="dxa"/>
          </w:tcPr>
          <w:p w:rsidR="0037760D" w:rsidRDefault="00863D57" w:rsidP="00924300">
            <w:pPr>
              <w:jc w:val="center"/>
            </w:pPr>
            <w:r>
              <w:t>270</w:t>
            </w:r>
          </w:p>
        </w:tc>
        <w:tc>
          <w:tcPr>
            <w:tcW w:w="1739" w:type="dxa"/>
          </w:tcPr>
          <w:p w:rsidR="0037760D" w:rsidRDefault="00863D57" w:rsidP="00924300">
            <w:pPr>
              <w:jc w:val="center"/>
            </w:pPr>
            <w:r>
              <w:t>116</w:t>
            </w:r>
          </w:p>
        </w:tc>
        <w:tc>
          <w:tcPr>
            <w:tcW w:w="1746" w:type="dxa"/>
          </w:tcPr>
          <w:p w:rsidR="0037760D" w:rsidRDefault="00863D57" w:rsidP="00924300">
            <w:pPr>
              <w:jc w:val="center"/>
            </w:pPr>
            <w:r>
              <w:t>154</w:t>
            </w:r>
          </w:p>
        </w:tc>
      </w:tr>
      <w:tr w:rsidR="0037760D" w:rsidTr="00924300">
        <w:tc>
          <w:tcPr>
            <w:tcW w:w="3393" w:type="dxa"/>
          </w:tcPr>
          <w:p w:rsidR="0037760D" w:rsidRPr="001F7DB9" w:rsidRDefault="0037760D" w:rsidP="00924300">
            <w:r w:rsidRPr="00953409">
              <w:rPr>
                <w:i/>
              </w:rPr>
              <w:t>set1</w:t>
            </w:r>
            <w:r>
              <w:t>Δ + H</w:t>
            </w:r>
            <w:r w:rsidRPr="00953409">
              <w:rPr>
                <w:vertAlign w:val="subscript"/>
              </w:rPr>
              <w:t>2</w:t>
            </w:r>
            <w:r>
              <w:t>O</w:t>
            </w:r>
            <w:r w:rsidRPr="00953409">
              <w:rPr>
                <w:vertAlign w:val="subscript"/>
              </w:rPr>
              <w:t>2</w:t>
            </w:r>
            <w:r>
              <w:t xml:space="preserve"> vs </w:t>
            </w:r>
            <w:r w:rsidRPr="00953409">
              <w:rPr>
                <w:i/>
              </w:rPr>
              <w:t>set1</w:t>
            </w:r>
            <w:r>
              <w:t xml:space="preserve">Δ </w:t>
            </w:r>
          </w:p>
        </w:tc>
        <w:tc>
          <w:tcPr>
            <w:tcW w:w="1192" w:type="dxa"/>
          </w:tcPr>
          <w:p w:rsidR="0037760D" w:rsidRDefault="002A5D15" w:rsidP="00924300">
            <w:pPr>
              <w:jc w:val="center"/>
            </w:pPr>
            <w:r>
              <w:t>520</w:t>
            </w:r>
          </w:p>
        </w:tc>
        <w:tc>
          <w:tcPr>
            <w:tcW w:w="1280" w:type="dxa"/>
          </w:tcPr>
          <w:p w:rsidR="0037760D" w:rsidRDefault="002A5D15" w:rsidP="00924300">
            <w:pPr>
              <w:jc w:val="center"/>
            </w:pPr>
            <w:r>
              <w:t>256</w:t>
            </w:r>
          </w:p>
        </w:tc>
        <w:tc>
          <w:tcPr>
            <w:tcW w:w="1739" w:type="dxa"/>
          </w:tcPr>
          <w:p w:rsidR="0037760D" w:rsidRDefault="002A5D15" w:rsidP="00924300">
            <w:pPr>
              <w:jc w:val="center"/>
            </w:pPr>
            <w:r>
              <w:t>126</w:t>
            </w:r>
          </w:p>
        </w:tc>
        <w:tc>
          <w:tcPr>
            <w:tcW w:w="1746" w:type="dxa"/>
          </w:tcPr>
          <w:p w:rsidR="0037760D" w:rsidRDefault="002A5D15" w:rsidP="00924300">
            <w:pPr>
              <w:jc w:val="center"/>
            </w:pPr>
            <w:r>
              <w:t>130</w:t>
            </w:r>
          </w:p>
        </w:tc>
      </w:tr>
      <w:tr w:rsidR="0037760D" w:rsidTr="00924300">
        <w:tc>
          <w:tcPr>
            <w:tcW w:w="3393" w:type="dxa"/>
          </w:tcPr>
          <w:p w:rsidR="0037760D" w:rsidRPr="001F7DB9" w:rsidRDefault="0037760D" w:rsidP="00924300">
            <w:r w:rsidRPr="00953409">
              <w:rPr>
                <w:i/>
              </w:rPr>
              <w:t>set1</w:t>
            </w:r>
            <w:r>
              <w:t>Δ</w:t>
            </w:r>
            <w:r w:rsidRPr="001F7DB9">
              <w:t xml:space="preserve"> </w:t>
            </w:r>
            <w:r>
              <w:t xml:space="preserve">+ </w:t>
            </w:r>
            <w:r w:rsidRPr="001F7DB9">
              <w:t>H</w:t>
            </w:r>
            <w:r w:rsidRPr="009A4210">
              <w:rPr>
                <w:vertAlign w:val="subscript"/>
              </w:rPr>
              <w:t>2</w:t>
            </w:r>
            <w:r w:rsidRPr="001F7DB9">
              <w:t>O</w:t>
            </w:r>
            <w:r w:rsidRPr="009A4210">
              <w:rPr>
                <w:vertAlign w:val="subscript"/>
              </w:rPr>
              <w:t>2</w:t>
            </w:r>
            <w:r>
              <w:t xml:space="preserve"> </w:t>
            </w:r>
            <w:r w:rsidRPr="001F7DB9">
              <w:t>vs</w:t>
            </w:r>
            <w:r>
              <w:t xml:space="preserve"> WT + </w:t>
            </w:r>
            <w:r w:rsidRPr="001F7DB9">
              <w:t>H</w:t>
            </w:r>
            <w:r w:rsidRPr="00953409">
              <w:rPr>
                <w:vertAlign w:val="subscript"/>
              </w:rPr>
              <w:t>2</w:t>
            </w:r>
            <w:r w:rsidRPr="001F7DB9">
              <w:t>O</w:t>
            </w:r>
            <w:r w:rsidRPr="00953409">
              <w:rPr>
                <w:vertAlign w:val="subscript"/>
              </w:rPr>
              <w:t>2</w:t>
            </w:r>
          </w:p>
        </w:tc>
        <w:tc>
          <w:tcPr>
            <w:tcW w:w="1192" w:type="dxa"/>
          </w:tcPr>
          <w:p w:rsidR="0037760D" w:rsidRDefault="00DF73CC" w:rsidP="00924300">
            <w:pPr>
              <w:jc w:val="center"/>
            </w:pPr>
            <w:r>
              <w:t>205</w:t>
            </w:r>
          </w:p>
        </w:tc>
        <w:tc>
          <w:tcPr>
            <w:tcW w:w="1280" w:type="dxa"/>
          </w:tcPr>
          <w:p w:rsidR="0037760D" w:rsidRDefault="00DF73CC" w:rsidP="00924300">
            <w:pPr>
              <w:jc w:val="center"/>
            </w:pPr>
            <w:r>
              <w:t>140</w:t>
            </w:r>
          </w:p>
        </w:tc>
        <w:tc>
          <w:tcPr>
            <w:tcW w:w="1739" w:type="dxa"/>
          </w:tcPr>
          <w:p w:rsidR="0037760D" w:rsidRDefault="00DF73CC" w:rsidP="00924300">
            <w:pPr>
              <w:jc w:val="center"/>
            </w:pPr>
            <w:r>
              <w:t>102</w:t>
            </w:r>
          </w:p>
        </w:tc>
        <w:tc>
          <w:tcPr>
            <w:tcW w:w="1746" w:type="dxa"/>
          </w:tcPr>
          <w:p w:rsidR="0037760D" w:rsidRDefault="00DF73CC" w:rsidP="00924300">
            <w:pPr>
              <w:jc w:val="center"/>
            </w:pPr>
            <w:r>
              <w:t>38</w:t>
            </w:r>
          </w:p>
        </w:tc>
      </w:tr>
      <w:tr w:rsidR="0037760D" w:rsidTr="00924300">
        <w:tc>
          <w:tcPr>
            <w:tcW w:w="3393" w:type="dxa"/>
          </w:tcPr>
          <w:p w:rsidR="0037760D" w:rsidRPr="001F7DB9" w:rsidRDefault="0037760D" w:rsidP="00924300">
            <w:r w:rsidRPr="00953409">
              <w:rPr>
                <w:i/>
              </w:rPr>
              <w:t>set1</w:t>
            </w:r>
            <w:r>
              <w:t>Δ</w:t>
            </w:r>
            <w:r w:rsidRPr="001F7DB9">
              <w:t xml:space="preserve"> </w:t>
            </w:r>
            <w:r>
              <w:t xml:space="preserve">at </w:t>
            </w:r>
            <w:r w:rsidRPr="001F7DB9">
              <w:t>41</w:t>
            </w:r>
            <w:r>
              <w:t xml:space="preserve">°C </w:t>
            </w:r>
            <w:r w:rsidRPr="001F7DB9">
              <w:t>vs</w:t>
            </w:r>
            <w:r>
              <w:t xml:space="preserve"> WT at </w:t>
            </w:r>
            <w:r w:rsidRPr="001F7DB9">
              <w:t>41</w:t>
            </w:r>
            <w:r>
              <w:t>°C</w:t>
            </w:r>
          </w:p>
        </w:tc>
        <w:tc>
          <w:tcPr>
            <w:tcW w:w="1192" w:type="dxa"/>
          </w:tcPr>
          <w:p w:rsidR="0037760D" w:rsidRDefault="004F2D8F" w:rsidP="00805E01">
            <w:pPr>
              <w:jc w:val="center"/>
            </w:pPr>
            <w:r>
              <w:t>891</w:t>
            </w:r>
          </w:p>
        </w:tc>
        <w:tc>
          <w:tcPr>
            <w:tcW w:w="1280" w:type="dxa"/>
          </w:tcPr>
          <w:p w:rsidR="0037760D" w:rsidRDefault="004F2D8F" w:rsidP="00924300">
            <w:pPr>
              <w:jc w:val="center"/>
            </w:pPr>
            <w:r>
              <w:t>512</w:t>
            </w:r>
          </w:p>
        </w:tc>
        <w:tc>
          <w:tcPr>
            <w:tcW w:w="1739" w:type="dxa"/>
          </w:tcPr>
          <w:p w:rsidR="0037760D" w:rsidRDefault="004F2D8F" w:rsidP="00924300">
            <w:pPr>
              <w:jc w:val="center"/>
            </w:pPr>
            <w:r>
              <w:t>417</w:t>
            </w:r>
          </w:p>
        </w:tc>
        <w:tc>
          <w:tcPr>
            <w:tcW w:w="1746" w:type="dxa"/>
          </w:tcPr>
          <w:p w:rsidR="0037760D" w:rsidRDefault="004F2D8F" w:rsidP="00924300">
            <w:pPr>
              <w:jc w:val="center"/>
            </w:pPr>
            <w:r>
              <w:t>95</w:t>
            </w:r>
          </w:p>
        </w:tc>
      </w:tr>
      <w:tr w:rsidR="004F2D8F" w:rsidTr="00924300">
        <w:tc>
          <w:tcPr>
            <w:tcW w:w="3393" w:type="dxa"/>
          </w:tcPr>
          <w:p w:rsidR="004F2D8F" w:rsidRDefault="004F2D8F" w:rsidP="004F2D8F">
            <w:r w:rsidRPr="001F7DB9">
              <w:t>WT</w:t>
            </w:r>
            <w:r>
              <w:t xml:space="preserve"> at 41°C</w:t>
            </w:r>
            <w:r w:rsidRPr="001F7DB9">
              <w:t xml:space="preserve"> vs</w:t>
            </w:r>
            <w:r>
              <w:t xml:space="preserve"> WT</w:t>
            </w:r>
          </w:p>
        </w:tc>
        <w:tc>
          <w:tcPr>
            <w:tcW w:w="1192" w:type="dxa"/>
          </w:tcPr>
          <w:p w:rsidR="004F2D8F" w:rsidRDefault="00483282" w:rsidP="00483282">
            <w:pPr>
              <w:jc w:val="center"/>
            </w:pPr>
            <w:r>
              <w:t>1879</w:t>
            </w:r>
          </w:p>
        </w:tc>
        <w:tc>
          <w:tcPr>
            <w:tcW w:w="1280" w:type="dxa"/>
          </w:tcPr>
          <w:p w:rsidR="004F2D8F" w:rsidRDefault="00483282" w:rsidP="004F2D8F">
            <w:pPr>
              <w:jc w:val="center"/>
            </w:pPr>
            <w:r>
              <w:t>1496</w:t>
            </w:r>
          </w:p>
        </w:tc>
        <w:tc>
          <w:tcPr>
            <w:tcW w:w="1739" w:type="dxa"/>
          </w:tcPr>
          <w:p w:rsidR="004F2D8F" w:rsidRDefault="00483282" w:rsidP="004F2D8F">
            <w:pPr>
              <w:jc w:val="center"/>
            </w:pPr>
            <w:r>
              <w:t>906</w:t>
            </w:r>
          </w:p>
        </w:tc>
        <w:tc>
          <w:tcPr>
            <w:tcW w:w="1746" w:type="dxa"/>
          </w:tcPr>
          <w:p w:rsidR="004F2D8F" w:rsidRDefault="0059507C" w:rsidP="00483282">
            <w:pPr>
              <w:jc w:val="center"/>
            </w:pPr>
            <w:r>
              <w:t>5</w:t>
            </w:r>
            <w:r w:rsidR="00483282">
              <w:t>90</w:t>
            </w:r>
          </w:p>
        </w:tc>
      </w:tr>
    </w:tbl>
    <w:p w:rsidR="0037760D" w:rsidRDefault="0037760D" w:rsidP="005B57CB">
      <w:pPr>
        <w:rPr>
          <w:sz w:val="28"/>
          <w:szCs w:val="28"/>
        </w:rPr>
      </w:pPr>
    </w:p>
    <w:p w:rsidR="00B6016C" w:rsidRDefault="00B6016C" w:rsidP="005B57CB">
      <w:pPr>
        <w:rPr>
          <w:sz w:val="28"/>
          <w:szCs w:val="28"/>
        </w:rPr>
      </w:pPr>
    </w:p>
    <w:p w:rsidR="00B6016C" w:rsidRPr="0045644D" w:rsidRDefault="001755C1" w:rsidP="00131F59">
      <w:pPr>
        <w:jc w:val="both"/>
        <w:rPr>
          <w:b/>
        </w:rPr>
      </w:pPr>
      <w:r w:rsidRPr="0045644D">
        <w:rPr>
          <w:b/>
        </w:rPr>
        <w:t>Table 6</w:t>
      </w:r>
      <w:r w:rsidR="00B6016C" w:rsidRPr="0045644D">
        <w:rPr>
          <w:b/>
        </w:rPr>
        <w:t xml:space="preserve">.  </w:t>
      </w:r>
      <w:proofErr w:type="spellStart"/>
      <w:proofErr w:type="gramStart"/>
      <w:r w:rsidR="00B6016C" w:rsidRPr="0045644D">
        <w:rPr>
          <w:b/>
        </w:rPr>
        <w:t>edgeR</w:t>
      </w:r>
      <w:proofErr w:type="spellEnd"/>
      <w:proofErr w:type="gramEnd"/>
      <w:r w:rsidR="00B6016C" w:rsidRPr="0045644D">
        <w:rPr>
          <w:b/>
        </w:rPr>
        <w:t xml:space="preserve"> differentially expressed antisense transcripts</w:t>
      </w:r>
      <w:r w:rsidR="0045644D" w:rsidRPr="0045644D">
        <w:rPr>
          <w:b/>
        </w:rPr>
        <w:t>.</w:t>
      </w:r>
      <w:r w:rsidR="004F38A1">
        <w:rPr>
          <w:b/>
        </w:rPr>
        <w:t xml:space="preserve">  </w:t>
      </w:r>
      <w:r w:rsidR="004F38A1">
        <w:t xml:space="preserve">The number of genes found to be differentially expressed </w:t>
      </w:r>
      <w:r w:rsidR="00C427BD">
        <w:t xml:space="preserve">by </w:t>
      </w:r>
      <w:proofErr w:type="spellStart"/>
      <w:r w:rsidR="00C427BD">
        <w:t>edgeR</w:t>
      </w:r>
      <w:proofErr w:type="spellEnd"/>
      <w:r w:rsidR="00C427BD">
        <w:t xml:space="preserve"> </w:t>
      </w:r>
      <w:r w:rsidR="004F38A1">
        <w:t>at a 1% false discovery rate are shown, along with the</w:t>
      </w:r>
      <w:r w:rsidR="00722AE8">
        <w:t xml:space="preserve"> number of antisense transcripts </w:t>
      </w:r>
      <w:r w:rsidR="004F38A1">
        <w:t xml:space="preserve">differentially expressed when an additional 2 fold change cutoff </w:t>
      </w:r>
      <w:r w:rsidR="00722AE8">
        <w:t xml:space="preserve">is applied.  The </w:t>
      </w:r>
      <w:r w:rsidR="00722AE8">
        <w:lastRenderedPageBreak/>
        <w:t>number of antisense transcripts</w:t>
      </w:r>
      <w:r w:rsidR="004F38A1">
        <w:t xml:space="preserve"> up-regulated and down regulated are also shown.  For each comparison, </w:t>
      </w:r>
      <w:proofErr w:type="gramStart"/>
      <w:r w:rsidR="004F38A1">
        <w:t>A</w:t>
      </w:r>
      <w:proofErr w:type="gramEnd"/>
      <w:r w:rsidR="004F38A1">
        <w:t xml:space="preserve"> vs B, fold change was calc</w:t>
      </w:r>
      <w:r w:rsidR="00C427BD">
        <w:t>ulated as condition A/c</w:t>
      </w:r>
      <w:r w:rsidR="004F38A1">
        <w:t>ondition B.</w:t>
      </w:r>
    </w:p>
    <w:tbl>
      <w:tblPr>
        <w:tblStyle w:val="TableGrid"/>
        <w:tblW w:w="0" w:type="auto"/>
        <w:tblLook w:val="04A0" w:firstRow="1" w:lastRow="0" w:firstColumn="1" w:lastColumn="0" w:noHBand="0" w:noVBand="1"/>
      </w:tblPr>
      <w:tblGrid>
        <w:gridCol w:w="3393"/>
        <w:gridCol w:w="1192"/>
        <w:gridCol w:w="1280"/>
        <w:gridCol w:w="1739"/>
        <w:gridCol w:w="1746"/>
      </w:tblGrid>
      <w:tr w:rsidR="00B6016C" w:rsidTr="00924300">
        <w:tc>
          <w:tcPr>
            <w:tcW w:w="3393" w:type="dxa"/>
          </w:tcPr>
          <w:p w:rsidR="00B6016C" w:rsidRPr="00376174" w:rsidRDefault="00B6016C" w:rsidP="00924300">
            <w:pPr>
              <w:jc w:val="center"/>
              <w:rPr>
                <w:b/>
              </w:rPr>
            </w:pPr>
            <w:r w:rsidRPr="00376174">
              <w:rPr>
                <w:b/>
              </w:rPr>
              <w:t>Comparison</w:t>
            </w:r>
          </w:p>
        </w:tc>
        <w:tc>
          <w:tcPr>
            <w:tcW w:w="1192" w:type="dxa"/>
          </w:tcPr>
          <w:p w:rsidR="00B6016C" w:rsidRPr="00376174" w:rsidRDefault="00B6016C" w:rsidP="00924300">
            <w:pPr>
              <w:jc w:val="center"/>
              <w:rPr>
                <w:b/>
              </w:rPr>
            </w:pPr>
            <w:r w:rsidRPr="00376174">
              <w:rPr>
                <w:b/>
              </w:rPr>
              <w:t>FDR&lt;=0.01</w:t>
            </w:r>
          </w:p>
        </w:tc>
        <w:tc>
          <w:tcPr>
            <w:tcW w:w="1280" w:type="dxa"/>
          </w:tcPr>
          <w:p w:rsidR="00B6016C" w:rsidRPr="00376174" w:rsidRDefault="00B6016C" w:rsidP="00924300">
            <w:pPr>
              <w:jc w:val="center"/>
              <w:rPr>
                <w:b/>
              </w:rPr>
            </w:pPr>
            <w:r w:rsidRPr="00376174">
              <w:rPr>
                <w:b/>
              </w:rPr>
              <w:t># DEGs (FC&gt;2)</w:t>
            </w:r>
          </w:p>
        </w:tc>
        <w:tc>
          <w:tcPr>
            <w:tcW w:w="1739" w:type="dxa"/>
          </w:tcPr>
          <w:p w:rsidR="00B6016C" w:rsidRPr="00376174" w:rsidRDefault="00B6016C" w:rsidP="00924300">
            <w:pPr>
              <w:jc w:val="center"/>
              <w:rPr>
                <w:b/>
              </w:rPr>
            </w:pPr>
            <w:r w:rsidRPr="00376174">
              <w:rPr>
                <w:b/>
              </w:rPr>
              <w:t># up</w:t>
            </w:r>
          </w:p>
        </w:tc>
        <w:tc>
          <w:tcPr>
            <w:tcW w:w="1746" w:type="dxa"/>
          </w:tcPr>
          <w:p w:rsidR="00B6016C" w:rsidRPr="00376174" w:rsidRDefault="00B6016C" w:rsidP="00924300">
            <w:pPr>
              <w:jc w:val="center"/>
              <w:rPr>
                <w:b/>
              </w:rPr>
            </w:pPr>
            <w:r w:rsidRPr="00376174">
              <w:rPr>
                <w:b/>
              </w:rPr>
              <w:t># down</w:t>
            </w:r>
          </w:p>
        </w:tc>
      </w:tr>
      <w:tr w:rsidR="00B6016C" w:rsidTr="00924300">
        <w:tc>
          <w:tcPr>
            <w:tcW w:w="3393" w:type="dxa"/>
          </w:tcPr>
          <w:p w:rsidR="00B6016C" w:rsidRPr="001F7DB9" w:rsidRDefault="00B6016C" w:rsidP="00924300">
            <w:r w:rsidRPr="001F7DB9">
              <w:t>WT</w:t>
            </w:r>
            <w:r>
              <w:t xml:space="preserve"> anaerobic </w:t>
            </w:r>
            <w:r w:rsidRPr="001F7DB9">
              <w:t>vs</w:t>
            </w:r>
            <w:r>
              <w:t xml:space="preserve"> </w:t>
            </w:r>
            <w:r w:rsidRPr="001F7DB9">
              <w:t>W</w:t>
            </w:r>
            <w:r>
              <w:t>T</w:t>
            </w:r>
          </w:p>
        </w:tc>
        <w:tc>
          <w:tcPr>
            <w:tcW w:w="1192" w:type="dxa"/>
          </w:tcPr>
          <w:p w:rsidR="00B6016C" w:rsidRDefault="00B6016C" w:rsidP="00924300">
            <w:pPr>
              <w:jc w:val="center"/>
            </w:pPr>
            <w:r>
              <w:t>2</w:t>
            </w:r>
            <w:r w:rsidR="00355F9E">
              <w:t>578</w:t>
            </w:r>
          </w:p>
        </w:tc>
        <w:tc>
          <w:tcPr>
            <w:tcW w:w="1280" w:type="dxa"/>
          </w:tcPr>
          <w:p w:rsidR="00B6016C" w:rsidRDefault="00055AF1" w:rsidP="00924300">
            <w:pPr>
              <w:jc w:val="center"/>
            </w:pPr>
            <w:r>
              <w:t>2209</w:t>
            </w:r>
          </w:p>
        </w:tc>
        <w:tc>
          <w:tcPr>
            <w:tcW w:w="1739" w:type="dxa"/>
          </w:tcPr>
          <w:p w:rsidR="00B6016C" w:rsidRDefault="00B6016C" w:rsidP="00924300">
            <w:pPr>
              <w:jc w:val="center"/>
            </w:pPr>
            <w:r>
              <w:t>1</w:t>
            </w:r>
            <w:r w:rsidR="008D46B8">
              <w:t>160</w:t>
            </w:r>
          </w:p>
        </w:tc>
        <w:tc>
          <w:tcPr>
            <w:tcW w:w="1746" w:type="dxa"/>
          </w:tcPr>
          <w:p w:rsidR="00B6016C" w:rsidRDefault="008D46B8" w:rsidP="00924300">
            <w:pPr>
              <w:jc w:val="center"/>
            </w:pPr>
            <w:r>
              <w:t>1049</w:t>
            </w:r>
          </w:p>
        </w:tc>
      </w:tr>
      <w:tr w:rsidR="00B6016C" w:rsidTr="00924300">
        <w:tc>
          <w:tcPr>
            <w:tcW w:w="3393" w:type="dxa"/>
          </w:tcPr>
          <w:p w:rsidR="00B6016C" w:rsidRPr="001F7DB9" w:rsidRDefault="00B6016C" w:rsidP="00924300">
            <w:r w:rsidRPr="00770C64">
              <w:rPr>
                <w:i/>
              </w:rPr>
              <w:t>set1</w:t>
            </w:r>
            <w:r>
              <w:t xml:space="preserve">Δ </w:t>
            </w:r>
            <w:r w:rsidRPr="001F7DB9">
              <w:t>vs</w:t>
            </w:r>
            <w:r>
              <w:t xml:space="preserve"> </w:t>
            </w:r>
            <w:r w:rsidRPr="001F7DB9">
              <w:t>WT</w:t>
            </w:r>
          </w:p>
        </w:tc>
        <w:tc>
          <w:tcPr>
            <w:tcW w:w="1192" w:type="dxa"/>
          </w:tcPr>
          <w:p w:rsidR="00B6016C" w:rsidRDefault="00355F9E" w:rsidP="00924300">
            <w:pPr>
              <w:jc w:val="center"/>
            </w:pPr>
            <w:r>
              <w:t>328</w:t>
            </w:r>
          </w:p>
        </w:tc>
        <w:tc>
          <w:tcPr>
            <w:tcW w:w="1280" w:type="dxa"/>
          </w:tcPr>
          <w:p w:rsidR="00B6016C" w:rsidRDefault="00055AF1" w:rsidP="00924300">
            <w:pPr>
              <w:jc w:val="center"/>
            </w:pPr>
            <w:r>
              <w:t>213</w:t>
            </w:r>
          </w:p>
        </w:tc>
        <w:tc>
          <w:tcPr>
            <w:tcW w:w="1739" w:type="dxa"/>
          </w:tcPr>
          <w:p w:rsidR="00B6016C" w:rsidRDefault="00B6016C" w:rsidP="00924300">
            <w:pPr>
              <w:jc w:val="center"/>
            </w:pPr>
            <w:r>
              <w:t>1</w:t>
            </w:r>
            <w:r w:rsidR="008D46B8">
              <w:t>57</w:t>
            </w:r>
          </w:p>
        </w:tc>
        <w:tc>
          <w:tcPr>
            <w:tcW w:w="1746" w:type="dxa"/>
          </w:tcPr>
          <w:p w:rsidR="00B6016C" w:rsidRDefault="008D46B8" w:rsidP="00924300">
            <w:pPr>
              <w:jc w:val="center"/>
            </w:pPr>
            <w:r>
              <w:t>56</w:t>
            </w:r>
          </w:p>
        </w:tc>
      </w:tr>
      <w:tr w:rsidR="00B6016C" w:rsidTr="00924300">
        <w:tc>
          <w:tcPr>
            <w:tcW w:w="3393" w:type="dxa"/>
          </w:tcPr>
          <w:p w:rsidR="00B6016C" w:rsidRPr="00770C64" w:rsidRDefault="00B6016C" w:rsidP="00924300">
            <w:r w:rsidRPr="00770C64">
              <w:rPr>
                <w:i/>
              </w:rPr>
              <w:t>set4</w:t>
            </w:r>
            <w:r>
              <w:t xml:space="preserve">Δ </w:t>
            </w:r>
            <w:r w:rsidRPr="001F7DB9">
              <w:t>vs</w:t>
            </w:r>
            <w:r>
              <w:t xml:space="preserve"> </w:t>
            </w:r>
            <w:r w:rsidRPr="00770C64">
              <w:rPr>
                <w:i/>
              </w:rPr>
              <w:t>set1</w:t>
            </w:r>
            <w:r>
              <w:t>Δ</w:t>
            </w:r>
          </w:p>
        </w:tc>
        <w:tc>
          <w:tcPr>
            <w:tcW w:w="1192" w:type="dxa"/>
          </w:tcPr>
          <w:p w:rsidR="00B6016C" w:rsidRDefault="00355F9E" w:rsidP="00924300">
            <w:pPr>
              <w:jc w:val="center"/>
            </w:pPr>
            <w:r>
              <w:t>1509</w:t>
            </w:r>
          </w:p>
        </w:tc>
        <w:tc>
          <w:tcPr>
            <w:tcW w:w="1280" w:type="dxa"/>
          </w:tcPr>
          <w:p w:rsidR="00B6016C" w:rsidRDefault="00E77FC3" w:rsidP="00924300">
            <w:pPr>
              <w:jc w:val="center"/>
            </w:pPr>
            <w:r>
              <w:t>1127</w:t>
            </w:r>
          </w:p>
        </w:tc>
        <w:tc>
          <w:tcPr>
            <w:tcW w:w="1739" w:type="dxa"/>
          </w:tcPr>
          <w:p w:rsidR="00B6016C" w:rsidRDefault="00287B4E" w:rsidP="00924300">
            <w:pPr>
              <w:jc w:val="center"/>
            </w:pPr>
            <w:r>
              <w:t>535</w:t>
            </w:r>
          </w:p>
        </w:tc>
        <w:tc>
          <w:tcPr>
            <w:tcW w:w="1746" w:type="dxa"/>
          </w:tcPr>
          <w:p w:rsidR="00B6016C" w:rsidRDefault="00287B4E" w:rsidP="00924300">
            <w:pPr>
              <w:jc w:val="center"/>
            </w:pPr>
            <w:r>
              <w:t>592</w:t>
            </w:r>
          </w:p>
        </w:tc>
      </w:tr>
      <w:tr w:rsidR="00B6016C" w:rsidTr="00924300">
        <w:tc>
          <w:tcPr>
            <w:tcW w:w="3393" w:type="dxa"/>
          </w:tcPr>
          <w:p w:rsidR="00B6016C" w:rsidRPr="001F7DB9" w:rsidRDefault="00B6016C" w:rsidP="00924300">
            <w:r w:rsidRPr="00770C64">
              <w:rPr>
                <w:i/>
              </w:rPr>
              <w:t>set4</w:t>
            </w:r>
            <w:r>
              <w:t xml:space="preserve">Δ </w:t>
            </w:r>
            <w:r w:rsidRPr="001F7DB9">
              <w:t>vs</w:t>
            </w:r>
            <w:r>
              <w:t xml:space="preserve"> </w:t>
            </w:r>
            <w:r w:rsidRPr="001F7DB9">
              <w:t>WT</w:t>
            </w:r>
          </w:p>
        </w:tc>
        <w:tc>
          <w:tcPr>
            <w:tcW w:w="1192" w:type="dxa"/>
          </w:tcPr>
          <w:p w:rsidR="00B6016C" w:rsidRDefault="00355F9E" w:rsidP="00355F9E">
            <w:pPr>
              <w:tabs>
                <w:tab w:val="left" w:pos="225"/>
                <w:tab w:val="center" w:pos="488"/>
              </w:tabs>
              <w:jc w:val="center"/>
            </w:pPr>
            <w:r>
              <w:t>1228</w:t>
            </w:r>
          </w:p>
        </w:tc>
        <w:tc>
          <w:tcPr>
            <w:tcW w:w="1280" w:type="dxa"/>
          </w:tcPr>
          <w:p w:rsidR="00B6016C" w:rsidRDefault="00E77FC3" w:rsidP="00924300">
            <w:pPr>
              <w:jc w:val="center"/>
            </w:pPr>
            <w:r>
              <w:t>858</w:t>
            </w:r>
          </w:p>
        </w:tc>
        <w:tc>
          <w:tcPr>
            <w:tcW w:w="1739" w:type="dxa"/>
          </w:tcPr>
          <w:p w:rsidR="00B6016C" w:rsidRDefault="00287B4E" w:rsidP="00924300">
            <w:pPr>
              <w:jc w:val="center"/>
            </w:pPr>
            <w:r>
              <w:t>410</w:t>
            </w:r>
          </w:p>
        </w:tc>
        <w:tc>
          <w:tcPr>
            <w:tcW w:w="1746" w:type="dxa"/>
          </w:tcPr>
          <w:p w:rsidR="00B6016C" w:rsidRDefault="00287B4E" w:rsidP="00924300">
            <w:pPr>
              <w:jc w:val="center"/>
            </w:pPr>
            <w:r>
              <w:t>448</w:t>
            </w:r>
          </w:p>
        </w:tc>
      </w:tr>
      <w:tr w:rsidR="00B6016C" w:rsidTr="00924300">
        <w:tc>
          <w:tcPr>
            <w:tcW w:w="3393" w:type="dxa"/>
          </w:tcPr>
          <w:p w:rsidR="00B6016C" w:rsidRPr="001F7DB9" w:rsidRDefault="00B6016C" w:rsidP="00924300">
            <w:r w:rsidRPr="00770C64">
              <w:rPr>
                <w:i/>
              </w:rPr>
              <w:t>set1</w:t>
            </w:r>
            <w:r>
              <w:t xml:space="preserve">Δ at 41°C </w:t>
            </w:r>
            <w:r w:rsidRPr="001F7DB9">
              <w:t>vs</w:t>
            </w:r>
            <w:r>
              <w:t xml:space="preserve"> set1</w:t>
            </w:r>
          </w:p>
        </w:tc>
        <w:tc>
          <w:tcPr>
            <w:tcW w:w="1192" w:type="dxa"/>
          </w:tcPr>
          <w:p w:rsidR="00B6016C" w:rsidRDefault="00355F9E" w:rsidP="00924300">
            <w:pPr>
              <w:jc w:val="center"/>
            </w:pPr>
            <w:r>
              <w:t>2744</w:t>
            </w:r>
          </w:p>
        </w:tc>
        <w:tc>
          <w:tcPr>
            <w:tcW w:w="1280" w:type="dxa"/>
          </w:tcPr>
          <w:p w:rsidR="00B6016C" w:rsidRDefault="00E77FC3" w:rsidP="00924300">
            <w:pPr>
              <w:jc w:val="center"/>
            </w:pPr>
            <w:r>
              <w:t>2265</w:t>
            </w:r>
          </w:p>
        </w:tc>
        <w:tc>
          <w:tcPr>
            <w:tcW w:w="1739" w:type="dxa"/>
          </w:tcPr>
          <w:p w:rsidR="00B6016C" w:rsidRDefault="00287B4E" w:rsidP="00924300">
            <w:pPr>
              <w:jc w:val="center"/>
            </w:pPr>
            <w:r>
              <w:t>1262</w:t>
            </w:r>
          </w:p>
        </w:tc>
        <w:tc>
          <w:tcPr>
            <w:tcW w:w="1746" w:type="dxa"/>
          </w:tcPr>
          <w:p w:rsidR="00B6016C" w:rsidRDefault="00287B4E" w:rsidP="00924300">
            <w:pPr>
              <w:jc w:val="center"/>
            </w:pPr>
            <w:r>
              <w:t>1003</w:t>
            </w:r>
          </w:p>
        </w:tc>
      </w:tr>
      <w:tr w:rsidR="00B6016C" w:rsidTr="00924300">
        <w:tc>
          <w:tcPr>
            <w:tcW w:w="3393" w:type="dxa"/>
          </w:tcPr>
          <w:p w:rsidR="00B6016C" w:rsidRPr="001F7DB9" w:rsidRDefault="00B6016C" w:rsidP="00924300">
            <w:r w:rsidRPr="00770C64">
              <w:rPr>
                <w:i/>
              </w:rPr>
              <w:t>set4</w:t>
            </w:r>
            <w:r>
              <w:t xml:space="preserve">Δ anaerobic </w:t>
            </w:r>
            <w:r w:rsidRPr="001F7DB9">
              <w:t>vs</w:t>
            </w:r>
            <w:r>
              <w:t xml:space="preserve"> </w:t>
            </w:r>
            <w:r w:rsidRPr="00770C64">
              <w:rPr>
                <w:i/>
              </w:rPr>
              <w:t>set4</w:t>
            </w:r>
            <w:r>
              <w:t>Δ</w:t>
            </w:r>
          </w:p>
        </w:tc>
        <w:tc>
          <w:tcPr>
            <w:tcW w:w="1192" w:type="dxa"/>
          </w:tcPr>
          <w:p w:rsidR="00B6016C" w:rsidRDefault="00355F9E" w:rsidP="00924300">
            <w:pPr>
              <w:jc w:val="center"/>
            </w:pPr>
            <w:r>
              <w:t>1902</w:t>
            </w:r>
          </w:p>
        </w:tc>
        <w:tc>
          <w:tcPr>
            <w:tcW w:w="1280" w:type="dxa"/>
          </w:tcPr>
          <w:p w:rsidR="00B6016C" w:rsidRDefault="00907D4D" w:rsidP="00924300">
            <w:pPr>
              <w:jc w:val="center"/>
            </w:pPr>
            <w:r>
              <w:t>1468</w:t>
            </w:r>
          </w:p>
        </w:tc>
        <w:tc>
          <w:tcPr>
            <w:tcW w:w="1739" w:type="dxa"/>
          </w:tcPr>
          <w:p w:rsidR="00B6016C" w:rsidRDefault="00287B4E" w:rsidP="00924300">
            <w:pPr>
              <w:jc w:val="center"/>
            </w:pPr>
            <w:r>
              <w:t>826</w:t>
            </w:r>
          </w:p>
        </w:tc>
        <w:tc>
          <w:tcPr>
            <w:tcW w:w="1746" w:type="dxa"/>
          </w:tcPr>
          <w:p w:rsidR="00B6016C" w:rsidRDefault="00287B4E" w:rsidP="00924300">
            <w:pPr>
              <w:jc w:val="center"/>
            </w:pPr>
            <w:r>
              <w:t>642</w:t>
            </w:r>
          </w:p>
        </w:tc>
      </w:tr>
      <w:tr w:rsidR="00B6016C" w:rsidTr="00924300">
        <w:tc>
          <w:tcPr>
            <w:tcW w:w="3393" w:type="dxa"/>
          </w:tcPr>
          <w:p w:rsidR="00B6016C" w:rsidRPr="001F7DB9" w:rsidRDefault="00B6016C" w:rsidP="00924300">
            <w:r w:rsidRPr="007664BC">
              <w:rPr>
                <w:i/>
              </w:rPr>
              <w:t>set4</w:t>
            </w:r>
            <w:r>
              <w:t xml:space="preserve">Δ anaerobic </w:t>
            </w:r>
            <w:r w:rsidRPr="001F7DB9">
              <w:t>vs</w:t>
            </w:r>
            <w:r>
              <w:t xml:space="preserve"> WT </w:t>
            </w:r>
            <w:r w:rsidRPr="001F7DB9">
              <w:t>anaerobic</w:t>
            </w:r>
          </w:p>
        </w:tc>
        <w:tc>
          <w:tcPr>
            <w:tcW w:w="1192" w:type="dxa"/>
          </w:tcPr>
          <w:p w:rsidR="00B6016C" w:rsidRDefault="00355F9E" w:rsidP="00924300">
            <w:pPr>
              <w:jc w:val="center"/>
            </w:pPr>
            <w:r>
              <w:t>634</w:t>
            </w:r>
          </w:p>
        </w:tc>
        <w:tc>
          <w:tcPr>
            <w:tcW w:w="1280" w:type="dxa"/>
          </w:tcPr>
          <w:p w:rsidR="00B6016C" w:rsidRDefault="00907D4D" w:rsidP="00924300">
            <w:pPr>
              <w:jc w:val="center"/>
            </w:pPr>
            <w:r>
              <w:t>333</w:t>
            </w:r>
          </w:p>
        </w:tc>
        <w:tc>
          <w:tcPr>
            <w:tcW w:w="1739" w:type="dxa"/>
          </w:tcPr>
          <w:p w:rsidR="00B6016C" w:rsidRDefault="00287B4E" w:rsidP="00924300">
            <w:pPr>
              <w:jc w:val="center"/>
            </w:pPr>
            <w:r>
              <w:t>143</w:t>
            </w:r>
          </w:p>
        </w:tc>
        <w:tc>
          <w:tcPr>
            <w:tcW w:w="1746" w:type="dxa"/>
          </w:tcPr>
          <w:p w:rsidR="00B6016C" w:rsidRDefault="00287B4E" w:rsidP="00924300">
            <w:pPr>
              <w:jc w:val="center"/>
            </w:pPr>
            <w:r>
              <w:t>190</w:t>
            </w:r>
          </w:p>
        </w:tc>
      </w:tr>
      <w:tr w:rsidR="00B6016C" w:rsidTr="00924300">
        <w:tc>
          <w:tcPr>
            <w:tcW w:w="3393" w:type="dxa"/>
          </w:tcPr>
          <w:p w:rsidR="00B6016C" w:rsidRPr="001F7DB9" w:rsidRDefault="00B6016C" w:rsidP="00924300">
            <w:r w:rsidRPr="001F7DB9">
              <w:t>WT</w:t>
            </w:r>
            <w:r>
              <w:t xml:space="preserve"> + </w:t>
            </w:r>
            <w:r w:rsidRPr="007664BC">
              <w:t>H</w:t>
            </w:r>
            <w:r w:rsidRPr="007664BC">
              <w:rPr>
                <w:vertAlign w:val="subscript"/>
              </w:rPr>
              <w:t>2</w:t>
            </w:r>
            <w:r>
              <w:t>O</w:t>
            </w:r>
            <w:r w:rsidRPr="007664BC">
              <w:rPr>
                <w:vertAlign w:val="subscript"/>
              </w:rPr>
              <w:t>2</w:t>
            </w:r>
            <w:r>
              <w:t xml:space="preserve"> </w:t>
            </w:r>
            <w:r w:rsidRPr="007664BC">
              <w:t>vs</w:t>
            </w:r>
            <w:r>
              <w:t xml:space="preserve"> WT</w:t>
            </w:r>
          </w:p>
        </w:tc>
        <w:tc>
          <w:tcPr>
            <w:tcW w:w="1192" w:type="dxa"/>
          </w:tcPr>
          <w:p w:rsidR="00B6016C" w:rsidRDefault="00355F9E" w:rsidP="00924300">
            <w:pPr>
              <w:jc w:val="center"/>
            </w:pPr>
            <w:r>
              <w:t>649</w:t>
            </w:r>
          </w:p>
        </w:tc>
        <w:tc>
          <w:tcPr>
            <w:tcW w:w="1280" w:type="dxa"/>
          </w:tcPr>
          <w:p w:rsidR="00B6016C" w:rsidRDefault="00907D4D" w:rsidP="00924300">
            <w:pPr>
              <w:jc w:val="center"/>
            </w:pPr>
            <w:r>
              <w:t>344</w:t>
            </w:r>
          </w:p>
        </w:tc>
        <w:tc>
          <w:tcPr>
            <w:tcW w:w="1739" w:type="dxa"/>
          </w:tcPr>
          <w:p w:rsidR="00B6016C" w:rsidRDefault="00287B4E" w:rsidP="00924300">
            <w:pPr>
              <w:jc w:val="center"/>
            </w:pPr>
            <w:r>
              <w:t>147</w:t>
            </w:r>
          </w:p>
        </w:tc>
        <w:tc>
          <w:tcPr>
            <w:tcW w:w="1746" w:type="dxa"/>
          </w:tcPr>
          <w:p w:rsidR="00B6016C" w:rsidRDefault="00287B4E" w:rsidP="00924300">
            <w:pPr>
              <w:jc w:val="center"/>
            </w:pPr>
            <w:r>
              <w:t>197</w:t>
            </w:r>
          </w:p>
        </w:tc>
      </w:tr>
      <w:tr w:rsidR="00B6016C" w:rsidTr="00924300">
        <w:tc>
          <w:tcPr>
            <w:tcW w:w="3393" w:type="dxa"/>
          </w:tcPr>
          <w:p w:rsidR="00B6016C" w:rsidRPr="001F7DB9" w:rsidRDefault="00B6016C" w:rsidP="00924300">
            <w:r w:rsidRPr="00953409">
              <w:rPr>
                <w:i/>
              </w:rPr>
              <w:t>set1</w:t>
            </w:r>
            <w:r>
              <w:t>Δ + H</w:t>
            </w:r>
            <w:r w:rsidRPr="00953409">
              <w:rPr>
                <w:vertAlign w:val="subscript"/>
              </w:rPr>
              <w:t>2</w:t>
            </w:r>
            <w:r>
              <w:t>O</w:t>
            </w:r>
            <w:r w:rsidRPr="00953409">
              <w:rPr>
                <w:vertAlign w:val="subscript"/>
              </w:rPr>
              <w:t>2</w:t>
            </w:r>
            <w:r>
              <w:t xml:space="preserve"> vs </w:t>
            </w:r>
            <w:r w:rsidRPr="00953409">
              <w:rPr>
                <w:i/>
              </w:rPr>
              <w:t>set1</w:t>
            </w:r>
            <w:r>
              <w:t xml:space="preserve">Δ </w:t>
            </w:r>
          </w:p>
        </w:tc>
        <w:tc>
          <w:tcPr>
            <w:tcW w:w="1192" w:type="dxa"/>
          </w:tcPr>
          <w:p w:rsidR="00B6016C" w:rsidRDefault="00355F9E" w:rsidP="00924300">
            <w:pPr>
              <w:jc w:val="center"/>
            </w:pPr>
            <w:r>
              <w:t>618</w:t>
            </w:r>
          </w:p>
        </w:tc>
        <w:tc>
          <w:tcPr>
            <w:tcW w:w="1280" w:type="dxa"/>
          </w:tcPr>
          <w:p w:rsidR="00B6016C" w:rsidRDefault="00273258" w:rsidP="00924300">
            <w:pPr>
              <w:jc w:val="center"/>
            </w:pPr>
            <w:r>
              <w:t>344</w:t>
            </w:r>
          </w:p>
        </w:tc>
        <w:tc>
          <w:tcPr>
            <w:tcW w:w="1739" w:type="dxa"/>
          </w:tcPr>
          <w:p w:rsidR="00B6016C" w:rsidRDefault="00287B4E" w:rsidP="00924300">
            <w:pPr>
              <w:jc w:val="center"/>
            </w:pPr>
            <w:r>
              <w:t>180</w:t>
            </w:r>
          </w:p>
        </w:tc>
        <w:tc>
          <w:tcPr>
            <w:tcW w:w="1746" w:type="dxa"/>
          </w:tcPr>
          <w:p w:rsidR="00B6016C" w:rsidRDefault="00287B4E" w:rsidP="00924300">
            <w:pPr>
              <w:jc w:val="center"/>
            </w:pPr>
            <w:r>
              <w:t>164</w:t>
            </w:r>
          </w:p>
        </w:tc>
      </w:tr>
      <w:tr w:rsidR="00B6016C" w:rsidTr="00924300">
        <w:tc>
          <w:tcPr>
            <w:tcW w:w="3393" w:type="dxa"/>
          </w:tcPr>
          <w:p w:rsidR="00B6016C" w:rsidRPr="001F7DB9" w:rsidRDefault="00B6016C" w:rsidP="00924300">
            <w:r w:rsidRPr="00953409">
              <w:rPr>
                <w:i/>
              </w:rPr>
              <w:t>set1</w:t>
            </w:r>
            <w:r>
              <w:t>Δ</w:t>
            </w:r>
            <w:r w:rsidRPr="001F7DB9">
              <w:t xml:space="preserve"> </w:t>
            </w:r>
            <w:r>
              <w:t xml:space="preserve">+ </w:t>
            </w:r>
            <w:r w:rsidRPr="001F7DB9">
              <w:t>H</w:t>
            </w:r>
            <w:r w:rsidRPr="009A4210">
              <w:rPr>
                <w:vertAlign w:val="subscript"/>
              </w:rPr>
              <w:t>2</w:t>
            </w:r>
            <w:r w:rsidRPr="001F7DB9">
              <w:t>O</w:t>
            </w:r>
            <w:r w:rsidRPr="009A4210">
              <w:rPr>
                <w:vertAlign w:val="subscript"/>
              </w:rPr>
              <w:t>2</w:t>
            </w:r>
            <w:r>
              <w:t xml:space="preserve"> </w:t>
            </w:r>
            <w:r w:rsidRPr="001F7DB9">
              <w:t>vs</w:t>
            </w:r>
            <w:r>
              <w:t xml:space="preserve"> WT + </w:t>
            </w:r>
            <w:r w:rsidRPr="001F7DB9">
              <w:t>H</w:t>
            </w:r>
            <w:r w:rsidRPr="00953409">
              <w:rPr>
                <w:vertAlign w:val="subscript"/>
              </w:rPr>
              <w:t>2</w:t>
            </w:r>
            <w:r w:rsidRPr="001F7DB9">
              <w:t>O</w:t>
            </w:r>
            <w:r w:rsidRPr="00953409">
              <w:rPr>
                <w:vertAlign w:val="subscript"/>
              </w:rPr>
              <w:t>2</w:t>
            </w:r>
          </w:p>
        </w:tc>
        <w:tc>
          <w:tcPr>
            <w:tcW w:w="1192" w:type="dxa"/>
          </w:tcPr>
          <w:p w:rsidR="00B6016C" w:rsidRDefault="00355F9E" w:rsidP="00924300">
            <w:pPr>
              <w:jc w:val="center"/>
            </w:pPr>
            <w:r>
              <w:t>285</w:t>
            </w:r>
          </w:p>
        </w:tc>
        <w:tc>
          <w:tcPr>
            <w:tcW w:w="1280" w:type="dxa"/>
          </w:tcPr>
          <w:p w:rsidR="00B6016C" w:rsidRDefault="00AA2812" w:rsidP="00924300">
            <w:pPr>
              <w:jc w:val="center"/>
            </w:pPr>
            <w:r>
              <w:t>207</w:t>
            </w:r>
          </w:p>
        </w:tc>
        <w:tc>
          <w:tcPr>
            <w:tcW w:w="1739" w:type="dxa"/>
          </w:tcPr>
          <w:p w:rsidR="00B6016C" w:rsidRDefault="00287B4E" w:rsidP="00924300">
            <w:pPr>
              <w:jc w:val="center"/>
            </w:pPr>
            <w:r>
              <w:t>141</w:t>
            </w:r>
          </w:p>
        </w:tc>
        <w:tc>
          <w:tcPr>
            <w:tcW w:w="1746" w:type="dxa"/>
          </w:tcPr>
          <w:p w:rsidR="00B6016C" w:rsidRDefault="00287B4E" w:rsidP="00924300">
            <w:pPr>
              <w:jc w:val="center"/>
            </w:pPr>
            <w:r>
              <w:t>66</w:t>
            </w:r>
          </w:p>
        </w:tc>
      </w:tr>
      <w:tr w:rsidR="00B6016C" w:rsidTr="00924300">
        <w:tc>
          <w:tcPr>
            <w:tcW w:w="3393" w:type="dxa"/>
          </w:tcPr>
          <w:p w:rsidR="00B6016C" w:rsidRPr="001F7DB9" w:rsidRDefault="00B6016C" w:rsidP="00924300">
            <w:r w:rsidRPr="00953409">
              <w:rPr>
                <w:i/>
              </w:rPr>
              <w:t>set1</w:t>
            </w:r>
            <w:r>
              <w:t>Δ</w:t>
            </w:r>
            <w:r w:rsidRPr="001F7DB9">
              <w:t xml:space="preserve"> </w:t>
            </w:r>
            <w:r>
              <w:t xml:space="preserve">at </w:t>
            </w:r>
            <w:r w:rsidRPr="001F7DB9">
              <w:t>41</w:t>
            </w:r>
            <w:r>
              <w:t xml:space="preserve">°C </w:t>
            </w:r>
            <w:r w:rsidRPr="001F7DB9">
              <w:t>vs</w:t>
            </w:r>
            <w:r>
              <w:t xml:space="preserve"> WT at </w:t>
            </w:r>
            <w:r w:rsidRPr="001F7DB9">
              <w:t>41</w:t>
            </w:r>
            <w:r>
              <w:t>°C</w:t>
            </w:r>
          </w:p>
        </w:tc>
        <w:tc>
          <w:tcPr>
            <w:tcW w:w="1192" w:type="dxa"/>
          </w:tcPr>
          <w:p w:rsidR="00B6016C" w:rsidRDefault="00355F9E" w:rsidP="00924300">
            <w:pPr>
              <w:jc w:val="center"/>
            </w:pPr>
            <w:r>
              <w:t>1317</w:t>
            </w:r>
          </w:p>
        </w:tc>
        <w:tc>
          <w:tcPr>
            <w:tcW w:w="1280" w:type="dxa"/>
          </w:tcPr>
          <w:p w:rsidR="00B6016C" w:rsidRDefault="00AA2812" w:rsidP="00924300">
            <w:pPr>
              <w:jc w:val="center"/>
            </w:pPr>
            <w:r>
              <w:t>687</w:t>
            </w:r>
          </w:p>
        </w:tc>
        <w:tc>
          <w:tcPr>
            <w:tcW w:w="1739" w:type="dxa"/>
          </w:tcPr>
          <w:p w:rsidR="00B6016C" w:rsidRDefault="00287B4E" w:rsidP="00924300">
            <w:pPr>
              <w:jc w:val="center"/>
            </w:pPr>
            <w:r>
              <w:t>535</w:t>
            </w:r>
          </w:p>
        </w:tc>
        <w:tc>
          <w:tcPr>
            <w:tcW w:w="1746" w:type="dxa"/>
          </w:tcPr>
          <w:p w:rsidR="00B6016C" w:rsidRDefault="00287B4E" w:rsidP="00924300">
            <w:pPr>
              <w:jc w:val="center"/>
            </w:pPr>
            <w:r>
              <w:t>152</w:t>
            </w:r>
          </w:p>
        </w:tc>
      </w:tr>
      <w:tr w:rsidR="00B6016C" w:rsidTr="00924300">
        <w:tc>
          <w:tcPr>
            <w:tcW w:w="3393" w:type="dxa"/>
          </w:tcPr>
          <w:p w:rsidR="00B6016C" w:rsidRDefault="00B6016C" w:rsidP="00924300">
            <w:r w:rsidRPr="001F7DB9">
              <w:t>WT</w:t>
            </w:r>
            <w:r>
              <w:t xml:space="preserve"> at 41°C</w:t>
            </w:r>
            <w:r w:rsidRPr="001F7DB9">
              <w:t xml:space="preserve"> vs</w:t>
            </w:r>
            <w:r>
              <w:t xml:space="preserve"> WT</w:t>
            </w:r>
          </w:p>
        </w:tc>
        <w:tc>
          <w:tcPr>
            <w:tcW w:w="1192" w:type="dxa"/>
          </w:tcPr>
          <w:p w:rsidR="00B6016C" w:rsidRDefault="00355F9E" w:rsidP="00924300">
            <w:pPr>
              <w:jc w:val="center"/>
            </w:pPr>
            <w:r>
              <w:t>2214</w:t>
            </w:r>
          </w:p>
        </w:tc>
        <w:tc>
          <w:tcPr>
            <w:tcW w:w="1280" w:type="dxa"/>
          </w:tcPr>
          <w:p w:rsidR="00B6016C" w:rsidRDefault="00AA2812" w:rsidP="00924300">
            <w:pPr>
              <w:jc w:val="center"/>
            </w:pPr>
            <w:r>
              <w:t>1764</w:t>
            </w:r>
          </w:p>
        </w:tc>
        <w:tc>
          <w:tcPr>
            <w:tcW w:w="1739" w:type="dxa"/>
          </w:tcPr>
          <w:p w:rsidR="00B6016C" w:rsidRDefault="00287B4E" w:rsidP="00924300">
            <w:pPr>
              <w:jc w:val="center"/>
            </w:pPr>
            <w:r>
              <w:t>963</w:t>
            </w:r>
          </w:p>
        </w:tc>
        <w:tc>
          <w:tcPr>
            <w:tcW w:w="1746" w:type="dxa"/>
          </w:tcPr>
          <w:p w:rsidR="00B6016C" w:rsidRDefault="00287B4E" w:rsidP="00924300">
            <w:pPr>
              <w:jc w:val="center"/>
            </w:pPr>
            <w:r>
              <w:t>801</w:t>
            </w:r>
          </w:p>
        </w:tc>
      </w:tr>
    </w:tbl>
    <w:p w:rsidR="00B6016C" w:rsidRPr="0037760D" w:rsidRDefault="00B6016C" w:rsidP="005B57CB">
      <w:pPr>
        <w:rPr>
          <w:sz w:val="28"/>
          <w:szCs w:val="28"/>
        </w:rPr>
      </w:pPr>
    </w:p>
    <w:p w:rsidR="0037760D" w:rsidRPr="00A41F85" w:rsidRDefault="001755C1" w:rsidP="00131F59">
      <w:pPr>
        <w:jc w:val="both"/>
        <w:rPr>
          <w:b/>
        </w:rPr>
      </w:pPr>
      <w:r w:rsidRPr="00A41F85">
        <w:rPr>
          <w:b/>
        </w:rPr>
        <w:t>Table 7</w:t>
      </w:r>
      <w:r w:rsidR="001D2AEB" w:rsidRPr="00A41F85">
        <w:rPr>
          <w:b/>
        </w:rPr>
        <w:t>.  Cufflinks differentially expressed antisense transcripts</w:t>
      </w:r>
      <w:r w:rsidR="00A9647D" w:rsidRPr="00A41F85">
        <w:rPr>
          <w:b/>
        </w:rPr>
        <w:t>.</w:t>
      </w:r>
      <w:r w:rsidR="006160AF">
        <w:rPr>
          <w:b/>
        </w:rPr>
        <w:t xml:space="preserve">  </w:t>
      </w:r>
      <w:r w:rsidR="006160AF">
        <w:t>The number of genes found to be differentially expressed</w:t>
      </w:r>
      <w:r w:rsidR="00783DB3">
        <w:t xml:space="preserve"> by Cufflinks</w:t>
      </w:r>
      <w:r w:rsidR="006160AF">
        <w:t xml:space="preserve"> at a 1% false discovery rate are shown, along with the</w:t>
      </w:r>
      <w:r w:rsidR="00EA435D">
        <w:t xml:space="preserve"> number of antisense </w:t>
      </w:r>
      <w:proofErr w:type="spellStart"/>
      <w:r w:rsidR="00EA435D">
        <w:t>transcipts</w:t>
      </w:r>
      <w:proofErr w:type="spellEnd"/>
      <w:r w:rsidR="006160AF">
        <w:t xml:space="preserve"> differentially expressed when an additional 2 fold change cutoff is applied.  The number of </w:t>
      </w:r>
      <w:r w:rsidR="00E36E62">
        <w:t>antisense transcripts</w:t>
      </w:r>
      <w:r w:rsidR="006160AF">
        <w:t xml:space="preserve"> up-regulated and down regulated are also shown.  For each comparison, </w:t>
      </w:r>
      <w:proofErr w:type="gramStart"/>
      <w:r w:rsidR="006160AF">
        <w:t>A</w:t>
      </w:r>
      <w:proofErr w:type="gramEnd"/>
      <w:r w:rsidR="006160AF">
        <w:t xml:space="preserve"> vs B, fold change </w:t>
      </w:r>
      <w:r w:rsidR="00783DB3">
        <w:t>was calculated as condition A/c</w:t>
      </w:r>
      <w:r w:rsidR="006160AF">
        <w:t>ondition B.</w:t>
      </w:r>
    </w:p>
    <w:tbl>
      <w:tblPr>
        <w:tblStyle w:val="TableGrid"/>
        <w:tblW w:w="0" w:type="auto"/>
        <w:tblLook w:val="04A0" w:firstRow="1" w:lastRow="0" w:firstColumn="1" w:lastColumn="0" w:noHBand="0" w:noVBand="1"/>
      </w:tblPr>
      <w:tblGrid>
        <w:gridCol w:w="3393"/>
        <w:gridCol w:w="1192"/>
        <w:gridCol w:w="1280"/>
        <w:gridCol w:w="1739"/>
        <w:gridCol w:w="1746"/>
      </w:tblGrid>
      <w:tr w:rsidR="001D2AEB" w:rsidTr="00924300">
        <w:tc>
          <w:tcPr>
            <w:tcW w:w="3393" w:type="dxa"/>
          </w:tcPr>
          <w:p w:rsidR="001D2AEB" w:rsidRPr="00376174" w:rsidRDefault="001D2AEB" w:rsidP="00924300">
            <w:pPr>
              <w:jc w:val="center"/>
              <w:rPr>
                <w:b/>
              </w:rPr>
            </w:pPr>
            <w:r w:rsidRPr="00376174">
              <w:rPr>
                <w:b/>
              </w:rPr>
              <w:t>Comparison</w:t>
            </w:r>
          </w:p>
        </w:tc>
        <w:tc>
          <w:tcPr>
            <w:tcW w:w="1192" w:type="dxa"/>
          </w:tcPr>
          <w:p w:rsidR="001D2AEB" w:rsidRPr="00376174" w:rsidRDefault="001D2AEB" w:rsidP="00924300">
            <w:pPr>
              <w:jc w:val="center"/>
              <w:rPr>
                <w:b/>
              </w:rPr>
            </w:pPr>
            <w:r w:rsidRPr="00376174">
              <w:rPr>
                <w:b/>
              </w:rPr>
              <w:t>FDR&lt;=0.01</w:t>
            </w:r>
          </w:p>
        </w:tc>
        <w:tc>
          <w:tcPr>
            <w:tcW w:w="1280" w:type="dxa"/>
          </w:tcPr>
          <w:p w:rsidR="001D2AEB" w:rsidRPr="00376174" w:rsidRDefault="001D2AEB" w:rsidP="00924300">
            <w:pPr>
              <w:jc w:val="center"/>
              <w:rPr>
                <w:b/>
              </w:rPr>
            </w:pPr>
            <w:r w:rsidRPr="00376174">
              <w:rPr>
                <w:b/>
              </w:rPr>
              <w:t># DEGs (FC&gt;2)</w:t>
            </w:r>
          </w:p>
        </w:tc>
        <w:tc>
          <w:tcPr>
            <w:tcW w:w="1739" w:type="dxa"/>
          </w:tcPr>
          <w:p w:rsidR="001D2AEB" w:rsidRPr="00376174" w:rsidRDefault="001D2AEB" w:rsidP="00924300">
            <w:pPr>
              <w:jc w:val="center"/>
              <w:rPr>
                <w:b/>
              </w:rPr>
            </w:pPr>
            <w:r w:rsidRPr="00376174">
              <w:rPr>
                <w:b/>
              </w:rPr>
              <w:t># up</w:t>
            </w:r>
          </w:p>
        </w:tc>
        <w:tc>
          <w:tcPr>
            <w:tcW w:w="1746" w:type="dxa"/>
          </w:tcPr>
          <w:p w:rsidR="001D2AEB" w:rsidRPr="00376174" w:rsidRDefault="001D2AEB" w:rsidP="00924300">
            <w:pPr>
              <w:jc w:val="center"/>
              <w:rPr>
                <w:b/>
              </w:rPr>
            </w:pPr>
            <w:r w:rsidRPr="00376174">
              <w:rPr>
                <w:b/>
              </w:rPr>
              <w:t># down</w:t>
            </w:r>
          </w:p>
        </w:tc>
      </w:tr>
      <w:tr w:rsidR="001D2AEB" w:rsidTr="00924300">
        <w:tc>
          <w:tcPr>
            <w:tcW w:w="3393" w:type="dxa"/>
          </w:tcPr>
          <w:p w:rsidR="001D2AEB" w:rsidRPr="001F7DB9" w:rsidRDefault="001D2AEB" w:rsidP="00924300">
            <w:r w:rsidRPr="001F7DB9">
              <w:t>WT</w:t>
            </w:r>
            <w:r>
              <w:t xml:space="preserve"> anaerobic </w:t>
            </w:r>
            <w:r w:rsidRPr="001F7DB9">
              <w:t>vs</w:t>
            </w:r>
            <w:r>
              <w:t xml:space="preserve"> </w:t>
            </w:r>
            <w:r w:rsidRPr="001F7DB9">
              <w:t>W</w:t>
            </w:r>
            <w:r>
              <w:t>T</w:t>
            </w:r>
          </w:p>
        </w:tc>
        <w:tc>
          <w:tcPr>
            <w:tcW w:w="1192" w:type="dxa"/>
          </w:tcPr>
          <w:p w:rsidR="001D2AEB" w:rsidRDefault="00D23111" w:rsidP="00924300">
            <w:pPr>
              <w:jc w:val="center"/>
            </w:pPr>
            <w:r>
              <w:t>4119</w:t>
            </w:r>
          </w:p>
        </w:tc>
        <w:tc>
          <w:tcPr>
            <w:tcW w:w="1280" w:type="dxa"/>
          </w:tcPr>
          <w:p w:rsidR="001D2AEB" w:rsidRDefault="00CC3AE5" w:rsidP="00924300">
            <w:pPr>
              <w:jc w:val="center"/>
            </w:pPr>
            <w:r>
              <w:t>2256</w:t>
            </w:r>
          </w:p>
        </w:tc>
        <w:tc>
          <w:tcPr>
            <w:tcW w:w="1739" w:type="dxa"/>
          </w:tcPr>
          <w:p w:rsidR="001D2AEB" w:rsidRDefault="00C0706F" w:rsidP="00924300">
            <w:pPr>
              <w:jc w:val="center"/>
            </w:pPr>
            <w:r>
              <w:t>1058</w:t>
            </w:r>
          </w:p>
        </w:tc>
        <w:tc>
          <w:tcPr>
            <w:tcW w:w="1746" w:type="dxa"/>
          </w:tcPr>
          <w:p w:rsidR="001D2AEB" w:rsidRDefault="00A3010A" w:rsidP="00924300">
            <w:pPr>
              <w:jc w:val="center"/>
            </w:pPr>
            <w:r>
              <w:t>1198</w:t>
            </w:r>
          </w:p>
        </w:tc>
      </w:tr>
      <w:tr w:rsidR="001D2AEB" w:rsidTr="00924300">
        <w:tc>
          <w:tcPr>
            <w:tcW w:w="3393" w:type="dxa"/>
          </w:tcPr>
          <w:p w:rsidR="001D2AEB" w:rsidRPr="001F7DB9" w:rsidRDefault="001D2AEB" w:rsidP="00924300">
            <w:r w:rsidRPr="00770C64">
              <w:rPr>
                <w:i/>
              </w:rPr>
              <w:t>set1</w:t>
            </w:r>
            <w:r>
              <w:t xml:space="preserve">Δ </w:t>
            </w:r>
            <w:r w:rsidRPr="001F7DB9">
              <w:t>vs</w:t>
            </w:r>
            <w:r>
              <w:t xml:space="preserve"> </w:t>
            </w:r>
            <w:r w:rsidRPr="001F7DB9">
              <w:t>WT</w:t>
            </w:r>
          </w:p>
        </w:tc>
        <w:tc>
          <w:tcPr>
            <w:tcW w:w="1192" w:type="dxa"/>
          </w:tcPr>
          <w:p w:rsidR="001D2AEB" w:rsidRDefault="002A70D5" w:rsidP="00924300">
            <w:pPr>
              <w:jc w:val="center"/>
            </w:pPr>
            <w:r>
              <w:t>634</w:t>
            </w:r>
          </w:p>
        </w:tc>
        <w:tc>
          <w:tcPr>
            <w:tcW w:w="1280" w:type="dxa"/>
          </w:tcPr>
          <w:p w:rsidR="001D2AEB" w:rsidRDefault="00B544D3" w:rsidP="00924300">
            <w:pPr>
              <w:jc w:val="center"/>
            </w:pPr>
            <w:r>
              <w:t>108</w:t>
            </w:r>
          </w:p>
        </w:tc>
        <w:tc>
          <w:tcPr>
            <w:tcW w:w="1739" w:type="dxa"/>
          </w:tcPr>
          <w:p w:rsidR="001D2AEB" w:rsidRDefault="00B544D3" w:rsidP="00924300">
            <w:pPr>
              <w:jc w:val="center"/>
            </w:pPr>
            <w:r>
              <w:t>95</w:t>
            </w:r>
          </w:p>
        </w:tc>
        <w:tc>
          <w:tcPr>
            <w:tcW w:w="1746" w:type="dxa"/>
          </w:tcPr>
          <w:p w:rsidR="001D2AEB" w:rsidRDefault="00F34CB4" w:rsidP="00924300">
            <w:pPr>
              <w:jc w:val="center"/>
            </w:pPr>
            <w:r>
              <w:t>13</w:t>
            </w:r>
          </w:p>
        </w:tc>
      </w:tr>
      <w:tr w:rsidR="001D2AEB" w:rsidTr="00924300">
        <w:tc>
          <w:tcPr>
            <w:tcW w:w="3393" w:type="dxa"/>
          </w:tcPr>
          <w:p w:rsidR="001D2AEB" w:rsidRPr="00770C64" w:rsidRDefault="001D2AEB" w:rsidP="00924300">
            <w:r w:rsidRPr="00770C64">
              <w:rPr>
                <w:i/>
              </w:rPr>
              <w:t>set4</w:t>
            </w:r>
            <w:r>
              <w:t xml:space="preserve">Δ </w:t>
            </w:r>
            <w:r w:rsidRPr="001F7DB9">
              <w:t>vs</w:t>
            </w:r>
            <w:r>
              <w:t xml:space="preserve"> </w:t>
            </w:r>
            <w:r w:rsidRPr="00770C64">
              <w:rPr>
                <w:i/>
              </w:rPr>
              <w:t>set1</w:t>
            </w:r>
            <w:r>
              <w:t>Δ</w:t>
            </w:r>
          </w:p>
        </w:tc>
        <w:tc>
          <w:tcPr>
            <w:tcW w:w="1192" w:type="dxa"/>
          </w:tcPr>
          <w:p w:rsidR="001D2AEB" w:rsidRDefault="009424C0" w:rsidP="00924300">
            <w:pPr>
              <w:jc w:val="center"/>
            </w:pPr>
            <w:r>
              <w:t>3677</w:t>
            </w:r>
          </w:p>
        </w:tc>
        <w:tc>
          <w:tcPr>
            <w:tcW w:w="1280" w:type="dxa"/>
          </w:tcPr>
          <w:p w:rsidR="001D2AEB" w:rsidRDefault="008B443E" w:rsidP="00924300">
            <w:pPr>
              <w:jc w:val="center"/>
            </w:pPr>
            <w:r>
              <w:t>1382</w:t>
            </w:r>
          </w:p>
        </w:tc>
        <w:tc>
          <w:tcPr>
            <w:tcW w:w="1739" w:type="dxa"/>
          </w:tcPr>
          <w:p w:rsidR="001D2AEB" w:rsidRDefault="008B443E" w:rsidP="00924300">
            <w:pPr>
              <w:jc w:val="center"/>
            </w:pPr>
            <w:r>
              <w:t>608</w:t>
            </w:r>
          </w:p>
        </w:tc>
        <w:tc>
          <w:tcPr>
            <w:tcW w:w="1746" w:type="dxa"/>
          </w:tcPr>
          <w:p w:rsidR="001D2AEB" w:rsidRDefault="000902A4" w:rsidP="00924300">
            <w:pPr>
              <w:jc w:val="center"/>
            </w:pPr>
            <w:r>
              <w:t>774</w:t>
            </w:r>
          </w:p>
        </w:tc>
      </w:tr>
      <w:tr w:rsidR="001D2AEB" w:rsidTr="00924300">
        <w:tc>
          <w:tcPr>
            <w:tcW w:w="3393" w:type="dxa"/>
          </w:tcPr>
          <w:p w:rsidR="001D2AEB" w:rsidRPr="001F7DB9" w:rsidRDefault="001D2AEB" w:rsidP="00924300">
            <w:r w:rsidRPr="00770C64">
              <w:rPr>
                <w:i/>
              </w:rPr>
              <w:t>set4</w:t>
            </w:r>
            <w:r>
              <w:t xml:space="preserve">Δ </w:t>
            </w:r>
            <w:r w:rsidRPr="001F7DB9">
              <w:t>vs</w:t>
            </w:r>
            <w:r>
              <w:t xml:space="preserve"> </w:t>
            </w:r>
            <w:r w:rsidRPr="001F7DB9">
              <w:t>WT</w:t>
            </w:r>
          </w:p>
        </w:tc>
        <w:tc>
          <w:tcPr>
            <w:tcW w:w="1192" w:type="dxa"/>
          </w:tcPr>
          <w:p w:rsidR="001D2AEB" w:rsidRDefault="00B70886" w:rsidP="00924300">
            <w:pPr>
              <w:tabs>
                <w:tab w:val="left" w:pos="225"/>
                <w:tab w:val="center" w:pos="488"/>
              </w:tabs>
              <w:jc w:val="center"/>
            </w:pPr>
            <w:r>
              <w:t>3473</w:t>
            </w:r>
          </w:p>
        </w:tc>
        <w:tc>
          <w:tcPr>
            <w:tcW w:w="1280" w:type="dxa"/>
          </w:tcPr>
          <w:p w:rsidR="001D2AEB" w:rsidRDefault="00F24FD2" w:rsidP="00924300">
            <w:pPr>
              <w:jc w:val="center"/>
            </w:pPr>
            <w:r>
              <w:t>1264</w:t>
            </w:r>
          </w:p>
        </w:tc>
        <w:tc>
          <w:tcPr>
            <w:tcW w:w="1739" w:type="dxa"/>
          </w:tcPr>
          <w:p w:rsidR="001D2AEB" w:rsidRDefault="00F24FD2" w:rsidP="00924300">
            <w:pPr>
              <w:jc w:val="center"/>
            </w:pPr>
            <w:r>
              <w:t>617</w:t>
            </w:r>
          </w:p>
        </w:tc>
        <w:tc>
          <w:tcPr>
            <w:tcW w:w="1746" w:type="dxa"/>
          </w:tcPr>
          <w:p w:rsidR="001D2AEB" w:rsidRDefault="00732BE2" w:rsidP="00924300">
            <w:pPr>
              <w:jc w:val="center"/>
            </w:pPr>
            <w:r>
              <w:t>647</w:t>
            </w:r>
          </w:p>
        </w:tc>
      </w:tr>
      <w:tr w:rsidR="001D2AEB" w:rsidTr="00924300">
        <w:tc>
          <w:tcPr>
            <w:tcW w:w="3393" w:type="dxa"/>
          </w:tcPr>
          <w:p w:rsidR="001D2AEB" w:rsidRPr="001F7DB9" w:rsidRDefault="001D2AEB" w:rsidP="00924300">
            <w:r w:rsidRPr="00770C64">
              <w:rPr>
                <w:i/>
              </w:rPr>
              <w:t>set1</w:t>
            </w:r>
            <w:r>
              <w:t xml:space="preserve">Δ at 41°C </w:t>
            </w:r>
            <w:r w:rsidRPr="001F7DB9">
              <w:t>vs</w:t>
            </w:r>
            <w:r>
              <w:t xml:space="preserve"> set1</w:t>
            </w:r>
          </w:p>
        </w:tc>
        <w:tc>
          <w:tcPr>
            <w:tcW w:w="1192" w:type="dxa"/>
          </w:tcPr>
          <w:p w:rsidR="001D2AEB" w:rsidRDefault="00562CFD" w:rsidP="00924300">
            <w:pPr>
              <w:jc w:val="center"/>
            </w:pPr>
            <w:r>
              <w:t>3591</w:t>
            </w:r>
          </w:p>
        </w:tc>
        <w:tc>
          <w:tcPr>
            <w:tcW w:w="1280" w:type="dxa"/>
          </w:tcPr>
          <w:p w:rsidR="001D2AEB" w:rsidRDefault="00562CFD" w:rsidP="00924300">
            <w:pPr>
              <w:jc w:val="center"/>
            </w:pPr>
            <w:r>
              <w:t>1165</w:t>
            </w:r>
          </w:p>
        </w:tc>
        <w:tc>
          <w:tcPr>
            <w:tcW w:w="1739" w:type="dxa"/>
          </w:tcPr>
          <w:p w:rsidR="001D2AEB" w:rsidRDefault="00562CFD" w:rsidP="00924300">
            <w:pPr>
              <w:jc w:val="center"/>
            </w:pPr>
            <w:r>
              <w:t>639</w:t>
            </w:r>
          </w:p>
        </w:tc>
        <w:tc>
          <w:tcPr>
            <w:tcW w:w="1746" w:type="dxa"/>
          </w:tcPr>
          <w:p w:rsidR="001D2AEB" w:rsidRDefault="00562CFD" w:rsidP="00924300">
            <w:pPr>
              <w:jc w:val="center"/>
            </w:pPr>
            <w:r>
              <w:t>526</w:t>
            </w:r>
          </w:p>
        </w:tc>
      </w:tr>
      <w:tr w:rsidR="001D2AEB" w:rsidTr="00924300">
        <w:tc>
          <w:tcPr>
            <w:tcW w:w="3393" w:type="dxa"/>
          </w:tcPr>
          <w:p w:rsidR="001D2AEB" w:rsidRPr="001F7DB9" w:rsidRDefault="001D2AEB" w:rsidP="00924300">
            <w:r w:rsidRPr="00770C64">
              <w:rPr>
                <w:i/>
              </w:rPr>
              <w:t>set4</w:t>
            </w:r>
            <w:r>
              <w:t xml:space="preserve">Δ anaerobic </w:t>
            </w:r>
            <w:r w:rsidRPr="001F7DB9">
              <w:t>vs</w:t>
            </w:r>
            <w:r>
              <w:t xml:space="preserve"> </w:t>
            </w:r>
            <w:r w:rsidRPr="00770C64">
              <w:rPr>
                <w:i/>
              </w:rPr>
              <w:t>set4</w:t>
            </w:r>
            <w:r>
              <w:t>Δ</w:t>
            </w:r>
          </w:p>
        </w:tc>
        <w:tc>
          <w:tcPr>
            <w:tcW w:w="1192" w:type="dxa"/>
          </w:tcPr>
          <w:p w:rsidR="001D2AEB" w:rsidRDefault="00CB5B85" w:rsidP="00924300">
            <w:pPr>
              <w:jc w:val="center"/>
            </w:pPr>
            <w:r>
              <w:t>3518</w:t>
            </w:r>
          </w:p>
        </w:tc>
        <w:tc>
          <w:tcPr>
            <w:tcW w:w="1280" w:type="dxa"/>
          </w:tcPr>
          <w:p w:rsidR="001D2AEB" w:rsidRDefault="008049E3" w:rsidP="00924300">
            <w:pPr>
              <w:jc w:val="center"/>
            </w:pPr>
            <w:r>
              <w:t>1289</w:t>
            </w:r>
          </w:p>
        </w:tc>
        <w:tc>
          <w:tcPr>
            <w:tcW w:w="1739" w:type="dxa"/>
          </w:tcPr>
          <w:p w:rsidR="001D2AEB" w:rsidRDefault="008049E3" w:rsidP="00924300">
            <w:pPr>
              <w:jc w:val="center"/>
            </w:pPr>
            <w:r>
              <w:t>741</w:t>
            </w:r>
          </w:p>
        </w:tc>
        <w:tc>
          <w:tcPr>
            <w:tcW w:w="1746" w:type="dxa"/>
          </w:tcPr>
          <w:p w:rsidR="001D2AEB" w:rsidRDefault="00BA7294" w:rsidP="00924300">
            <w:pPr>
              <w:jc w:val="center"/>
            </w:pPr>
            <w:r>
              <w:t>548</w:t>
            </w:r>
          </w:p>
        </w:tc>
      </w:tr>
      <w:tr w:rsidR="001D2AEB" w:rsidTr="00924300">
        <w:tc>
          <w:tcPr>
            <w:tcW w:w="3393" w:type="dxa"/>
          </w:tcPr>
          <w:p w:rsidR="001D2AEB" w:rsidRPr="001F7DB9" w:rsidRDefault="001D2AEB" w:rsidP="00924300">
            <w:r w:rsidRPr="007664BC">
              <w:rPr>
                <w:i/>
              </w:rPr>
              <w:t>set4</w:t>
            </w:r>
            <w:r>
              <w:t xml:space="preserve">Δ anaerobic </w:t>
            </w:r>
            <w:r w:rsidRPr="001F7DB9">
              <w:t>vs</w:t>
            </w:r>
            <w:r>
              <w:t xml:space="preserve"> WT </w:t>
            </w:r>
            <w:r w:rsidRPr="001F7DB9">
              <w:t>anaerobic</w:t>
            </w:r>
          </w:p>
        </w:tc>
        <w:tc>
          <w:tcPr>
            <w:tcW w:w="1192" w:type="dxa"/>
          </w:tcPr>
          <w:p w:rsidR="001D2AEB" w:rsidRDefault="000F618A" w:rsidP="00924300">
            <w:pPr>
              <w:jc w:val="center"/>
            </w:pPr>
            <w:r>
              <w:t>1977</w:t>
            </w:r>
          </w:p>
        </w:tc>
        <w:tc>
          <w:tcPr>
            <w:tcW w:w="1280" w:type="dxa"/>
          </w:tcPr>
          <w:p w:rsidR="001D2AEB" w:rsidRDefault="00E1684F" w:rsidP="00924300">
            <w:pPr>
              <w:jc w:val="center"/>
            </w:pPr>
            <w:r>
              <w:t>408</w:t>
            </w:r>
          </w:p>
        </w:tc>
        <w:tc>
          <w:tcPr>
            <w:tcW w:w="1739" w:type="dxa"/>
          </w:tcPr>
          <w:p w:rsidR="001D2AEB" w:rsidRDefault="00E1684F" w:rsidP="00924300">
            <w:pPr>
              <w:jc w:val="center"/>
            </w:pPr>
            <w:r>
              <w:t>146</w:t>
            </w:r>
          </w:p>
        </w:tc>
        <w:tc>
          <w:tcPr>
            <w:tcW w:w="1746" w:type="dxa"/>
          </w:tcPr>
          <w:p w:rsidR="001D2AEB" w:rsidRDefault="00BB778F" w:rsidP="00924300">
            <w:pPr>
              <w:jc w:val="center"/>
            </w:pPr>
            <w:r>
              <w:t>262</w:t>
            </w:r>
          </w:p>
        </w:tc>
      </w:tr>
      <w:tr w:rsidR="001D2AEB" w:rsidTr="00924300">
        <w:tc>
          <w:tcPr>
            <w:tcW w:w="3393" w:type="dxa"/>
          </w:tcPr>
          <w:p w:rsidR="001D2AEB" w:rsidRPr="001F7DB9" w:rsidRDefault="001D2AEB" w:rsidP="00924300">
            <w:r w:rsidRPr="001F7DB9">
              <w:t>WT</w:t>
            </w:r>
            <w:r>
              <w:t xml:space="preserve"> + </w:t>
            </w:r>
            <w:r w:rsidRPr="007664BC">
              <w:t>H</w:t>
            </w:r>
            <w:r w:rsidRPr="007664BC">
              <w:rPr>
                <w:vertAlign w:val="subscript"/>
              </w:rPr>
              <w:t>2</w:t>
            </w:r>
            <w:r>
              <w:t>O</w:t>
            </w:r>
            <w:r w:rsidRPr="007664BC">
              <w:rPr>
                <w:vertAlign w:val="subscript"/>
              </w:rPr>
              <w:t>2</w:t>
            </w:r>
            <w:r>
              <w:t xml:space="preserve"> </w:t>
            </w:r>
            <w:r w:rsidRPr="007664BC">
              <w:t>vs</w:t>
            </w:r>
            <w:r>
              <w:t xml:space="preserve"> WT</w:t>
            </w:r>
          </w:p>
        </w:tc>
        <w:tc>
          <w:tcPr>
            <w:tcW w:w="1192" w:type="dxa"/>
          </w:tcPr>
          <w:p w:rsidR="001D2AEB" w:rsidRDefault="00D73743" w:rsidP="00924300">
            <w:pPr>
              <w:jc w:val="center"/>
            </w:pPr>
            <w:r>
              <w:t>2331</w:t>
            </w:r>
          </w:p>
        </w:tc>
        <w:tc>
          <w:tcPr>
            <w:tcW w:w="1280" w:type="dxa"/>
          </w:tcPr>
          <w:p w:rsidR="001D2AEB" w:rsidRDefault="00E3207F" w:rsidP="00924300">
            <w:pPr>
              <w:jc w:val="center"/>
            </w:pPr>
            <w:r>
              <w:t>498</w:t>
            </w:r>
          </w:p>
        </w:tc>
        <w:tc>
          <w:tcPr>
            <w:tcW w:w="1739" w:type="dxa"/>
          </w:tcPr>
          <w:p w:rsidR="001D2AEB" w:rsidRDefault="00D5268F" w:rsidP="00924300">
            <w:pPr>
              <w:jc w:val="center"/>
            </w:pPr>
            <w:r>
              <w:t>119</w:t>
            </w:r>
          </w:p>
        </w:tc>
        <w:tc>
          <w:tcPr>
            <w:tcW w:w="1746" w:type="dxa"/>
          </w:tcPr>
          <w:p w:rsidR="001D2AEB" w:rsidRDefault="00705EA4" w:rsidP="00924300">
            <w:pPr>
              <w:jc w:val="center"/>
            </w:pPr>
            <w:r>
              <w:t>379</w:t>
            </w:r>
          </w:p>
        </w:tc>
      </w:tr>
      <w:tr w:rsidR="001D2AEB" w:rsidTr="00924300">
        <w:tc>
          <w:tcPr>
            <w:tcW w:w="3393" w:type="dxa"/>
          </w:tcPr>
          <w:p w:rsidR="001D2AEB" w:rsidRPr="001F7DB9" w:rsidRDefault="001D2AEB" w:rsidP="00924300">
            <w:r w:rsidRPr="00953409">
              <w:rPr>
                <w:i/>
              </w:rPr>
              <w:t>set1</w:t>
            </w:r>
            <w:r>
              <w:t>Δ + H</w:t>
            </w:r>
            <w:r w:rsidRPr="00953409">
              <w:rPr>
                <w:vertAlign w:val="subscript"/>
              </w:rPr>
              <w:t>2</w:t>
            </w:r>
            <w:r>
              <w:t>O</w:t>
            </w:r>
            <w:r w:rsidRPr="00953409">
              <w:rPr>
                <w:vertAlign w:val="subscript"/>
              </w:rPr>
              <w:t>2</w:t>
            </w:r>
            <w:r>
              <w:t xml:space="preserve"> vs </w:t>
            </w:r>
            <w:r w:rsidRPr="00953409">
              <w:rPr>
                <w:i/>
              </w:rPr>
              <w:t>set1</w:t>
            </w:r>
            <w:r>
              <w:t xml:space="preserve">Δ </w:t>
            </w:r>
          </w:p>
        </w:tc>
        <w:tc>
          <w:tcPr>
            <w:tcW w:w="1192" w:type="dxa"/>
          </w:tcPr>
          <w:p w:rsidR="001D2AEB" w:rsidRDefault="007A180A" w:rsidP="00924300">
            <w:pPr>
              <w:jc w:val="center"/>
            </w:pPr>
            <w:r>
              <w:t>2544</w:t>
            </w:r>
          </w:p>
        </w:tc>
        <w:tc>
          <w:tcPr>
            <w:tcW w:w="1280" w:type="dxa"/>
          </w:tcPr>
          <w:p w:rsidR="001D2AEB" w:rsidRDefault="001454AF" w:rsidP="00924300">
            <w:pPr>
              <w:jc w:val="center"/>
            </w:pPr>
            <w:r>
              <w:t>513</w:t>
            </w:r>
          </w:p>
        </w:tc>
        <w:tc>
          <w:tcPr>
            <w:tcW w:w="1739" w:type="dxa"/>
          </w:tcPr>
          <w:p w:rsidR="001D2AEB" w:rsidRDefault="00B52C29" w:rsidP="00924300">
            <w:pPr>
              <w:jc w:val="center"/>
            </w:pPr>
            <w:r>
              <w:t>67</w:t>
            </w:r>
          </w:p>
        </w:tc>
        <w:tc>
          <w:tcPr>
            <w:tcW w:w="1746" w:type="dxa"/>
          </w:tcPr>
          <w:p w:rsidR="001D2AEB" w:rsidRDefault="001454AF" w:rsidP="00924300">
            <w:pPr>
              <w:jc w:val="center"/>
            </w:pPr>
            <w:r>
              <w:t>446</w:t>
            </w:r>
          </w:p>
        </w:tc>
      </w:tr>
      <w:tr w:rsidR="001D2AEB" w:rsidTr="00924300">
        <w:tc>
          <w:tcPr>
            <w:tcW w:w="3393" w:type="dxa"/>
          </w:tcPr>
          <w:p w:rsidR="001D2AEB" w:rsidRPr="001F7DB9" w:rsidRDefault="001D2AEB" w:rsidP="00924300">
            <w:r w:rsidRPr="00953409">
              <w:rPr>
                <w:i/>
              </w:rPr>
              <w:t>set1</w:t>
            </w:r>
            <w:r>
              <w:t>Δ</w:t>
            </w:r>
            <w:r w:rsidRPr="001F7DB9">
              <w:t xml:space="preserve"> </w:t>
            </w:r>
            <w:r>
              <w:t xml:space="preserve">+ </w:t>
            </w:r>
            <w:r w:rsidRPr="001F7DB9">
              <w:t>H</w:t>
            </w:r>
            <w:r w:rsidRPr="009A4210">
              <w:rPr>
                <w:vertAlign w:val="subscript"/>
              </w:rPr>
              <w:t>2</w:t>
            </w:r>
            <w:r w:rsidRPr="001F7DB9">
              <w:t>O</w:t>
            </w:r>
            <w:r w:rsidRPr="009A4210">
              <w:rPr>
                <w:vertAlign w:val="subscript"/>
              </w:rPr>
              <w:t>2</w:t>
            </w:r>
            <w:r>
              <w:t xml:space="preserve"> </w:t>
            </w:r>
            <w:r w:rsidRPr="001F7DB9">
              <w:t>vs</w:t>
            </w:r>
            <w:r>
              <w:t xml:space="preserve"> WT + </w:t>
            </w:r>
            <w:r w:rsidRPr="001F7DB9">
              <w:t>H</w:t>
            </w:r>
            <w:r w:rsidRPr="00953409">
              <w:rPr>
                <w:vertAlign w:val="subscript"/>
              </w:rPr>
              <w:t>2</w:t>
            </w:r>
            <w:r w:rsidRPr="001F7DB9">
              <w:t>O</w:t>
            </w:r>
            <w:r w:rsidRPr="00953409">
              <w:rPr>
                <w:vertAlign w:val="subscript"/>
              </w:rPr>
              <w:t>2</w:t>
            </w:r>
          </w:p>
        </w:tc>
        <w:tc>
          <w:tcPr>
            <w:tcW w:w="1192" w:type="dxa"/>
          </w:tcPr>
          <w:p w:rsidR="001D2AEB" w:rsidRDefault="00466AF4" w:rsidP="00924300">
            <w:pPr>
              <w:jc w:val="center"/>
            </w:pPr>
            <w:r>
              <w:t>533</w:t>
            </w:r>
          </w:p>
        </w:tc>
        <w:tc>
          <w:tcPr>
            <w:tcW w:w="1280" w:type="dxa"/>
          </w:tcPr>
          <w:p w:rsidR="001D2AEB" w:rsidRDefault="00466AF4" w:rsidP="00924300">
            <w:pPr>
              <w:jc w:val="center"/>
            </w:pPr>
            <w:r>
              <w:t>131</w:t>
            </w:r>
          </w:p>
        </w:tc>
        <w:tc>
          <w:tcPr>
            <w:tcW w:w="1739" w:type="dxa"/>
          </w:tcPr>
          <w:p w:rsidR="001D2AEB" w:rsidRDefault="00466AF4" w:rsidP="00924300">
            <w:pPr>
              <w:jc w:val="center"/>
            </w:pPr>
            <w:r>
              <w:t>68</w:t>
            </w:r>
          </w:p>
        </w:tc>
        <w:tc>
          <w:tcPr>
            <w:tcW w:w="1746" w:type="dxa"/>
          </w:tcPr>
          <w:p w:rsidR="001D2AEB" w:rsidRDefault="00466AF4" w:rsidP="00924300">
            <w:pPr>
              <w:jc w:val="center"/>
            </w:pPr>
            <w:r>
              <w:t>63</w:t>
            </w:r>
          </w:p>
        </w:tc>
      </w:tr>
      <w:tr w:rsidR="00652551" w:rsidTr="00924300">
        <w:tc>
          <w:tcPr>
            <w:tcW w:w="3393" w:type="dxa"/>
          </w:tcPr>
          <w:p w:rsidR="00652551" w:rsidRPr="001F7DB9" w:rsidRDefault="00652551" w:rsidP="00652551">
            <w:r w:rsidRPr="00953409">
              <w:rPr>
                <w:i/>
              </w:rPr>
              <w:t>set1</w:t>
            </w:r>
            <w:r>
              <w:t>Δ</w:t>
            </w:r>
            <w:r w:rsidRPr="001F7DB9">
              <w:t xml:space="preserve"> </w:t>
            </w:r>
            <w:r>
              <w:t xml:space="preserve">at </w:t>
            </w:r>
            <w:r w:rsidRPr="001F7DB9">
              <w:t>41</w:t>
            </w:r>
            <w:r>
              <w:t xml:space="preserve">°C </w:t>
            </w:r>
            <w:r w:rsidRPr="001F7DB9">
              <w:t>vs</w:t>
            </w:r>
            <w:r>
              <w:t xml:space="preserve"> WT at </w:t>
            </w:r>
            <w:r w:rsidRPr="001F7DB9">
              <w:t>41</w:t>
            </w:r>
            <w:r>
              <w:t>°C</w:t>
            </w:r>
          </w:p>
        </w:tc>
        <w:tc>
          <w:tcPr>
            <w:tcW w:w="1192" w:type="dxa"/>
          </w:tcPr>
          <w:p w:rsidR="00652551" w:rsidRDefault="00652551" w:rsidP="00652551">
            <w:pPr>
              <w:jc w:val="center"/>
            </w:pPr>
            <w:r>
              <w:t>1502</w:t>
            </w:r>
          </w:p>
        </w:tc>
        <w:tc>
          <w:tcPr>
            <w:tcW w:w="1280" w:type="dxa"/>
          </w:tcPr>
          <w:p w:rsidR="00652551" w:rsidRDefault="00652551" w:rsidP="00652551">
            <w:pPr>
              <w:jc w:val="center"/>
            </w:pPr>
            <w:r>
              <w:t>270</w:t>
            </w:r>
          </w:p>
        </w:tc>
        <w:tc>
          <w:tcPr>
            <w:tcW w:w="1739" w:type="dxa"/>
          </w:tcPr>
          <w:p w:rsidR="00652551" w:rsidRDefault="00D05C3B" w:rsidP="00652551">
            <w:pPr>
              <w:jc w:val="center"/>
            </w:pPr>
            <w:r>
              <w:t>232</w:t>
            </w:r>
          </w:p>
        </w:tc>
        <w:tc>
          <w:tcPr>
            <w:tcW w:w="1746" w:type="dxa"/>
          </w:tcPr>
          <w:p w:rsidR="00652551" w:rsidRDefault="00652551" w:rsidP="00652551">
            <w:pPr>
              <w:jc w:val="center"/>
            </w:pPr>
            <w:r>
              <w:t>38</w:t>
            </w:r>
          </w:p>
        </w:tc>
      </w:tr>
      <w:tr w:rsidR="001D2AEB" w:rsidTr="00924300">
        <w:tc>
          <w:tcPr>
            <w:tcW w:w="3393" w:type="dxa"/>
          </w:tcPr>
          <w:p w:rsidR="001D2AEB" w:rsidRDefault="001D2AEB" w:rsidP="00924300">
            <w:r w:rsidRPr="001F7DB9">
              <w:t>WT</w:t>
            </w:r>
            <w:r>
              <w:t xml:space="preserve"> at 41°C</w:t>
            </w:r>
            <w:r w:rsidRPr="001F7DB9">
              <w:t xml:space="preserve"> vs</w:t>
            </w:r>
            <w:r>
              <w:t xml:space="preserve"> WT</w:t>
            </w:r>
          </w:p>
        </w:tc>
        <w:tc>
          <w:tcPr>
            <w:tcW w:w="1192" w:type="dxa"/>
          </w:tcPr>
          <w:p w:rsidR="001D2AEB" w:rsidRDefault="00702354" w:rsidP="00924300">
            <w:pPr>
              <w:jc w:val="center"/>
            </w:pPr>
            <w:r>
              <w:t>3187</w:t>
            </w:r>
          </w:p>
        </w:tc>
        <w:tc>
          <w:tcPr>
            <w:tcW w:w="1280" w:type="dxa"/>
          </w:tcPr>
          <w:p w:rsidR="001D2AEB" w:rsidRDefault="006914B2" w:rsidP="00924300">
            <w:pPr>
              <w:jc w:val="center"/>
            </w:pPr>
            <w:r>
              <w:t>936</w:t>
            </w:r>
          </w:p>
        </w:tc>
        <w:tc>
          <w:tcPr>
            <w:tcW w:w="1739" w:type="dxa"/>
          </w:tcPr>
          <w:p w:rsidR="001D2AEB" w:rsidRDefault="006914B2" w:rsidP="00924300">
            <w:pPr>
              <w:jc w:val="center"/>
            </w:pPr>
            <w:r>
              <w:t>563</w:t>
            </w:r>
          </w:p>
        </w:tc>
        <w:tc>
          <w:tcPr>
            <w:tcW w:w="1746" w:type="dxa"/>
          </w:tcPr>
          <w:p w:rsidR="001D2AEB" w:rsidRDefault="00CE61A5" w:rsidP="00924300">
            <w:pPr>
              <w:jc w:val="center"/>
            </w:pPr>
            <w:r>
              <w:t>373</w:t>
            </w:r>
          </w:p>
        </w:tc>
      </w:tr>
    </w:tbl>
    <w:p w:rsidR="001D2AEB" w:rsidRDefault="001D2AEB" w:rsidP="005B57CB">
      <w:pPr>
        <w:rPr>
          <w:sz w:val="28"/>
          <w:szCs w:val="28"/>
        </w:rPr>
      </w:pPr>
    </w:p>
    <w:p w:rsidR="00F83FE7" w:rsidRPr="00A63619" w:rsidRDefault="00F83FE7" w:rsidP="005B57CB">
      <w:pPr>
        <w:rPr>
          <w:b/>
        </w:rPr>
      </w:pPr>
      <w:r w:rsidRPr="00A63619">
        <w:rPr>
          <w:b/>
        </w:rPr>
        <w:t>Table 8.  Number of regions with antisense transcription</w:t>
      </w:r>
      <w:r w:rsidR="00A63619">
        <w:rPr>
          <w:b/>
        </w:rPr>
        <w:t xml:space="preserve">, according to </w:t>
      </w:r>
      <w:proofErr w:type="spellStart"/>
      <w:r w:rsidR="00A63619">
        <w:rPr>
          <w:b/>
        </w:rPr>
        <w:t>Seqmonk</w:t>
      </w:r>
      <w:proofErr w:type="spellEnd"/>
      <w:r w:rsidRPr="00A63619">
        <w:rPr>
          <w:b/>
        </w:rPr>
        <w:t>.</w:t>
      </w:r>
    </w:p>
    <w:tbl>
      <w:tblPr>
        <w:tblStyle w:val="TableGrid"/>
        <w:tblW w:w="0" w:type="auto"/>
        <w:jc w:val="center"/>
        <w:tblLayout w:type="fixed"/>
        <w:tblLook w:val="04A0" w:firstRow="1" w:lastRow="0" w:firstColumn="1" w:lastColumn="0" w:noHBand="0" w:noVBand="1"/>
      </w:tblPr>
      <w:tblGrid>
        <w:gridCol w:w="3145"/>
        <w:gridCol w:w="3330"/>
      </w:tblGrid>
      <w:tr w:rsidR="00C30B64" w:rsidTr="008F35AC">
        <w:trPr>
          <w:jc w:val="center"/>
        </w:trPr>
        <w:tc>
          <w:tcPr>
            <w:tcW w:w="3145" w:type="dxa"/>
          </w:tcPr>
          <w:p w:rsidR="00C30B64" w:rsidRPr="006A2CFC" w:rsidRDefault="00C30B64" w:rsidP="007A4F54">
            <w:pPr>
              <w:jc w:val="center"/>
              <w:rPr>
                <w:b/>
              </w:rPr>
            </w:pPr>
            <w:r w:rsidRPr="006A2CFC">
              <w:rPr>
                <w:b/>
              </w:rPr>
              <w:t>Sample</w:t>
            </w:r>
          </w:p>
        </w:tc>
        <w:tc>
          <w:tcPr>
            <w:tcW w:w="3330" w:type="dxa"/>
          </w:tcPr>
          <w:p w:rsidR="00C30B64" w:rsidRPr="006A2CFC" w:rsidRDefault="00C30B64" w:rsidP="007A4F54">
            <w:pPr>
              <w:jc w:val="center"/>
              <w:rPr>
                <w:b/>
              </w:rPr>
            </w:pPr>
            <w:r>
              <w:rPr>
                <w:b/>
              </w:rPr>
              <w:t>Regions with antisense transcription</w:t>
            </w:r>
            <w:r w:rsidRPr="006A2CFC">
              <w:rPr>
                <w:b/>
              </w:rPr>
              <w:t xml:space="preserve"> at FDR&lt;0.05</w:t>
            </w:r>
          </w:p>
        </w:tc>
      </w:tr>
      <w:tr w:rsidR="00C30B64" w:rsidTr="008F35AC">
        <w:trPr>
          <w:jc w:val="center"/>
        </w:trPr>
        <w:tc>
          <w:tcPr>
            <w:tcW w:w="3145" w:type="dxa"/>
          </w:tcPr>
          <w:p w:rsidR="00C30B64" w:rsidRPr="006A2CFC" w:rsidRDefault="00C30B64" w:rsidP="002C5EA0">
            <w:r>
              <w:t>set1Δ+H</w:t>
            </w:r>
            <w:r>
              <w:rPr>
                <w:vertAlign w:val="subscript"/>
              </w:rPr>
              <w:t>2</w:t>
            </w:r>
            <w:r>
              <w:t>O</w:t>
            </w:r>
            <w:r>
              <w:rPr>
                <w:vertAlign w:val="subscript"/>
              </w:rPr>
              <w:t>2</w:t>
            </w:r>
            <w:r>
              <w:t xml:space="preserve"> Replicate 1</w:t>
            </w:r>
          </w:p>
        </w:tc>
        <w:tc>
          <w:tcPr>
            <w:tcW w:w="3330" w:type="dxa"/>
          </w:tcPr>
          <w:p w:rsidR="00C30B64" w:rsidRDefault="00C30B64" w:rsidP="008F35AC">
            <w:pPr>
              <w:jc w:val="center"/>
            </w:pPr>
            <w:r>
              <w:t>3042</w:t>
            </w:r>
          </w:p>
        </w:tc>
      </w:tr>
      <w:tr w:rsidR="00C30B64" w:rsidTr="008F35AC">
        <w:trPr>
          <w:jc w:val="center"/>
        </w:trPr>
        <w:tc>
          <w:tcPr>
            <w:tcW w:w="3145" w:type="dxa"/>
          </w:tcPr>
          <w:p w:rsidR="00C30B64" w:rsidRDefault="00C30B64" w:rsidP="002C5EA0">
            <w:r>
              <w:t>set1Δ+H</w:t>
            </w:r>
            <w:r w:rsidRPr="006A2CFC">
              <w:rPr>
                <w:vertAlign w:val="subscript"/>
              </w:rPr>
              <w:t>2</w:t>
            </w:r>
            <w:r>
              <w:t>O</w:t>
            </w:r>
            <w:r w:rsidRPr="006A2CFC">
              <w:rPr>
                <w:vertAlign w:val="subscript"/>
              </w:rPr>
              <w:t>2</w:t>
            </w:r>
            <w:r>
              <w:t xml:space="preserve"> Replicate 2</w:t>
            </w:r>
          </w:p>
        </w:tc>
        <w:tc>
          <w:tcPr>
            <w:tcW w:w="3330" w:type="dxa"/>
          </w:tcPr>
          <w:p w:rsidR="00C30B64" w:rsidRDefault="00C30B64" w:rsidP="008F35AC">
            <w:pPr>
              <w:jc w:val="center"/>
            </w:pPr>
            <w:r>
              <w:t>2874</w:t>
            </w:r>
          </w:p>
        </w:tc>
      </w:tr>
      <w:tr w:rsidR="00C30B64" w:rsidTr="008F35AC">
        <w:trPr>
          <w:jc w:val="center"/>
        </w:trPr>
        <w:tc>
          <w:tcPr>
            <w:tcW w:w="3145" w:type="dxa"/>
          </w:tcPr>
          <w:p w:rsidR="00C30B64" w:rsidRDefault="00C30B64" w:rsidP="002C5EA0">
            <w:r>
              <w:lastRenderedPageBreak/>
              <w:t>set1Δ+H</w:t>
            </w:r>
            <w:r w:rsidRPr="006A2CFC">
              <w:rPr>
                <w:vertAlign w:val="subscript"/>
              </w:rPr>
              <w:t>2</w:t>
            </w:r>
            <w:r>
              <w:t>O</w:t>
            </w:r>
            <w:r w:rsidRPr="006A2CFC">
              <w:rPr>
                <w:vertAlign w:val="subscript"/>
              </w:rPr>
              <w:t>2</w:t>
            </w:r>
            <w:r>
              <w:t xml:space="preserve"> Replicate 3</w:t>
            </w:r>
          </w:p>
        </w:tc>
        <w:tc>
          <w:tcPr>
            <w:tcW w:w="3330" w:type="dxa"/>
          </w:tcPr>
          <w:p w:rsidR="00C30B64" w:rsidRDefault="00C30B64" w:rsidP="008F35AC">
            <w:pPr>
              <w:jc w:val="center"/>
            </w:pPr>
            <w:r>
              <w:t>2884</w:t>
            </w:r>
          </w:p>
        </w:tc>
      </w:tr>
      <w:tr w:rsidR="00C30B64" w:rsidTr="008F35AC">
        <w:trPr>
          <w:jc w:val="center"/>
        </w:trPr>
        <w:tc>
          <w:tcPr>
            <w:tcW w:w="3145" w:type="dxa"/>
          </w:tcPr>
          <w:p w:rsidR="00C30B64" w:rsidRPr="008511FD" w:rsidRDefault="00C30B64" w:rsidP="002C5EA0">
            <w:r w:rsidRPr="008511FD">
              <w:t>set1Δ</w:t>
            </w:r>
            <w:r>
              <w:t xml:space="preserve"> at 41°C</w:t>
            </w:r>
            <w:r w:rsidRPr="008511FD">
              <w:t xml:space="preserve"> Replicate 1</w:t>
            </w:r>
          </w:p>
        </w:tc>
        <w:tc>
          <w:tcPr>
            <w:tcW w:w="3330" w:type="dxa"/>
          </w:tcPr>
          <w:p w:rsidR="00C30B64" w:rsidRDefault="00C30B64" w:rsidP="008F35AC">
            <w:pPr>
              <w:jc w:val="center"/>
            </w:pPr>
            <w:r>
              <w:t>4493</w:t>
            </w:r>
          </w:p>
        </w:tc>
      </w:tr>
      <w:tr w:rsidR="00C30B64" w:rsidTr="008F35AC">
        <w:trPr>
          <w:jc w:val="center"/>
        </w:trPr>
        <w:tc>
          <w:tcPr>
            <w:tcW w:w="3145" w:type="dxa"/>
          </w:tcPr>
          <w:p w:rsidR="00C30B64" w:rsidRPr="008511FD" w:rsidRDefault="00C30B64" w:rsidP="002C5EA0">
            <w:r w:rsidRPr="008511FD">
              <w:t>set1Δ</w:t>
            </w:r>
            <w:r>
              <w:t xml:space="preserve"> </w:t>
            </w:r>
            <w:r w:rsidRPr="004B019C">
              <w:t xml:space="preserve">at 41°C </w:t>
            </w:r>
            <w:r w:rsidRPr="008511FD">
              <w:t>Replicate 2</w:t>
            </w:r>
          </w:p>
        </w:tc>
        <w:tc>
          <w:tcPr>
            <w:tcW w:w="3330" w:type="dxa"/>
          </w:tcPr>
          <w:p w:rsidR="00C30B64" w:rsidRDefault="00C30B64" w:rsidP="008F35AC">
            <w:pPr>
              <w:jc w:val="center"/>
            </w:pPr>
            <w:r>
              <w:t>4291</w:t>
            </w:r>
          </w:p>
        </w:tc>
      </w:tr>
      <w:tr w:rsidR="00C30B64" w:rsidTr="008F35AC">
        <w:trPr>
          <w:jc w:val="center"/>
        </w:trPr>
        <w:tc>
          <w:tcPr>
            <w:tcW w:w="3145" w:type="dxa"/>
          </w:tcPr>
          <w:p w:rsidR="00C30B64" w:rsidRDefault="00C30B64" w:rsidP="002C5EA0">
            <w:r w:rsidRPr="008511FD">
              <w:t>set1Δ</w:t>
            </w:r>
            <w:r>
              <w:t xml:space="preserve"> </w:t>
            </w:r>
            <w:r w:rsidRPr="004B019C">
              <w:t>at 41°C</w:t>
            </w:r>
            <w:r w:rsidRPr="008511FD">
              <w:t xml:space="preserve"> Replicate 3</w:t>
            </w:r>
          </w:p>
        </w:tc>
        <w:tc>
          <w:tcPr>
            <w:tcW w:w="3330" w:type="dxa"/>
          </w:tcPr>
          <w:p w:rsidR="00C30B64" w:rsidRDefault="00C30B64" w:rsidP="008F35AC">
            <w:pPr>
              <w:jc w:val="center"/>
            </w:pPr>
            <w:r>
              <w:t>4178</w:t>
            </w:r>
          </w:p>
        </w:tc>
      </w:tr>
      <w:tr w:rsidR="00C30B64" w:rsidTr="008F35AC">
        <w:trPr>
          <w:jc w:val="center"/>
        </w:trPr>
        <w:tc>
          <w:tcPr>
            <w:tcW w:w="3145" w:type="dxa"/>
          </w:tcPr>
          <w:p w:rsidR="00C30B64" w:rsidRPr="00600FC6" w:rsidRDefault="00C30B64" w:rsidP="002C5EA0">
            <w:r w:rsidRPr="00600FC6">
              <w:t>set1Δ Replicate 1</w:t>
            </w:r>
          </w:p>
        </w:tc>
        <w:tc>
          <w:tcPr>
            <w:tcW w:w="3330" w:type="dxa"/>
          </w:tcPr>
          <w:p w:rsidR="00C30B64" w:rsidRDefault="00C30B64" w:rsidP="008F35AC">
            <w:pPr>
              <w:jc w:val="center"/>
            </w:pPr>
            <w:r>
              <w:t>2965</w:t>
            </w:r>
          </w:p>
        </w:tc>
      </w:tr>
      <w:tr w:rsidR="00C30B64" w:rsidTr="008F35AC">
        <w:trPr>
          <w:jc w:val="center"/>
        </w:trPr>
        <w:tc>
          <w:tcPr>
            <w:tcW w:w="3145" w:type="dxa"/>
          </w:tcPr>
          <w:p w:rsidR="00C30B64" w:rsidRPr="00600FC6" w:rsidRDefault="00C30B64" w:rsidP="002C5EA0">
            <w:r w:rsidRPr="00600FC6">
              <w:t>set1Δ Replicate 2</w:t>
            </w:r>
          </w:p>
        </w:tc>
        <w:tc>
          <w:tcPr>
            <w:tcW w:w="3330" w:type="dxa"/>
          </w:tcPr>
          <w:p w:rsidR="00C30B64" w:rsidRDefault="00C30B64" w:rsidP="008F35AC">
            <w:pPr>
              <w:jc w:val="center"/>
            </w:pPr>
            <w:r>
              <w:t>2929</w:t>
            </w:r>
          </w:p>
        </w:tc>
      </w:tr>
      <w:tr w:rsidR="00C30B64" w:rsidTr="008F35AC">
        <w:trPr>
          <w:jc w:val="center"/>
        </w:trPr>
        <w:tc>
          <w:tcPr>
            <w:tcW w:w="3145" w:type="dxa"/>
          </w:tcPr>
          <w:p w:rsidR="00C30B64" w:rsidRDefault="00C30B64" w:rsidP="002C5EA0">
            <w:r w:rsidRPr="00600FC6">
              <w:t>set1Δ Replicate 3</w:t>
            </w:r>
          </w:p>
        </w:tc>
        <w:tc>
          <w:tcPr>
            <w:tcW w:w="3330" w:type="dxa"/>
          </w:tcPr>
          <w:p w:rsidR="00C30B64" w:rsidRDefault="00C30B64" w:rsidP="008F35AC">
            <w:pPr>
              <w:jc w:val="center"/>
            </w:pPr>
            <w:r>
              <w:t>2876</w:t>
            </w:r>
          </w:p>
        </w:tc>
      </w:tr>
      <w:tr w:rsidR="00C30B64" w:rsidTr="008F35AC">
        <w:trPr>
          <w:jc w:val="center"/>
        </w:trPr>
        <w:tc>
          <w:tcPr>
            <w:tcW w:w="3145" w:type="dxa"/>
          </w:tcPr>
          <w:p w:rsidR="00C30B64" w:rsidRPr="00E770EA" w:rsidRDefault="00C30B64" w:rsidP="002C5EA0">
            <w:r>
              <w:t>set4</w:t>
            </w:r>
            <w:r w:rsidRPr="00E770EA">
              <w:t>Δ Replicate 1</w:t>
            </w:r>
          </w:p>
        </w:tc>
        <w:tc>
          <w:tcPr>
            <w:tcW w:w="3330" w:type="dxa"/>
          </w:tcPr>
          <w:p w:rsidR="00C30B64" w:rsidRDefault="00C30B64" w:rsidP="008F35AC">
            <w:pPr>
              <w:jc w:val="center"/>
            </w:pPr>
            <w:r>
              <w:t>3092</w:t>
            </w:r>
          </w:p>
        </w:tc>
      </w:tr>
      <w:tr w:rsidR="00C30B64" w:rsidTr="008F35AC">
        <w:trPr>
          <w:jc w:val="center"/>
        </w:trPr>
        <w:tc>
          <w:tcPr>
            <w:tcW w:w="3145" w:type="dxa"/>
          </w:tcPr>
          <w:p w:rsidR="00C30B64" w:rsidRPr="00E770EA" w:rsidRDefault="00C30B64" w:rsidP="002C5EA0">
            <w:r>
              <w:t>set4</w:t>
            </w:r>
            <w:r w:rsidRPr="00E770EA">
              <w:t>Δ Replicate 2</w:t>
            </w:r>
          </w:p>
        </w:tc>
        <w:tc>
          <w:tcPr>
            <w:tcW w:w="3330" w:type="dxa"/>
          </w:tcPr>
          <w:p w:rsidR="00C30B64" w:rsidRDefault="00C30B64" w:rsidP="008F35AC">
            <w:pPr>
              <w:jc w:val="center"/>
            </w:pPr>
            <w:r>
              <w:t>3014</w:t>
            </w:r>
          </w:p>
        </w:tc>
      </w:tr>
      <w:tr w:rsidR="00C30B64" w:rsidTr="008F35AC">
        <w:trPr>
          <w:jc w:val="center"/>
        </w:trPr>
        <w:tc>
          <w:tcPr>
            <w:tcW w:w="3145" w:type="dxa"/>
          </w:tcPr>
          <w:p w:rsidR="00C30B64" w:rsidRDefault="00C30B64" w:rsidP="002C5EA0">
            <w:r>
              <w:t>set4</w:t>
            </w:r>
            <w:r w:rsidRPr="00E770EA">
              <w:t>Δ Replicate 3</w:t>
            </w:r>
          </w:p>
        </w:tc>
        <w:tc>
          <w:tcPr>
            <w:tcW w:w="3330" w:type="dxa"/>
          </w:tcPr>
          <w:p w:rsidR="00C30B64" w:rsidRDefault="00C30B64" w:rsidP="008F35AC">
            <w:pPr>
              <w:jc w:val="center"/>
            </w:pPr>
            <w:r>
              <w:t>2996</w:t>
            </w:r>
          </w:p>
        </w:tc>
      </w:tr>
      <w:tr w:rsidR="00C30B64" w:rsidTr="008F35AC">
        <w:trPr>
          <w:jc w:val="center"/>
        </w:trPr>
        <w:tc>
          <w:tcPr>
            <w:tcW w:w="3145" w:type="dxa"/>
          </w:tcPr>
          <w:p w:rsidR="00C30B64" w:rsidRPr="006321A5" w:rsidRDefault="00C30B64" w:rsidP="002C5EA0">
            <w:r>
              <w:t>WT</w:t>
            </w:r>
            <w:r w:rsidRPr="006321A5">
              <w:t xml:space="preserve"> Replicate 1</w:t>
            </w:r>
          </w:p>
        </w:tc>
        <w:tc>
          <w:tcPr>
            <w:tcW w:w="3330" w:type="dxa"/>
          </w:tcPr>
          <w:p w:rsidR="00C30B64" w:rsidRDefault="00C30B64" w:rsidP="008F35AC">
            <w:pPr>
              <w:jc w:val="center"/>
            </w:pPr>
            <w:r>
              <w:t>2906</w:t>
            </w:r>
          </w:p>
        </w:tc>
      </w:tr>
      <w:tr w:rsidR="00C30B64" w:rsidTr="008F35AC">
        <w:trPr>
          <w:jc w:val="center"/>
        </w:trPr>
        <w:tc>
          <w:tcPr>
            <w:tcW w:w="3145" w:type="dxa"/>
          </w:tcPr>
          <w:p w:rsidR="00C30B64" w:rsidRPr="006321A5" w:rsidRDefault="00C30B64" w:rsidP="002C5EA0">
            <w:r>
              <w:t>WT</w:t>
            </w:r>
            <w:r w:rsidRPr="006321A5">
              <w:t xml:space="preserve"> Replicate 2</w:t>
            </w:r>
          </w:p>
        </w:tc>
        <w:tc>
          <w:tcPr>
            <w:tcW w:w="3330" w:type="dxa"/>
          </w:tcPr>
          <w:p w:rsidR="00C30B64" w:rsidRDefault="00C30B64" w:rsidP="008F35AC">
            <w:pPr>
              <w:jc w:val="center"/>
            </w:pPr>
            <w:r>
              <w:t>2894</w:t>
            </w:r>
          </w:p>
        </w:tc>
      </w:tr>
      <w:tr w:rsidR="00C30B64" w:rsidTr="008F35AC">
        <w:trPr>
          <w:jc w:val="center"/>
        </w:trPr>
        <w:tc>
          <w:tcPr>
            <w:tcW w:w="3145" w:type="dxa"/>
          </w:tcPr>
          <w:p w:rsidR="00C30B64" w:rsidRDefault="00C30B64" w:rsidP="002C5EA0">
            <w:r>
              <w:t>WT</w:t>
            </w:r>
            <w:r w:rsidRPr="006321A5">
              <w:t xml:space="preserve"> Replicate 3</w:t>
            </w:r>
          </w:p>
        </w:tc>
        <w:tc>
          <w:tcPr>
            <w:tcW w:w="3330" w:type="dxa"/>
          </w:tcPr>
          <w:p w:rsidR="00C30B64" w:rsidRDefault="00C30B64" w:rsidP="008F35AC">
            <w:pPr>
              <w:jc w:val="center"/>
            </w:pPr>
            <w:r>
              <w:t>3004</w:t>
            </w:r>
          </w:p>
        </w:tc>
      </w:tr>
      <w:tr w:rsidR="00C30B64" w:rsidTr="008F35AC">
        <w:trPr>
          <w:jc w:val="center"/>
        </w:trPr>
        <w:tc>
          <w:tcPr>
            <w:tcW w:w="3145" w:type="dxa"/>
          </w:tcPr>
          <w:p w:rsidR="00C30B64" w:rsidRPr="009676AE" w:rsidRDefault="00C30B64" w:rsidP="002C5EA0">
            <w:r w:rsidRPr="009676AE">
              <w:t xml:space="preserve">set4Δ </w:t>
            </w:r>
            <w:r>
              <w:t xml:space="preserve">anaerobic </w:t>
            </w:r>
            <w:r w:rsidRPr="009676AE">
              <w:t>Replicate 1</w:t>
            </w:r>
          </w:p>
        </w:tc>
        <w:tc>
          <w:tcPr>
            <w:tcW w:w="3330" w:type="dxa"/>
          </w:tcPr>
          <w:p w:rsidR="00C30B64" w:rsidRDefault="00C30B64" w:rsidP="008F35AC">
            <w:pPr>
              <w:jc w:val="center"/>
            </w:pPr>
            <w:r>
              <w:t>3422</w:t>
            </w:r>
          </w:p>
        </w:tc>
      </w:tr>
      <w:tr w:rsidR="00C30B64" w:rsidTr="008F35AC">
        <w:trPr>
          <w:jc w:val="center"/>
        </w:trPr>
        <w:tc>
          <w:tcPr>
            <w:tcW w:w="3145" w:type="dxa"/>
          </w:tcPr>
          <w:p w:rsidR="00C30B64" w:rsidRPr="009676AE" w:rsidRDefault="00C30B64" w:rsidP="002C5EA0">
            <w:r w:rsidRPr="009676AE">
              <w:t xml:space="preserve">set4Δ </w:t>
            </w:r>
            <w:r>
              <w:t xml:space="preserve">anaerobic </w:t>
            </w:r>
            <w:r w:rsidRPr="009676AE">
              <w:t>Replicate 2</w:t>
            </w:r>
          </w:p>
        </w:tc>
        <w:tc>
          <w:tcPr>
            <w:tcW w:w="3330" w:type="dxa"/>
          </w:tcPr>
          <w:p w:rsidR="00C30B64" w:rsidRDefault="00C30B64" w:rsidP="008F35AC">
            <w:pPr>
              <w:jc w:val="center"/>
            </w:pPr>
            <w:r>
              <w:t>3206</w:t>
            </w:r>
          </w:p>
        </w:tc>
      </w:tr>
      <w:tr w:rsidR="00C30B64" w:rsidTr="008F35AC">
        <w:trPr>
          <w:jc w:val="center"/>
        </w:trPr>
        <w:tc>
          <w:tcPr>
            <w:tcW w:w="3145" w:type="dxa"/>
          </w:tcPr>
          <w:p w:rsidR="00C30B64" w:rsidRDefault="00C30B64" w:rsidP="002C5EA0">
            <w:r w:rsidRPr="009676AE">
              <w:t xml:space="preserve">set4Δ </w:t>
            </w:r>
            <w:r>
              <w:t xml:space="preserve">anaerobic </w:t>
            </w:r>
            <w:r w:rsidRPr="009676AE">
              <w:t>Replicate 3</w:t>
            </w:r>
          </w:p>
        </w:tc>
        <w:tc>
          <w:tcPr>
            <w:tcW w:w="3330" w:type="dxa"/>
          </w:tcPr>
          <w:p w:rsidR="00C30B64" w:rsidRDefault="00C30B64" w:rsidP="008F35AC">
            <w:pPr>
              <w:jc w:val="center"/>
            </w:pPr>
            <w:r>
              <w:t>3287</w:t>
            </w:r>
          </w:p>
        </w:tc>
      </w:tr>
      <w:tr w:rsidR="00C30B64" w:rsidTr="008F35AC">
        <w:trPr>
          <w:jc w:val="center"/>
        </w:trPr>
        <w:tc>
          <w:tcPr>
            <w:tcW w:w="3145" w:type="dxa"/>
          </w:tcPr>
          <w:p w:rsidR="00C30B64" w:rsidRPr="002B36CB" w:rsidRDefault="00C30B64" w:rsidP="002C5EA0">
            <w:r>
              <w:t>WT</w:t>
            </w:r>
            <w:r w:rsidRPr="002B36CB">
              <w:t xml:space="preserve"> at 41°C Replicate 1</w:t>
            </w:r>
          </w:p>
        </w:tc>
        <w:tc>
          <w:tcPr>
            <w:tcW w:w="3330" w:type="dxa"/>
          </w:tcPr>
          <w:p w:rsidR="00C30B64" w:rsidRDefault="00C30B64" w:rsidP="008F35AC">
            <w:pPr>
              <w:jc w:val="center"/>
            </w:pPr>
            <w:r>
              <w:t>3927</w:t>
            </w:r>
          </w:p>
        </w:tc>
      </w:tr>
      <w:tr w:rsidR="00C30B64" w:rsidTr="008F35AC">
        <w:trPr>
          <w:jc w:val="center"/>
        </w:trPr>
        <w:tc>
          <w:tcPr>
            <w:tcW w:w="3145" w:type="dxa"/>
          </w:tcPr>
          <w:p w:rsidR="00C30B64" w:rsidRPr="002B36CB" w:rsidRDefault="00C30B64" w:rsidP="002C5EA0">
            <w:r>
              <w:t>WT</w:t>
            </w:r>
            <w:r w:rsidRPr="002B36CB">
              <w:t xml:space="preserve"> at 41°C Replicate 2</w:t>
            </w:r>
          </w:p>
        </w:tc>
        <w:tc>
          <w:tcPr>
            <w:tcW w:w="3330" w:type="dxa"/>
          </w:tcPr>
          <w:p w:rsidR="00C30B64" w:rsidRDefault="00C30B64" w:rsidP="008F35AC">
            <w:pPr>
              <w:jc w:val="center"/>
            </w:pPr>
            <w:r>
              <w:t>3710</w:t>
            </w:r>
          </w:p>
        </w:tc>
      </w:tr>
      <w:tr w:rsidR="00C30B64" w:rsidTr="008F35AC">
        <w:trPr>
          <w:jc w:val="center"/>
        </w:trPr>
        <w:tc>
          <w:tcPr>
            <w:tcW w:w="3145" w:type="dxa"/>
          </w:tcPr>
          <w:p w:rsidR="00C30B64" w:rsidRDefault="00C30B64" w:rsidP="002C5EA0">
            <w:r>
              <w:t>WT</w:t>
            </w:r>
            <w:r w:rsidRPr="002B36CB">
              <w:t xml:space="preserve"> at 41°C Replicate 3</w:t>
            </w:r>
          </w:p>
        </w:tc>
        <w:tc>
          <w:tcPr>
            <w:tcW w:w="3330" w:type="dxa"/>
          </w:tcPr>
          <w:p w:rsidR="00C30B64" w:rsidRDefault="00C30B64" w:rsidP="008F35AC">
            <w:pPr>
              <w:jc w:val="center"/>
            </w:pPr>
            <w:r>
              <w:t>3684</w:t>
            </w:r>
          </w:p>
        </w:tc>
      </w:tr>
      <w:tr w:rsidR="00C30B64" w:rsidTr="008F35AC">
        <w:trPr>
          <w:jc w:val="center"/>
        </w:trPr>
        <w:tc>
          <w:tcPr>
            <w:tcW w:w="3145" w:type="dxa"/>
          </w:tcPr>
          <w:p w:rsidR="00C30B64" w:rsidRPr="00181F97" w:rsidRDefault="00C30B64" w:rsidP="002C5EA0">
            <w:r>
              <w:t>WT</w:t>
            </w:r>
            <w:r w:rsidRPr="00181F97">
              <w:t xml:space="preserve"> anaerobic Replicate 1</w:t>
            </w:r>
          </w:p>
        </w:tc>
        <w:tc>
          <w:tcPr>
            <w:tcW w:w="3330" w:type="dxa"/>
          </w:tcPr>
          <w:p w:rsidR="00C30B64" w:rsidRDefault="00C30B64" w:rsidP="008F35AC">
            <w:pPr>
              <w:jc w:val="center"/>
            </w:pPr>
            <w:r>
              <w:t>3345</w:t>
            </w:r>
          </w:p>
        </w:tc>
      </w:tr>
      <w:tr w:rsidR="00C30B64" w:rsidTr="008F35AC">
        <w:trPr>
          <w:jc w:val="center"/>
        </w:trPr>
        <w:tc>
          <w:tcPr>
            <w:tcW w:w="3145" w:type="dxa"/>
          </w:tcPr>
          <w:p w:rsidR="00C30B64" w:rsidRPr="00181F97" w:rsidRDefault="00C30B64" w:rsidP="002C5EA0">
            <w:r>
              <w:t>WT</w:t>
            </w:r>
            <w:r w:rsidRPr="00181F97">
              <w:t xml:space="preserve"> anaerobic Replicate 2</w:t>
            </w:r>
          </w:p>
        </w:tc>
        <w:tc>
          <w:tcPr>
            <w:tcW w:w="3330" w:type="dxa"/>
          </w:tcPr>
          <w:p w:rsidR="00C30B64" w:rsidRDefault="00C30B64" w:rsidP="008F35AC">
            <w:pPr>
              <w:jc w:val="center"/>
            </w:pPr>
            <w:r>
              <w:t>3302</w:t>
            </w:r>
          </w:p>
        </w:tc>
      </w:tr>
      <w:tr w:rsidR="00C30B64" w:rsidTr="008F35AC">
        <w:trPr>
          <w:jc w:val="center"/>
        </w:trPr>
        <w:tc>
          <w:tcPr>
            <w:tcW w:w="3145" w:type="dxa"/>
          </w:tcPr>
          <w:p w:rsidR="00C30B64" w:rsidRDefault="00C30B64" w:rsidP="002C5EA0">
            <w:r>
              <w:t>WT</w:t>
            </w:r>
            <w:r w:rsidRPr="00181F97">
              <w:t xml:space="preserve"> anaerobic Replicate 3</w:t>
            </w:r>
          </w:p>
        </w:tc>
        <w:tc>
          <w:tcPr>
            <w:tcW w:w="3330" w:type="dxa"/>
          </w:tcPr>
          <w:p w:rsidR="00C30B64" w:rsidRDefault="00C30B64" w:rsidP="008F35AC">
            <w:pPr>
              <w:jc w:val="center"/>
            </w:pPr>
            <w:r>
              <w:t>3279</w:t>
            </w:r>
          </w:p>
        </w:tc>
      </w:tr>
      <w:tr w:rsidR="00C30B64" w:rsidTr="008F35AC">
        <w:trPr>
          <w:jc w:val="center"/>
        </w:trPr>
        <w:tc>
          <w:tcPr>
            <w:tcW w:w="3145" w:type="dxa"/>
          </w:tcPr>
          <w:p w:rsidR="00C30B64" w:rsidRPr="00FF4A37" w:rsidRDefault="00C30B64" w:rsidP="002C5EA0">
            <w:r>
              <w:t>WT</w:t>
            </w:r>
            <w:r w:rsidRPr="00FF4A37">
              <w:t>+H</w:t>
            </w:r>
            <w:r w:rsidRPr="00C51D75">
              <w:rPr>
                <w:vertAlign w:val="subscript"/>
              </w:rPr>
              <w:t>2</w:t>
            </w:r>
            <w:r w:rsidRPr="00FF4A37">
              <w:t>O</w:t>
            </w:r>
            <w:r w:rsidRPr="00C51D75">
              <w:rPr>
                <w:vertAlign w:val="subscript"/>
              </w:rPr>
              <w:t>2</w:t>
            </w:r>
            <w:r w:rsidRPr="00FF4A37">
              <w:t xml:space="preserve"> Replicate 1</w:t>
            </w:r>
          </w:p>
        </w:tc>
        <w:tc>
          <w:tcPr>
            <w:tcW w:w="3330" w:type="dxa"/>
          </w:tcPr>
          <w:p w:rsidR="00C30B64" w:rsidRDefault="00C30B64" w:rsidP="008F35AC">
            <w:pPr>
              <w:jc w:val="center"/>
            </w:pPr>
            <w:r>
              <w:t>2793</w:t>
            </w:r>
          </w:p>
        </w:tc>
      </w:tr>
      <w:tr w:rsidR="00C30B64" w:rsidTr="008F35AC">
        <w:trPr>
          <w:jc w:val="center"/>
        </w:trPr>
        <w:tc>
          <w:tcPr>
            <w:tcW w:w="3145" w:type="dxa"/>
          </w:tcPr>
          <w:p w:rsidR="00C30B64" w:rsidRPr="00FF4A37" w:rsidRDefault="00C30B64" w:rsidP="002C5EA0">
            <w:r>
              <w:t>WT</w:t>
            </w:r>
            <w:r w:rsidRPr="00FF4A37">
              <w:t>+H</w:t>
            </w:r>
            <w:r w:rsidRPr="00C51D75">
              <w:rPr>
                <w:vertAlign w:val="subscript"/>
              </w:rPr>
              <w:t>2</w:t>
            </w:r>
            <w:r w:rsidRPr="00FF4A37">
              <w:t>O</w:t>
            </w:r>
            <w:r w:rsidRPr="00C51D75">
              <w:rPr>
                <w:vertAlign w:val="subscript"/>
              </w:rPr>
              <w:t>2</w:t>
            </w:r>
            <w:r w:rsidRPr="00FF4A37">
              <w:t xml:space="preserve"> Replicate 2</w:t>
            </w:r>
          </w:p>
        </w:tc>
        <w:tc>
          <w:tcPr>
            <w:tcW w:w="3330" w:type="dxa"/>
          </w:tcPr>
          <w:p w:rsidR="00C30B64" w:rsidRDefault="00C30B64" w:rsidP="008F35AC">
            <w:pPr>
              <w:jc w:val="center"/>
            </w:pPr>
            <w:r>
              <w:t>2945</w:t>
            </w:r>
          </w:p>
        </w:tc>
      </w:tr>
      <w:tr w:rsidR="00C30B64" w:rsidTr="008F35AC">
        <w:trPr>
          <w:jc w:val="center"/>
        </w:trPr>
        <w:tc>
          <w:tcPr>
            <w:tcW w:w="3145" w:type="dxa"/>
          </w:tcPr>
          <w:p w:rsidR="00C30B64" w:rsidRDefault="00C30B64" w:rsidP="002C5EA0">
            <w:r>
              <w:t>WT</w:t>
            </w:r>
            <w:r w:rsidRPr="00FF4A37">
              <w:t>+H</w:t>
            </w:r>
            <w:r w:rsidRPr="00C51D75">
              <w:rPr>
                <w:vertAlign w:val="subscript"/>
              </w:rPr>
              <w:t>2</w:t>
            </w:r>
            <w:r w:rsidRPr="00FF4A37">
              <w:t>O</w:t>
            </w:r>
            <w:r w:rsidRPr="00C51D75">
              <w:rPr>
                <w:vertAlign w:val="subscript"/>
              </w:rPr>
              <w:t>2</w:t>
            </w:r>
            <w:r w:rsidRPr="00FF4A37">
              <w:t xml:space="preserve"> Replicate 3</w:t>
            </w:r>
          </w:p>
        </w:tc>
        <w:tc>
          <w:tcPr>
            <w:tcW w:w="3330" w:type="dxa"/>
          </w:tcPr>
          <w:p w:rsidR="00C30B64" w:rsidRDefault="00C30B64" w:rsidP="008F35AC">
            <w:pPr>
              <w:jc w:val="center"/>
            </w:pPr>
            <w:r>
              <w:t>2841</w:t>
            </w:r>
          </w:p>
        </w:tc>
      </w:tr>
    </w:tbl>
    <w:p w:rsidR="00C30B64" w:rsidRDefault="00C30B64" w:rsidP="005B57CB">
      <w:pPr>
        <w:rPr>
          <w:sz w:val="28"/>
          <w:szCs w:val="28"/>
        </w:rPr>
      </w:pPr>
    </w:p>
    <w:p w:rsidR="00EE3FE5" w:rsidRDefault="00467760" w:rsidP="005B57CB">
      <w:pPr>
        <w:rPr>
          <w:sz w:val="28"/>
          <w:szCs w:val="28"/>
        </w:rPr>
      </w:pPr>
      <w:r w:rsidRPr="00467760">
        <w:rPr>
          <w:noProof/>
          <w:sz w:val="28"/>
          <w:szCs w:val="28"/>
        </w:rPr>
        <mc:AlternateContent>
          <mc:Choice Requires="wps">
            <w:drawing>
              <wp:anchor distT="45720" distB="45720" distL="114300" distR="114300" simplePos="0" relativeHeight="251664384" behindDoc="0" locked="0" layoutInCell="1" allowOverlap="1">
                <wp:simplePos x="0" y="0"/>
                <wp:positionH relativeFrom="column">
                  <wp:posOffset>4083685</wp:posOffset>
                </wp:positionH>
                <wp:positionV relativeFrom="paragraph">
                  <wp:posOffset>24130</wp:posOffset>
                </wp:positionV>
                <wp:extent cx="2360930" cy="3152140"/>
                <wp:effectExtent l="0" t="0" r="381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3152140"/>
                        </a:xfrm>
                        <a:prstGeom prst="rect">
                          <a:avLst/>
                        </a:prstGeom>
                        <a:solidFill>
                          <a:srgbClr val="FFFFFF"/>
                        </a:solidFill>
                        <a:ln w="9525">
                          <a:noFill/>
                          <a:miter lim="800000"/>
                          <a:headEnd/>
                          <a:tailEnd/>
                        </a:ln>
                      </wps:spPr>
                      <wps:txbx>
                        <w:txbxContent>
                          <w:p w:rsidR="0038115D" w:rsidRDefault="0038115D" w:rsidP="00E513F4">
                            <w:pPr>
                              <w:jc w:val="both"/>
                            </w:pPr>
                            <w:r w:rsidRPr="008814A1">
                              <w:rPr>
                                <w:b/>
                              </w:rPr>
                              <w:t xml:space="preserve">Figure 12.  Venn diagrams of overlap between </w:t>
                            </w:r>
                            <w:r>
                              <w:rPr>
                                <w:b/>
                              </w:rPr>
                              <w:t xml:space="preserve">antisense </w:t>
                            </w:r>
                            <w:r w:rsidRPr="008814A1">
                              <w:rPr>
                                <w:b/>
                              </w:rPr>
                              <w:t xml:space="preserve">differential </w:t>
                            </w:r>
                            <w:proofErr w:type="gramStart"/>
                            <w:r w:rsidRPr="008814A1">
                              <w:rPr>
                                <w:b/>
                              </w:rPr>
                              <w:t>expression</w:t>
                            </w:r>
                            <w:proofErr w:type="gramEnd"/>
                            <w:r w:rsidRPr="008814A1">
                              <w:rPr>
                                <w:b/>
                              </w:rPr>
                              <w:t xml:space="preserve"> results amongst the three statistical packages.</w:t>
                            </w:r>
                            <w:r w:rsidRPr="00467760">
                              <w:t xml:space="preserve"> </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28" type="#_x0000_t202" style="position:absolute;margin-left:321.55pt;margin-top:1.9pt;width:185.9pt;height:248.2pt;z-index:25166438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" stroked="f">
                <v:textbox>
                  <w:txbxContent>
                    <w:p w:rsidR="0038115D" w:rsidRDefault="0038115D" w:rsidP="00E513F4">
                      <w:pPr>
                        <w:jc w:val="both"/>
                      </w:pPr>
                      <w:r w:rsidRPr="008814A1">
                        <w:rPr>
                          <w:b/>
                        </w:rPr>
                        <w:t xml:space="preserve">Figure 12.  Venn diagrams of overlap between </w:t>
                      </w:r>
                      <w:r>
                        <w:rPr>
                          <w:b/>
                        </w:rPr>
                        <w:t xml:space="preserve">antisense </w:t>
                      </w:r>
                      <w:r w:rsidRPr="008814A1">
                        <w:rPr>
                          <w:b/>
                        </w:rPr>
                        <w:t xml:space="preserve">differential </w:t>
                      </w:r>
                      <w:proofErr w:type="gramStart"/>
                      <w:r w:rsidRPr="008814A1">
                        <w:rPr>
                          <w:b/>
                        </w:rPr>
                        <w:t>expression</w:t>
                      </w:r>
                      <w:proofErr w:type="gramEnd"/>
                      <w:r w:rsidRPr="008814A1">
                        <w:rPr>
                          <w:b/>
                        </w:rPr>
                        <w:t xml:space="preserve"> results amongst the three statistical packages.</w:t>
                      </w:r>
                      <w:r w:rsidRPr="00467760">
                        <w:t xml:space="preserve"> </w:t>
                      </w:r>
                    </w:p>
                  </w:txbxContent>
                </v:textbox>
                <w10:wrap type="square"/>
              </v:shape>
            </w:pict>
          </mc:Fallback>
        </mc:AlternateContent>
      </w:r>
      <w:r w:rsidR="003B5478">
        <w:rPr>
          <w:noProof/>
          <w:sz w:val="28"/>
          <w:szCs w:val="28"/>
        </w:rPr>
        <w:drawing>
          <wp:inline distT="0" distB="0" distL="0" distR="0">
            <wp:extent cx="3623590" cy="316334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riggsAntisense_diagram.png"/>
                    <pic:cNvPicPr/>
                  </pic:nvPicPr>
                  <pic:blipFill rotWithShape="1">
                    <a:blip r:embed="rId19">
                      <a:extLst>
                        <a:ext uri="{28A0092B-C50C-407E-A947-70E740481C1C}">
                          <a14:useLocalDpi xmlns:a14="http://schemas.microsoft.com/office/drawing/2010/main" val="0"/>
                        </a:ext>
                      </a:extLst>
                    </a:blip>
                    <a:srcRect l="20767" t="5369" r="18258"/>
                    <a:stretch/>
                  </pic:blipFill>
                  <pic:spPr bwMode="auto">
                    <a:xfrm>
                      <a:off x="0" y="0"/>
                      <a:ext cx="3624070" cy="3163761"/>
                    </a:xfrm>
                    <a:prstGeom prst="rect">
                      <a:avLst/>
                    </a:prstGeom>
                    <a:ln>
                      <a:noFill/>
                    </a:ln>
                    <a:extLst>
                      <a:ext uri="{53640926-AAD7-44D8-BBD7-CCE9431645EC}">
                        <a14:shadowObscured xmlns:a14="http://schemas.microsoft.com/office/drawing/2010/main"/>
                      </a:ext>
                    </a:extLst>
                  </pic:spPr>
                </pic:pic>
              </a:graphicData>
            </a:graphic>
          </wp:inline>
        </w:drawing>
      </w:r>
    </w:p>
    <w:p w:rsidR="00456E6E" w:rsidRDefault="00456E6E" w:rsidP="00456E6E">
      <w:pPr>
        <w:jc w:val="center"/>
        <w:rPr>
          <w:sz w:val="28"/>
          <w:szCs w:val="28"/>
        </w:rPr>
      </w:pPr>
    </w:p>
    <w:p w:rsidR="00456E6E" w:rsidRDefault="00456E6E" w:rsidP="005B57CB">
      <w:pPr>
        <w:rPr>
          <w:sz w:val="28"/>
          <w:szCs w:val="28"/>
        </w:rPr>
      </w:pPr>
      <w:r>
        <w:rPr>
          <w:noProof/>
        </w:rPr>
        <w:drawing>
          <wp:inline distT="0" distB="0" distL="0" distR="0" wp14:anchorId="443B7722" wp14:editId="38561A02">
            <wp:extent cx="5893112" cy="2969851"/>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93112" cy="2969851"/>
                    </a:xfrm>
                    <a:prstGeom prst="rect">
                      <a:avLst/>
                    </a:prstGeom>
                  </pic:spPr>
                </pic:pic>
              </a:graphicData>
            </a:graphic>
          </wp:inline>
        </w:drawing>
      </w:r>
    </w:p>
    <w:p w:rsidR="001C1436" w:rsidRDefault="0094532F" w:rsidP="005B57CB">
      <w:pPr>
        <w:rPr>
          <w:sz w:val="28"/>
          <w:szCs w:val="28"/>
        </w:rPr>
      </w:pPr>
      <w:r>
        <w:rPr>
          <w:b/>
        </w:rPr>
        <w:t>Figure 13</w:t>
      </w:r>
      <w:r w:rsidR="001C1436">
        <w:rPr>
          <w:b/>
        </w:rPr>
        <w:t>.  Normalized counts for the gene encoding for</w:t>
      </w:r>
      <w:r w:rsidR="00E75188">
        <w:rPr>
          <w:b/>
        </w:rPr>
        <w:t xml:space="preserve"> sense</w:t>
      </w:r>
      <w:r w:rsidR="00423F4D">
        <w:rPr>
          <w:b/>
        </w:rPr>
        <w:t xml:space="preserve"> DAN1</w:t>
      </w:r>
      <w:r w:rsidR="001C1436">
        <w:rPr>
          <w:b/>
        </w:rPr>
        <w:t>.</w:t>
      </w:r>
      <w:r w:rsidR="001C1436">
        <w:t xml:space="preserve">  The x-axis shows the group</w:t>
      </w:r>
      <w:r w:rsidR="0008083D">
        <w:t>s</w:t>
      </w:r>
      <w:r w:rsidR="001C1436">
        <w:t xml:space="preserve"> and the y-axis shows the normalized count</w:t>
      </w:r>
      <w:r w:rsidR="0008083D">
        <w:t>s</w:t>
      </w:r>
      <w:r w:rsidR="001C1436">
        <w:t>.</w:t>
      </w:r>
    </w:p>
    <w:p w:rsidR="00AF1E7A" w:rsidRDefault="00AF1E7A" w:rsidP="005B57CB">
      <w:pPr>
        <w:rPr>
          <w:sz w:val="28"/>
          <w:szCs w:val="28"/>
        </w:rPr>
      </w:pPr>
      <w:r>
        <w:rPr>
          <w:noProof/>
        </w:rPr>
        <w:drawing>
          <wp:inline distT="0" distB="0" distL="0" distR="0" wp14:anchorId="4029D5A8" wp14:editId="1FF65212">
            <wp:extent cx="5943600" cy="26219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2621915"/>
                    </a:xfrm>
                    <a:prstGeom prst="rect">
                      <a:avLst/>
                    </a:prstGeom>
                  </pic:spPr>
                </pic:pic>
              </a:graphicData>
            </a:graphic>
          </wp:inline>
        </w:drawing>
      </w:r>
    </w:p>
    <w:p w:rsidR="00E75188" w:rsidRDefault="00E75188" w:rsidP="00E75188">
      <w:pPr>
        <w:rPr>
          <w:sz w:val="28"/>
          <w:szCs w:val="28"/>
        </w:rPr>
      </w:pPr>
      <w:r>
        <w:rPr>
          <w:b/>
        </w:rPr>
        <w:t>Figure 14.  Normalized counts for the g</w:t>
      </w:r>
      <w:r w:rsidR="00423F4D">
        <w:rPr>
          <w:b/>
        </w:rPr>
        <w:t>ene encoding for antisense DAN1</w:t>
      </w:r>
      <w:r>
        <w:rPr>
          <w:b/>
        </w:rPr>
        <w:t>.</w:t>
      </w:r>
      <w:r>
        <w:t xml:space="preserve">  The x-axis shows the groups and the y-axis shows the normalized counts.</w:t>
      </w:r>
    </w:p>
    <w:p w:rsidR="00E75188" w:rsidRDefault="00E75188" w:rsidP="005B57CB">
      <w:pPr>
        <w:rPr>
          <w:sz w:val="28"/>
          <w:szCs w:val="28"/>
        </w:rPr>
      </w:pPr>
    </w:p>
    <w:p w:rsidR="0034676F" w:rsidRDefault="00357AD0" w:rsidP="005B57CB">
      <w:pPr>
        <w:rPr>
          <w:sz w:val="28"/>
          <w:szCs w:val="28"/>
        </w:rPr>
      </w:pPr>
      <w:r>
        <w:rPr>
          <w:noProof/>
        </w:rPr>
        <w:lastRenderedPageBreak/>
        <w:drawing>
          <wp:inline distT="0" distB="0" distL="0" distR="0" wp14:anchorId="0373A209" wp14:editId="1A6D9C65">
            <wp:extent cx="5943600" cy="29578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957830"/>
                    </a:xfrm>
                    <a:prstGeom prst="rect">
                      <a:avLst/>
                    </a:prstGeom>
                  </pic:spPr>
                </pic:pic>
              </a:graphicData>
            </a:graphic>
          </wp:inline>
        </w:drawing>
      </w:r>
    </w:p>
    <w:p w:rsidR="00CD087B" w:rsidRDefault="00CD087B" w:rsidP="00CD087B">
      <w:pPr>
        <w:rPr>
          <w:sz w:val="28"/>
          <w:szCs w:val="28"/>
        </w:rPr>
      </w:pPr>
      <w:r>
        <w:rPr>
          <w:b/>
        </w:rPr>
        <w:t xml:space="preserve">Figure 15.  Normalized counts for the gene </w:t>
      </w:r>
      <w:r w:rsidR="007D7661">
        <w:rPr>
          <w:b/>
        </w:rPr>
        <w:t>encoding for sense DAM1</w:t>
      </w:r>
      <w:r>
        <w:rPr>
          <w:b/>
        </w:rPr>
        <w:t>.</w:t>
      </w:r>
      <w:r>
        <w:t xml:space="preserve">  The x-axis shows the groups and the y-axis shows the normalized counts.</w:t>
      </w:r>
    </w:p>
    <w:p w:rsidR="00CD087B" w:rsidRDefault="00CD087B" w:rsidP="005B57CB">
      <w:pPr>
        <w:rPr>
          <w:sz w:val="28"/>
          <w:szCs w:val="28"/>
        </w:rPr>
      </w:pPr>
    </w:p>
    <w:p w:rsidR="00AE37F1" w:rsidRDefault="00AE37F1" w:rsidP="005B57CB">
      <w:pPr>
        <w:rPr>
          <w:sz w:val="28"/>
          <w:szCs w:val="28"/>
        </w:rPr>
      </w:pPr>
      <w:r>
        <w:rPr>
          <w:noProof/>
        </w:rPr>
        <w:drawing>
          <wp:inline distT="0" distB="0" distL="0" distR="0" wp14:anchorId="647D34C5" wp14:editId="364E8BF9">
            <wp:extent cx="5943600" cy="303657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036570"/>
                    </a:xfrm>
                    <a:prstGeom prst="rect">
                      <a:avLst/>
                    </a:prstGeom>
                  </pic:spPr>
                </pic:pic>
              </a:graphicData>
            </a:graphic>
          </wp:inline>
        </w:drawing>
      </w:r>
    </w:p>
    <w:p w:rsidR="00FD6A7D" w:rsidRDefault="00FD6A7D" w:rsidP="005B57CB">
      <w:pPr>
        <w:rPr>
          <w:sz w:val="28"/>
          <w:szCs w:val="28"/>
        </w:rPr>
      </w:pPr>
      <w:r>
        <w:rPr>
          <w:b/>
        </w:rPr>
        <w:t xml:space="preserve">Figure 16.  Normalized counts for the </w:t>
      </w:r>
      <w:r w:rsidR="003D0783">
        <w:rPr>
          <w:b/>
        </w:rPr>
        <w:t>gene encoding for antisense DAM1</w:t>
      </w:r>
      <w:r>
        <w:rPr>
          <w:b/>
        </w:rPr>
        <w:t>.</w:t>
      </w:r>
      <w:r>
        <w:t xml:space="preserve">  The x-axis shows the groups and the y-axis shows the normalized counts.</w:t>
      </w:r>
    </w:p>
    <w:p w:rsidR="00982840" w:rsidRDefault="00982840" w:rsidP="005B57CB">
      <w:pPr>
        <w:rPr>
          <w:sz w:val="28"/>
          <w:szCs w:val="28"/>
        </w:rPr>
      </w:pPr>
    </w:p>
    <w:p w:rsidR="00982840" w:rsidRDefault="00982840" w:rsidP="005B57CB">
      <w:pPr>
        <w:rPr>
          <w:sz w:val="28"/>
          <w:szCs w:val="28"/>
        </w:rPr>
      </w:pPr>
      <w:r>
        <w:rPr>
          <w:noProof/>
        </w:rPr>
        <w:lastRenderedPageBreak/>
        <w:drawing>
          <wp:inline distT="0" distB="0" distL="0" distR="0" wp14:anchorId="4AFC85BF" wp14:editId="322A3574">
            <wp:extent cx="5943600" cy="290957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909570"/>
                    </a:xfrm>
                    <a:prstGeom prst="rect">
                      <a:avLst/>
                    </a:prstGeom>
                  </pic:spPr>
                </pic:pic>
              </a:graphicData>
            </a:graphic>
          </wp:inline>
        </w:drawing>
      </w:r>
    </w:p>
    <w:p w:rsidR="00204586" w:rsidRDefault="00204586" w:rsidP="005B57CB">
      <w:pPr>
        <w:rPr>
          <w:sz w:val="28"/>
          <w:szCs w:val="28"/>
        </w:rPr>
      </w:pPr>
      <w:r>
        <w:rPr>
          <w:b/>
        </w:rPr>
        <w:t xml:space="preserve">Figure 17.  Normalized counts for the gene </w:t>
      </w:r>
      <w:r w:rsidR="008B367B">
        <w:rPr>
          <w:b/>
        </w:rPr>
        <w:t>encoding for sense CTT1</w:t>
      </w:r>
      <w:r>
        <w:rPr>
          <w:b/>
        </w:rPr>
        <w:t>.</w:t>
      </w:r>
      <w:r>
        <w:t xml:space="preserve">  The x-axis shows the groups and the y-axis shows the normalized counts.</w:t>
      </w:r>
    </w:p>
    <w:p w:rsidR="00357AD0" w:rsidRDefault="00D14E45" w:rsidP="005B57CB">
      <w:pPr>
        <w:rPr>
          <w:sz w:val="28"/>
          <w:szCs w:val="28"/>
        </w:rPr>
      </w:pPr>
      <w:r>
        <w:rPr>
          <w:noProof/>
        </w:rPr>
        <w:drawing>
          <wp:inline distT="0" distB="0" distL="0" distR="0" wp14:anchorId="7AF37F28" wp14:editId="0FC0902A">
            <wp:extent cx="5943600" cy="30365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036570"/>
                    </a:xfrm>
                    <a:prstGeom prst="rect">
                      <a:avLst/>
                    </a:prstGeom>
                  </pic:spPr>
                </pic:pic>
              </a:graphicData>
            </a:graphic>
          </wp:inline>
        </w:drawing>
      </w:r>
    </w:p>
    <w:p w:rsidR="001A7800" w:rsidRDefault="00054394" w:rsidP="001A7800">
      <w:pPr>
        <w:rPr>
          <w:sz w:val="28"/>
          <w:szCs w:val="28"/>
        </w:rPr>
      </w:pPr>
      <w:r>
        <w:rPr>
          <w:b/>
        </w:rPr>
        <w:t>Figure 18</w:t>
      </w:r>
      <w:r w:rsidR="001A7800">
        <w:rPr>
          <w:b/>
        </w:rPr>
        <w:t>.  Normalized counts for the gene enco</w:t>
      </w:r>
      <w:r w:rsidR="008C1DF6">
        <w:rPr>
          <w:b/>
        </w:rPr>
        <w:t>ding for antisense CTT1</w:t>
      </w:r>
      <w:r w:rsidR="001A7800">
        <w:rPr>
          <w:b/>
        </w:rPr>
        <w:t>.</w:t>
      </w:r>
      <w:r w:rsidR="001A7800">
        <w:t xml:space="preserve">  The x-axis shows the groups and the y-axis shows the normalized counts.</w:t>
      </w:r>
    </w:p>
    <w:p w:rsidR="001A7800" w:rsidRDefault="001A7800" w:rsidP="005B57CB">
      <w:pPr>
        <w:rPr>
          <w:sz w:val="28"/>
          <w:szCs w:val="28"/>
        </w:rPr>
      </w:pPr>
    </w:p>
    <w:p w:rsidR="00357AD0" w:rsidRDefault="00357AD0" w:rsidP="005B57CB">
      <w:pPr>
        <w:rPr>
          <w:sz w:val="28"/>
          <w:szCs w:val="28"/>
        </w:rPr>
      </w:pPr>
    </w:p>
    <w:p w:rsidR="0034676F" w:rsidRDefault="0034676F" w:rsidP="005B57CB">
      <w:pPr>
        <w:rPr>
          <w:b/>
          <w:sz w:val="28"/>
          <w:szCs w:val="28"/>
        </w:rPr>
      </w:pPr>
      <w:proofErr w:type="spellStart"/>
      <w:proofErr w:type="gramStart"/>
      <w:r w:rsidRPr="0034676F">
        <w:rPr>
          <w:b/>
          <w:sz w:val="28"/>
          <w:szCs w:val="28"/>
        </w:rPr>
        <w:t>lncRNA</w:t>
      </w:r>
      <w:proofErr w:type="spellEnd"/>
      <w:proofErr w:type="gramEnd"/>
      <w:r w:rsidRPr="0034676F">
        <w:rPr>
          <w:b/>
          <w:sz w:val="28"/>
          <w:szCs w:val="28"/>
        </w:rPr>
        <w:t xml:space="preserve"> results</w:t>
      </w:r>
    </w:p>
    <w:p w:rsidR="00A9108A" w:rsidRDefault="007B7CAC" w:rsidP="007B7CAC">
      <w:pPr>
        <w:rPr>
          <w:rFonts w:ascii="Calibri" w:eastAsia="Calibri" w:hAnsi="Calibri" w:cs="Times New Roman"/>
          <w:color w:val="000000"/>
        </w:rPr>
      </w:pPr>
      <w:r w:rsidRPr="007B7CAC">
        <w:rPr>
          <w:rFonts w:ascii="Calibri" w:eastAsia="Calibri" w:hAnsi="Calibri" w:cs="Times New Roman"/>
          <w:color w:val="000000"/>
        </w:rPr>
        <w:lastRenderedPageBreak/>
        <w:t> </w:t>
      </w:r>
    </w:p>
    <w:p w:rsidR="00F47A23" w:rsidRPr="00DA348C" w:rsidRDefault="00F47A23" w:rsidP="00131F59">
      <w:pPr>
        <w:jc w:val="both"/>
        <w:rPr>
          <w:rFonts w:ascii="Calibri" w:eastAsia="Calibri" w:hAnsi="Calibri" w:cs="Times New Roman"/>
          <w:color w:val="000000"/>
        </w:rPr>
      </w:pPr>
      <w:r w:rsidRPr="00F47A23">
        <w:rPr>
          <w:rFonts w:ascii="Calibri" w:eastAsia="Calibri" w:hAnsi="Calibri" w:cs="Times New Roman"/>
          <w:color w:val="000000"/>
        </w:rPr>
        <w:t xml:space="preserve">DESeq2 (Love et al., 2014), </w:t>
      </w:r>
      <w:r w:rsidR="00A024F5">
        <w:rPr>
          <w:rFonts w:ascii="Calibri" w:eastAsia="Calibri" w:hAnsi="Calibri" w:cs="Times New Roman"/>
          <w:color w:val="000000"/>
        </w:rPr>
        <w:t xml:space="preserve">and </w:t>
      </w:r>
      <w:proofErr w:type="spellStart"/>
      <w:r w:rsidRPr="00F47A23">
        <w:rPr>
          <w:rFonts w:ascii="Calibri" w:eastAsia="Calibri" w:hAnsi="Calibri" w:cs="Times New Roman"/>
          <w:color w:val="000000"/>
        </w:rPr>
        <w:t>edgeR</w:t>
      </w:r>
      <w:proofErr w:type="spellEnd"/>
      <w:r w:rsidRPr="00F47A23">
        <w:rPr>
          <w:rFonts w:ascii="Calibri" w:eastAsia="Calibri" w:hAnsi="Calibri" w:cs="Times New Roman"/>
          <w:color w:val="000000"/>
        </w:rPr>
        <w:t xml:space="preserve"> (Robinson et al., 2010; Robinson &amp; </w:t>
      </w:r>
      <w:proofErr w:type="spellStart"/>
      <w:r w:rsidRPr="00F47A23">
        <w:rPr>
          <w:rFonts w:ascii="Calibri" w:eastAsia="Calibri" w:hAnsi="Calibri" w:cs="Times New Roman"/>
          <w:color w:val="000000"/>
        </w:rPr>
        <w:t>Oshlack</w:t>
      </w:r>
      <w:proofErr w:type="spellEnd"/>
      <w:r w:rsidRPr="00F47A23">
        <w:rPr>
          <w:rFonts w:ascii="Calibri" w:eastAsia="Calibri" w:hAnsi="Calibri" w:cs="Times New Roman"/>
          <w:color w:val="000000"/>
        </w:rPr>
        <w:t>, 2010 were used to perform a differential expression analysis</w:t>
      </w:r>
      <w:r w:rsidR="00A024F5">
        <w:rPr>
          <w:rFonts w:ascii="Calibri" w:eastAsia="Calibri" w:hAnsi="Calibri" w:cs="Times New Roman"/>
          <w:color w:val="000000"/>
        </w:rPr>
        <w:t xml:space="preserve"> on </w:t>
      </w:r>
      <w:proofErr w:type="spellStart"/>
      <w:r w:rsidR="00A024F5">
        <w:rPr>
          <w:rFonts w:ascii="Calibri" w:eastAsia="Calibri" w:hAnsi="Calibri" w:cs="Times New Roman"/>
          <w:color w:val="000000"/>
        </w:rPr>
        <w:t>lncRNAs</w:t>
      </w:r>
      <w:proofErr w:type="spellEnd"/>
      <w:r w:rsidRPr="00F47A23">
        <w:rPr>
          <w:rFonts w:ascii="Calibri" w:eastAsia="Calibri" w:hAnsi="Calibri" w:cs="Times New Roman"/>
          <w:color w:val="000000"/>
        </w:rPr>
        <w:t xml:space="preserve">.  Controlling the FDR at 1%, we found a number of differentially expressed </w:t>
      </w:r>
      <w:proofErr w:type="spellStart"/>
      <w:r w:rsidR="00E36E62">
        <w:rPr>
          <w:rFonts w:ascii="Calibri" w:eastAsia="Calibri" w:hAnsi="Calibri" w:cs="Times New Roman"/>
          <w:color w:val="000000"/>
        </w:rPr>
        <w:t>lncRNA</w:t>
      </w:r>
      <w:proofErr w:type="spellEnd"/>
      <w:r w:rsidRPr="00F47A23">
        <w:rPr>
          <w:rFonts w:ascii="Calibri" w:eastAsia="Calibri" w:hAnsi="Calibri" w:cs="Times New Roman"/>
          <w:color w:val="000000"/>
        </w:rPr>
        <w:t xml:space="preserve"> when we compared various conditions and genotypes.  These differential expression results are summarized in Tables </w:t>
      </w:r>
      <w:r w:rsidR="00A024F5">
        <w:rPr>
          <w:rFonts w:ascii="Calibri" w:eastAsia="Calibri" w:hAnsi="Calibri" w:cs="Times New Roman"/>
          <w:color w:val="000000"/>
        </w:rPr>
        <w:t>9 and 10</w:t>
      </w:r>
      <w:r w:rsidRPr="00F47A23">
        <w:rPr>
          <w:rFonts w:ascii="Calibri" w:eastAsia="Calibri" w:hAnsi="Calibri" w:cs="Times New Roman"/>
          <w:color w:val="000000"/>
        </w:rPr>
        <w:t xml:space="preserve">.  </w:t>
      </w:r>
      <w:r w:rsidR="001E6665">
        <w:rPr>
          <w:rFonts w:ascii="Calibri" w:eastAsia="Calibri" w:hAnsi="Calibri" w:cs="Times New Roman"/>
          <w:color w:val="000000"/>
        </w:rPr>
        <w:t xml:space="preserve">A total of </w:t>
      </w:r>
      <w:r w:rsidR="001E6665" w:rsidRPr="007B7CAC">
        <w:t>2</w:t>
      </w:r>
      <w:r w:rsidR="001E6665">
        <w:t>,</w:t>
      </w:r>
      <w:r w:rsidR="001E6665" w:rsidRPr="007B7CAC">
        <w:t>425 out of 2</w:t>
      </w:r>
      <w:r w:rsidR="001E6665">
        <w:t>,</w:t>
      </w:r>
      <w:r w:rsidR="001E6665" w:rsidRPr="007B7CAC">
        <w:t>523</w:t>
      </w:r>
      <w:r w:rsidR="001E6665">
        <w:t xml:space="preserve"> (~96%) published </w:t>
      </w:r>
      <w:proofErr w:type="spellStart"/>
      <w:r w:rsidR="001E6665">
        <w:t>lncRNAs</w:t>
      </w:r>
      <w:proofErr w:type="spellEnd"/>
      <w:r w:rsidR="001E6665">
        <w:t xml:space="preserve"> used had reads aligning.</w:t>
      </w:r>
      <w:r w:rsidR="00DA348C">
        <w:rPr>
          <w:rFonts w:ascii="Calibri" w:eastAsia="Calibri" w:hAnsi="Calibri" w:cs="Times New Roman"/>
          <w:color w:val="000000"/>
        </w:rPr>
        <w:t xml:space="preserve">  </w:t>
      </w:r>
      <w:r w:rsidR="001E6665" w:rsidRPr="007B7CAC">
        <w:rPr>
          <w:rFonts w:ascii="Calibri" w:eastAsia="Calibri" w:hAnsi="Calibri" w:cs="Times New Roman"/>
          <w:color w:val="000000"/>
        </w:rPr>
        <w:t>The</w:t>
      </w:r>
      <w:r w:rsidR="00DA348C">
        <w:rPr>
          <w:rFonts w:ascii="Calibri" w:eastAsia="Calibri" w:hAnsi="Calibri" w:cs="Times New Roman"/>
          <w:color w:val="000000"/>
        </w:rPr>
        <w:t xml:space="preserve"> statistical analysis was run on merged </w:t>
      </w:r>
      <w:proofErr w:type="spellStart"/>
      <w:r w:rsidR="00DA348C">
        <w:rPr>
          <w:rFonts w:ascii="Calibri" w:eastAsia="Calibri" w:hAnsi="Calibri" w:cs="Times New Roman"/>
          <w:color w:val="000000"/>
        </w:rPr>
        <w:t>lncRNAs</w:t>
      </w:r>
      <w:proofErr w:type="spellEnd"/>
      <w:r w:rsidR="00DA348C">
        <w:rPr>
          <w:rFonts w:ascii="Calibri" w:eastAsia="Calibri" w:hAnsi="Calibri" w:cs="Times New Roman"/>
          <w:color w:val="000000"/>
        </w:rPr>
        <w:t xml:space="preserve">.  The reason for this is that there were many published </w:t>
      </w:r>
      <w:proofErr w:type="spellStart"/>
      <w:r w:rsidR="00DA348C">
        <w:rPr>
          <w:rFonts w:ascii="Calibri" w:eastAsia="Calibri" w:hAnsi="Calibri" w:cs="Times New Roman"/>
          <w:color w:val="000000"/>
        </w:rPr>
        <w:t>lncRNAs</w:t>
      </w:r>
      <w:proofErr w:type="spellEnd"/>
      <w:r w:rsidR="00DA348C">
        <w:rPr>
          <w:rFonts w:ascii="Calibri" w:eastAsia="Calibri" w:hAnsi="Calibri" w:cs="Times New Roman"/>
          <w:color w:val="000000"/>
        </w:rPr>
        <w:t xml:space="preserve"> which overlap with one another and are possibly one </w:t>
      </w:r>
      <w:proofErr w:type="spellStart"/>
      <w:r w:rsidR="00DA348C">
        <w:rPr>
          <w:rFonts w:ascii="Calibri" w:eastAsia="Calibri" w:hAnsi="Calibri" w:cs="Times New Roman"/>
          <w:color w:val="000000"/>
        </w:rPr>
        <w:t>lncRNA</w:t>
      </w:r>
      <w:proofErr w:type="spellEnd"/>
      <w:r w:rsidR="00DA348C">
        <w:rPr>
          <w:rFonts w:ascii="Calibri" w:eastAsia="Calibri" w:hAnsi="Calibri" w:cs="Times New Roman"/>
          <w:color w:val="000000"/>
        </w:rPr>
        <w:t xml:space="preserve">.  </w:t>
      </w:r>
      <w:r w:rsidR="001E6665" w:rsidRPr="007B7CAC">
        <w:rPr>
          <w:rFonts w:ascii="Calibri" w:eastAsia="Calibri" w:hAnsi="Calibri" w:cs="Times New Roman"/>
          <w:color w:val="000000"/>
        </w:rPr>
        <w:t xml:space="preserve"> </w:t>
      </w:r>
      <w:r w:rsidR="00DA348C">
        <w:rPr>
          <w:rFonts w:ascii="Calibri" w:eastAsia="Calibri" w:hAnsi="Calibri" w:cs="Times New Roman"/>
          <w:color w:val="000000"/>
        </w:rPr>
        <w:t xml:space="preserve">The </w:t>
      </w:r>
      <w:r w:rsidR="001E6665" w:rsidRPr="007B7CAC">
        <w:rPr>
          <w:rFonts w:ascii="Calibri" w:eastAsia="Calibri" w:hAnsi="Calibri" w:cs="Times New Roman"/>
          <w:color w:val="000000"/>
        </w:rPr>
        <w:t>merge</w:t>
      </w:r>
      <w:r w:rsidR="00DA348C">
        <w:rPr>
          <w:rFonts w:ascii="Calibri" w:eastAsia="Calibri" w:hAnsi="Calibri" w:cs="Times New Roman"/>
          <w:color w:val="000000"/>
        </w:rPr>
        <w:t xml:space="preserve">d </w:t>
      </w:r>
      <w:proofErr w:type="spellStart"/>
      <w:r w:rsidR="00DA348C">
        <w:rPr>
          <w:rFonts w:ascii="Calibri" w:eastAsia="Calibri" w:hAnsi="Calibri" w:cs="Times New Roman"/>
          <w:color w:val="000000"/>
        </w:rPr>
        <w:t>lncRNAs</w:t>
      </w:r>
      <w:proofErr w:type="spellEnd"/>
      <w:r w:rsidR="00DA348C">
        <w:rPr>
          <w:rFonts w:ascii="Calibri" w:eastAsia="Calibri" w:hAnsi="Calibri" w:cs="Times New Roman"/>
          <w:color w:val="000000"/>
        </w:rPr>
        <w:t xml:space="preserve"> </w:t>
      </w:r>
      <w:r w:rsidR="001E6665" w:rsidRPr="007B7CAC">
        <w:rPr>
          <w:rFonts w:ascii="Calibri" w:eastAsia="Calibri" w:hAnsi="Calibri" w:cs="Times New Roman"/>
          <w:color w:val="000000"/>
        </w:rPr>
        <w:t xml:space="preserve">could be a single CUT/SUT/NUT/XUT if they are not overlapped with each other in the same direction. Or, </w:t>
      </w:r>
      <w:r w:rsidR="00DA348C">
        <w:rPr>
          <w:rFonts w:ascii="Calibri" w:eastAsia="Calibri" w:hAnsi="Calibri" w:cs="Times New Roman"/>
          <w:color w:val="000000"/>
        </w:rPr>
        <w:t>they</w:t>
      </w:r>
      <w:r w:rsidR="001E6665" w:rsidRPr="007B7CAC">
        <w:rPr>
          <w:rFonts w:ascii="Calibri" w:eastAsia="Calibri" w:hAnsi="Calibri" w:cs="Times New Roman"/>
          <w:color w:val="000000"/>
        </w:rPr>
        <w:t xml:space="preserve"> could be a merged feature of any types of CUT/SUT/NUT/XUT if they are overlapped. </w:t>
      </w:r>
      <w:r w:rsidR="00DA348C">
        <w:rPr>
          <w:rFonts w:ascii="Calibri" w:eastAsia="Calibri" w:hAnsi="Calibri" w:cs="Times New Roman"/>
          <w:color w:val="000000"/>
        </w:rPr>
        <w:t xml:space="preserve">These merged features were re-defined for the purposes of the statistical analysis as </w:t>
      </w:r>
      <w:proofErr w:type="spellStart"/>
      <w:r w:rsidR="00DA348C">
        <w:rPr>
          <w:rFonts w:ascii="Calibri" w:eastAsia="Calibri" w:hAnsi="Calibri" w:cs="Times New Roman"/>
          <w:color w:val="000000"/>
        </w:rPr>
        <w:t>merge_X</w:t>
      </w:r>
      <w:proofErr w:type="spellEnd"/>
      <w:r w:rsidR="00DA348C">
        <w:rPr>
          <w:rFonts w:ascii="Calibri" w:eastAsia="Calibri" w:hAnsi="Calibri" w:cs="Times New Roman"/>
          <w:color w:val="000000"/>
        </w:rPr>
        <w:t xml:space="preserve">, with X being an integer.  </w:t>
      </w:r>
      <w:r w:rsidR="001E6665" w:rsidRPr="007B7CAC">
        <w:rPr>
          <w:rFonts w:ascii="Calibri" w:eastAsia="Calibri" w:hAnsi="Calibri" w:cs="Times New Roman"/>
          <w:color w:val="000000"/>
        </w:rPr>
        <w:t xml:space="preserve">The </w:t>
      </w:r>
      <w:proofErr w:type="spellStart"/>
      <w:r w:rsidR="001E6665" w:rsidRPr="007B7CAC">
        <w:rPr>
          <w:rFonts w:ascii="Calibri" w:eastAsia="Calibri" w:hAnsi="Calibri" w:cs="Times New Roman"/>
          <w:color w:val="000000"/>
        </w:rPr>
        <w:t>merge_X</w:t>
      </w:r>
      <w:proofErr w:type="spellEnd"/>
      <w:r w:rsidR="001E6665" w:rsidRPr="007B7CAC">
        <w:rPr>
          <w:rFonts w:ascii="Calibri" w:eastAsia="Calibri" w:hAnsi="Calibri" w:cs="Times New Roman"/>
          <w:color w:val="000000"/>
        </w:rPr>
        <w:t xml:space="preserve"> could be intergenic or overlapped with genes. In the latter case, it could associate with one gene or multiple genes.</w:t>
      </w:r>
      <w:r w:rsidR="00DA348C">
        <w:rPr>
          <w:rFonts w:ascii="Calibri" w:eastAsia="Calibri" w:hAnsi="Calibri" w:cs="Times New Roman"/>
          <w:color w:val="000000"/>
        </w:rPr>
        <w:t xml:space="preserve">  If </w:t>
      </w:r>
      <w:proofErr w:type="spellStart"/>
      <w:r w:rsidR="00DA348C">
        <w:rPr>
          <w:rFonts w:ascii="Calibri" w:eastAsia="Calibri" w:hAnsi="Calibri" w:cs="Times New Roman"/>
          <w:color w:val="000000"/>
        </w:rPr>
        <w:t>merge_X</w:t>
      </w:r>
      <w:proofErr w:type="spellEnd"/>
      <w:r w:rsidR="00DA348C">
        <w:rPr>
          <w:rFonts w:ascii="Calibri" w:eastAsia="Calibri" w:hAnsi="Calibri" w:cs="Times New Roman"/>
          <w:color w:val="000000"/>
        </w:rPr>
        <w:t xml:space="preserve"> overlaps with multiple genes, there will be multiple rows for </w:t>
      </w:r>
      <w:proofErr w:type="spellStart"/>
      <w:r w:rsidR="00DA348C">
        <w:rPr>
          <w:rFonts w:ascii="Calibri" w:eastAsia="Calibri" w:hAnsi="Calibri" w:cs="Times New Roman"/>
          <w:color w:val="000000"/>
        </w:rPr>
        <w:t>merge_X</w:t>
      </w:r>
      <w:proofErr w:type="spellEnd"/>
      <w:r w:rsidR="00DA348C">
        <w:rPr>
          <w:rFonts w:ascii="Calibri" w:eastAsia="Calibri" w:hAnsi="Calibri" w:cs="Times New Roman"/>
          <w:color w:val="000000"/>
        </w:rPr>
        <w:t xml:space="preserve"> in the results tables, however the statistics output by DESeq2 would</w:t>
      </w:r>
      <w:r w:rsidR="0092754A">
        <w:rPr>
          <w:rFonts w:ascii="Calibri" w:eastAsia="Calibri" w:hAnsi="Calibri" w:cs="Times New Roman"/>
          <w:color w:val="000000"/>
        </w:rPr>
        <w:t xml:space="preserve"> be the same for each of the rows</w:t>
      </w:r>
      <w:r w:rsidR="00DF3761">
        <w:rPr>
          <w:rFonts w:ascii="Calibri" w:eastAsia="Calibri" w:hAnsi="Calibri" w:cs="Times New Roman"/>
          <w:color w:val="000000"/>
        </w:rPr>
        <w:t xml:space="preserve"> associated with </w:t>
      </w:r>
      <w:proofErr w:type="spellStart"/>
      <w:r w:rsidR="00DF3761">
        <w:rPr>
          <w:rFonts w:ascii="Calibri" w:eastAsia="Calibri" w:hAnsi="Calibri" w:cs="Times New Roman"/>
          <w:color w:val="000000"/>
        </w:rPr>
        <w:t>merge_X</w:t>
      </w:r>
      <w:proofErr w:type="spellEnd"/>
      <w:r w:rsidR="0092754A">
        <w:rPr>
          <w:rFonts w:ascii="Calibri" w:eastAsia="Calibri" w:hAnsi="Calibri" w:cs="Times New Roman"/>
          <w:color w:val="000000"/>
        </w:rPr>
        <w:t>.</w:t>
      </w:r>
      <w:r w:rsidR="00BD19B3">
        <w:rPr>
          <w:rFonts w:ascii="Calibri" w:eastAsia="Calibri" w:hAnsi="Calibri" w:cs="Times New Roman"/>
          <w:color w:val="000000"/>
        </w:rPr>
        <w:t xml:space="preserve">  As seen in Figure 19, there is a high degree of overlap between the results of DESeq2 and </w:t>
      </w:r>
      <w:proofErr w:type="spellStart"/>
      <w:r w:rsidR="00BD19B3">
        <w:rPr>
          <w:rFonts w:ascii="Calibri" w:eastAsia="Calibri" w:hAnsi="Calibri" w:cs="Times New Roman"/>
          <w:color w:val="000000"/>
        </w:rPr>
        <w:t>edgeR</w:t>
      </w:r>
      <w:proofErr w:type="spellEnd"/>
      <w:r w:rsidR="00BD19B3">
        <w:rPr>
          <w:rFonts w:ascii="Calibri" w:eastAsia="Calibri" w:hAnsi="Calibri" w:cs="Times New Roman"/>
          <w:color w:val="000000"/>
        </w:rPr>
        <w:t>.</w:t>
      </w:r>
    </w:p>
    <w:p w:rsidR="00A9108A" w:rsidRPr="007B7CAC" w:rsidRDefault="00A9108A" w:rsidP="005B57CB"/>
    <w:p w:rsidR="00FF01AC" w:rsidRPr="00054394" w:rsidRDefault="00816E23" w:rsidP="00131F59">
      <w:pPr>
        <w:jc w:val="both"/>
        <w:rPr>
          <w:b/>
        </w:rPr>
      </w:pPr>
      <w:r w:rsidRPr="00054394">
        <w:rPr>
          <w:b/>
        </w:rPr>
        <w:t>Table 9</w:t>
      </w:r>
      <w:r w:rsidR="00FF01AC" w:rsidRPr="00054394">
        <w:rPr>
          <w:b/>
        </w:rPr>
        <w:t xml:space="preserve">. </w:t>
      </w:r>
      <w:r w:rsidR="00054394" w:rsidRPr="00054394">
        <w:rPr>
          <w:b/>
        </w:rPr>
        <w:t xml:space="preserve">Differential expression </w:t>
      </w:r>
      <w:r w:rsidR="00FF01AC" w:rsidRPr="00054394">
        <w:rPr>
          <w:b/>
        </w:rPr>
        <w:t xml:space="preserve">DESeq2 results for </w:t>
      </w:r>
      <w:proofErr w:type="spellStart"/>
      <w:r w:rsidR="00FF01AC" w:rsidRPr="00054394">
        <w:rPr>
          <w:b/>
        </w:rPr>
        <w:t>lncRNA</w:t>
      </w:r>
      <w:proofErr w:type="spellEnd"/>
      <w:r w:rsidR="00054394" w:rsidRPr="00054394">
        <w:rPr>
          <w:b/>
        </w:rPr>
        <w:t>.</w:t>
      </w:r>
      <w:r w:rsidR="00781DCF">
        <w:rPr>
          <w:b/>
        </w:rPr>
        <w:t xml:space="preserve">  </w:t>
      </w:r>
      <w:r w:rsidR="00781DCF">
        <w:t>The number of genes found to be differentially expressed</w:t>
      </w:r>
      <w:r w:rsidR="00D81C4C">
        <w:t xml:space="preserve"> by DESeq2</w:t>
      </w:r>
      <w:r w:rsidR="00781DCF">
        <w:t xml:space="preserve"> at a 1% false discovery rate are shown, along with the number of </w:t>
      </w:r>
      <w:proofErr w:type="spellStart"/>
      <w:r w:rsidR="00E12310">
        <w:t>lncRNA</w:t>
      </w:r>
      <w:proofErr w:type="spellEnd"/>
      <w:r w:rsidR="00781DCF">
        <w:t xml:space="preserve"> differentially expressed when an additional 2 fold change cutoff is applied.  The number of </w:t>
      </w:r>
      <w:proofErr w:type="spellStart"/>
      <w:r w:rsidR="00E12310">
        <w:t>lncRNA</w:t>
      </w:r>
      <w:proofErr w:type="spellEnd"/>
      <w:r w:rsidR="00781DCF">
        <w:t xml:space="preserve"> up-regulated and down regulated are also shown.  For each comparison, </w:t>
      </w:r>
      <w:proofErr w:type="gramStart"/>
      <w:r w:rsidR="00781DCF">
        <w:t>A</w:t>
      </w:r>
      <w:proofErr w:type="gramEnd"/>
      <w:r w:rsidR="00781DCF">
        <w:t xml:space="preserve"> vs B, fold change </w:t>
      </w:r>
      <w:r w:rsidR="00F146C1">
        <w:t>was calculated as condition A/c</w:t>
      </w:r>
      <w:r w:rsidR="00781DCF">
        <w:t>ondition B.</w:t>
      </w:r>
    </w:p>
    <w:tbl>
      <w:tblPr>
        <w:tblStyle w:val="TableGrid"/>
        <w:tblW w:w="0" w:type="auto"/>
        <w:tblLook w:val="04A0" w:firstRow="1" w:lastRow="0" w:firstColumn="1" w:lastColumn="0" w:noHBand="0" w:noVBand="1"/>
      </w:tblPr>
      <w:tblGrid>
        <w:gridCol w:w="3393"/>
        <w:gridCol w:w="1192"/>
        <w:gridCol w:w="1280"/>
        <w:gridCol w:w="1739"/>
        <w:gridCol w:w="1746"/>
      </w:tblGrid>
      <w:tr w:rsidR="00FF01AC" w:rsidRPr="007B7CAC" w:rsidTr="00D66E77">
        <w:tc>
          <w:tcPr>
            <w:tcW w:w="3393" w:type="dxa"/>
          </w:tcPr>
          <w:p w:rsidR="00FF01AC" w:rsidRPr="007B7CAC" w:rsidRDefault="00FF01AC" w:rsidP="00D66E77">
            <w:pPr>
              <w:jc w:val="center"/>
              <w:rPr>
                <w:b/>
              </w:rPr>
            </w:pPr>
            <w:r w:rsidRPr="007B7CAC">
              <w:rPr>
                <w:b/>
              </w:rPr>
              <w:t>Comparison</w:t>
            </w:r>
          </w:p>
        </w:tc>
        <w:tc>
          <w:tcPr>
            <w:tcW w:w="1192" w:type="dxa"/>
          </w:tcPr>
          <w:p w:rsidR="00FF01AC" w:rsidRPr="007B7CAC" w:rsidRDefault="00FF01AC" w:rsidP="00D66E77">
            <w:pPr>
              <w:jc w:val="center"/>
              <w:rPr>
                <w:b/>
              </w:rPr>
            </w:pPr>
            <w:r w:rsidRPr="007B7CAC">
              <w:rPr>
                <w:b/>
              </w:rPr>
              <w:t>FDR&lt;=0.01</w:t>
            </w:r>
          </w:p>
        </w:tc>
        <w:tc>
          <w:tcPr>
            <w:tcW w:w="1280" w:type="dxa"/>
          </w:tcPr>
          <w:p w:rsidR="00FF01AC" w:rsidRPr="007B7CAC" w:rsidRDefault="00FF01AC" w:rsidP="00D66E77">
            <w:pPr>
              <w:jc w:val="center"/>
              <w:rPr>
                <w:b/>
              </w:rPr>
            </w:pPr>
            <w:r w:rsidRPr="007B7CAC">
              <w:rPr>
                <w:b/>
              </w:rPr>
              <w:t># DEGs (FC&gt;2)</w:t>
            </w:r>
          </w:p>
        </w:tc>
        <w:tc>
          <w:tcPr>
            <w:tcW w:w="1739" w:type="dxa"/>
          </w:tcPr>
          <w:p w:rsidR="00FF01AC" w:rsidRPr="007B7CAC" w:rsidRDefault="00FF01AC" w:rsidP="00D66E77">
            <w:pPr>
              <w:jc w:val="center"/>
              <w:rPr>
                <w:b/>
              </w:rPr>
            </w:pPr>
            <w:r w:rsidRPr="007B7CAC">
              <w:rPr>
                <w:b/>
              </w:rPr>
              <w:t># up</w:t>
            </w:r>
          </w:p>
        </w:tc>
        <w:tc>
          <w:tcPr>
            <w:tcW w:w="1746" w:type="dxa"/>
          </w:tcPr>
          <w:p w:rsidR="00FF01AC" w:rsidRPr="007B7CAC" w:rsidRDefault="00FF01AC" w:rsidP="00D66E77">
            <w:pPr>
              <w:jc w:val="center"/>
              <w:rPr>
                <w:b/>
              </w:rPr>
            </w:pPr>
            <w:r w:rsidRPr="007B7CAC">
              <w:rPr>
                <w:b/>
              </w:rPr>
              <w:t># down</w:t>
            </w:r>
          </w:p>
        </w:tc>
      </w:tr>
      <w:tr w:rsidR="00FF01AC" w:rsidRPr="007B7CAC" w:rsidTr="00D66E77">
        <w:tc>
          <w:tcPr>
            <w:tcW w:w="3393" w:type="dxa"/>
          </w:tcPr>
          <w:p w:rsidR="00FF01AC" w:rsidRPr="007B7CAC" w:rsidRDefault="00FF01AC" w:rsidP="00D66E77">
            <w:r w:rsidRPr="007B7CAC">
              <w:t>WT anaerobic vs WT</w:t>
            </w:r>
          </w:p>
        </w:tc>
        <w:tc>
          <w:tcPr>
            <w:tcW w:w="1192" w:type="dxa"/>
          </w:tcPr>
          <w:p w:rsidR="00FF01AC" w:rsidRPr="007B7CAC" w:rsidRDefault="003D7E1D" w:rsidP="00D66E77">
            <w:pPr>
              <w:jc w:val="center"/>
            </w:pPr>
            <w:r w:rsidRPr="007B7CAC">
              <w:t>1568</w:t>
            </w:r>
          </w:p>
        </w:tc>
        <w:tc>
          <w:tcPr>
            <w:tcW w:w="1280" w:type="dxa"/>
          </w:tcPr>
          <w:p w:rsidR="00FF01AC" w:rsidRPr="007B7CAC" w:rsidRDefault="003D7E1D" w:rsidP="00D66E77">
            <w:pPr>
              <w:jc w:val="center"/>
            </w:pPr>
            <w:r w:rsidRPr="007B7CAC">
              <w:t>785</w:t>
            </w:r>
          </w:p>
        </w:tc>
        <w:tc>
          <w:tcPr>
            <w:tcW w:w="1739" w:type="dxa"/>
          </w:tcPr>
          <w:p w:rsidR="00FF01AC" w:rsidRPr="007B7CAC" w:rsidRDefault="003D7E1D" w:rsidP="00D66E77">
            <w:pPr>
              <w:jc w:val="center"/>
            </w:pPr>
            <w:r w:rsidRPr="007B7CAC">
              <w:t>374</w:t>
            </w:r>
          </w:p>
        </w:tc>
        <w:tc>
          <w:tcPr>
            <w:tcW w:w="1746" w:type="dxa"/>
          </w:tcPr>
          <w:p w:rsidR="00FF01AC" w:rsidRPr="007B7CAC" w:rsidRDefault="003D7E1D" w:rsidP="00D66E77">
            <w:pPr>
              <w:jc w:val="center"/>
            </w:pPr>
            <w:r w:rsidRPr="007B7CAC">
              <w:t>411</w:t>
            </w:r>
          </w:p>
        </w:tc>
      </w:tr>
      <w:tr w:rsidR="00FF01AC" w:rsidRPr="007B7CAC" w:rsidTr="00D66E77">
        <w:tc>
          <w:tcPr>
            <w:tcW w:w="3393" w:type="dxa"/>
          </w:tcPr>
          <w:p w:rsidR="00FF01AC" w:rsidRPr="007B7CAC" w:rsidRDefault="00FF01AC" w:rsidP="00D66E77">
            <w:r w:rsidRPr="007B7CAC">
              <w:rPr>
                <w:i/>
              </w:rPr>
              <w:t>set1</w:t>
            </w:r>
            <w:r w:rsidRPr="007B7CAC">
              <w:t>Δ vs WT</w:t>
            </w:r>
          </w:p>
        </w:tc>
        <w:tc>
          <w:tcPr>
            <w:tcW w:w="1192" w:type="dxa"/>
          </w:tcPr>
          <w:p w:rsidR="00FF01AC" w:rsidRPr="007B7CAC" w:rsidRDefault="003A6769" w:rsidP="00D66E77">
            <w:pPr>
              <w:jc w:val="center"/>
            </w:pPr>
            <w:r w:rsidRPr="007B7CAC">
              <w:t>1562</w:t>
            </w:r>
          </w:p>
        </w:tc>
        <w:tc>
          <w:tcPr>
            <w:tcW w:w="1280" w:type="dxa"/>
          </w:tcPr>
          <w:p w:rsidR="00FF01AC" w:rsidRPr="007B7CAC" w:rsidRDefault="003A6769" w:rsidP="00D66E77">
            <w:pPr>
              <w:jc w:val="center"/>
            </w:pPr>
            <w:r w:rsidRPr="007B7CAC">
              <w:t>801</w:t>
            </w:r>
          </w:p>
        </w:tc>
        <w:tc>
          <w:tcPr>
            <w:tcW w:w="1739" w:type="dxa"/>
          </w:tcPr>
          <w:p w:rsidR="00FF01AC" w:rsidRPr="007B7CAC" w:rsidRDefault="003A6769" w:rsidP="00D66E77">
            <w:pPr>
              <w:jc w:val="center"/>
            </w:pPr>
            <w:r w:rsidRPr="007B7CAC">
              <w:t>349</w:t>
            </w:r>
          </w:p>
        </w:tc>
        <w:tc>
          <w:tcPr>
            <w:tcW w:w="1746" w:type="dxa"/>
          </w:tcPr>
          <w:p w:rsidR="00FF01AC" w:rsidRPr="007B7CAC" w:rsidRDefault="003A6769" w:rsidP="00D66E77">
            <w:pPr>
              <w:jc w:val="center"/>
            </w:pPr>
            <w:r w:rsidRPr="007B7CAC">
              <w:t>452</w:t>
            </w:r>
          </w:p>
        </w:tc>
      </w:tr>
      <w:tr w:rsidR="00FF01AC" w:rsidRPr="007B7CAC" w:rsidTr="00D66E77">
        <w:tc>
          <w:tcPr>
            <w:tcW w:w="3393" w:type="dxa"/>
          </w:tcPr>
          <w:p w:rsidR="00FF01AC" w:rsidRPr="007B7CAC" w:rsidRDefault="00FF01AC" w:rsidP="00D66E77">
            <w:r w:rsidRPr="007B7CAC">
              <w:rPr>
                <w:i/>
              </w:rPr>
              <w:t>set4</w:t>
            </w:r>
            <w:r w:rsidRPr="007B7CAC">
              <w:t xml:space="preserve">Δ vs </w:t>
            </w:r>
            <w:r w:rsidRPr="007B7CAC">
              <w:rPr>
                <w:i/>
              </w:rPr>
              <w:t>set1</w:t>
            </w:r>
            <w:r w:rsidRPr="007B7CAC">
              <w:t>Δ</w:t>
            </w:r>
          </w:p>
        </w:tc>
        <w:tc>
          <w:tcPr>
            <w:tcW w:w="1192" w:type="dxa"/>
          </w:tcPr>
          <w:p w:rsidR="00FF01AC" w:rsidRPr="007B7CAC" w:rsidRDefault="00AE1AA9" w:rsidP="00D66E77">
            <w:pPr>
              <w:jc w:val="center"/>
            </w:pPr>
            <w:r w:rsidRPr="007B7CAC">
              <w:t>1719</w:t>
            </w:r>
          </w:p>
        </w:tc>
        <w:tc>
          <w:tcPr>
            <w:tcW w:w="1280" w:type="dxa"/>
          </w:tcPr>
          <w:p w:rsidR="00FF01AC" w:rsidRPr="007B7CAC" w:rsidRDefault="00AE1AA9" w:rsidP="00D66E77">
            <w:pPr>
              <w:jc w:val="center"/>
            </w:pPr>
            <w:r w:rsidRPr="007B7CAC">
              <w:t>850</w:t>
            </w:r>
          </w:p>
        </w:tc>
        <w:tc>
          <w:tcPr>
            <w:tcW w:w="1739" w:type="dxa"/>
          </w:tcPr>
          <w:p w:rsidR="00FF01AC" w:rsidRPr="007B7CAC" w:rsidRDefault="00AE1AA9" w:rsidP="00D66E77">
            <w:pPr>
              <w:jc w:val="center"/>
            </w:pPr>
            <w:r w:rsidRPr="007B7CAC">
              <w:t>548</w:t>
            </w:r>
          </w:p>
        </w:tc>
        <w:tc>
          <w:tcPr>
            <w:tcW w:w="1746" w:type="dxa"/>
          </w:tcPr>
          <w:p w:rsidR="00FF01AC" w:rsidRPr="007B7CAC" w:rsidRDefault="00AE1AA9" w:rsidP="00D66E77">
            <w:pPr>
              <w:jc w:val="center"/>
            </w:pPr>
            <w:r w:rsidRPr="007B7CAC">
              <w:t>302</w:t>
            </w:r>
          </w:p>
        </w:tc>
      </w:tr>
      <w:tr w:rsidR="00FF01AC" w:rsidRPr="007B7CAC" w:rsidTr="00D66E77">
        <w:tc>
          <w:tcPr>
            <w:tcW w:w="3393" w:type="dxa"/>
          </w:tcPr>
          <w:p w:rsidR="00FF01AC" w:rsidRPr="007B7CAC" w:rsidRDefault="00FF01AC" w:rsidP="00D66E77">
            <w:r w:rsidRPr="007B7CAC">
              <w:rPr>
                <w:i/>
              </w:rPr>
              <w:t>set4</w:t>
            </w:r>
            <w:r w:rsidRPr="007B7CAC">
              <w:t>Δ vs WT</w:t>
            </w:r>
          </w:p>
        </w:tc>
        <w:tc>
          <w:tcPr>
            <w:tcW w:w="1192" w:type="dxa"/>
          </w:tcPr>
          <w:p w:rsidR="00FF01AC" w:rsidRPr="007B7CAC" w:rsidRDefault="0029069C" w:rsidP="00D66E77">
            <w:pPr>
              <w:jc w:val="center"/>
            </w:pPr>
            <w:r w:rsidRPr="007B7CAC">
              <w:t>1810</w:t>
            </w:r>
          </w:p>
        </w:tc>
        <w:tc>
          <w:tcPr>
            <w:tcW w:w="1280" w:type="dxa"/>
          </w:tcPr>
          <w:p w:rsidR="00FF01AC" w:rsidRPr="007B7CAC" w:rsidRDefault="0029069C" w:rsidP="00D66E77">
            <w:pPr>
              <w:jc w:val="center"/>
            </w:pPr>
            <w:r w:rsidRPr="007B7CAC">
              <w:t>957</w:t>
            </w:r>
          </w:p>
        </w:tc>
        <w:tc>
          <w:tcPr>
            <w:tcW w:w="1739" w:type="dxa"/>
          </w:tcPr>
          <w:p w:rsidR="00FF01AC" w:rsidRPr="007B7CAC" w:rsidRDefault="0029069C" w:rsidP="00D66E77">
            <w:pPr>
              <w:jc w:val="center"/>
            </w:pPr>
            <w:r w:rsidRPr="007B7CAC">
              <w:t>550</w:t>
            </w:r>
          </w:p>
        </w:tc>
        <w:tc>
          <w:tcPr>
            <w:tcW w:w="1746" w:type="dxa"/>
          </w:tcPr>
          <w:p w:rsidR="00FF01AC" w:rsidRPr="007B7CAC" w:rsidRDefault="0029069C" w:rsidP="00D66E77">
            <w:pPr>
              <w:jc w:val="center"/>
            </w:pPr>
            <w:r w:rsidRPr="007B7CAC">
              <w:t>407</w:t>
            </w:r>
          </w:p>
        </w:tc>
      </w:tr>
      <w:tr w:rsidR="00FF01AC" w:rsidRPr="007B7CAC" w:rsidTr="00D66E77">
        <w:tc>
          <w:tcPr>
            <w:tcW w:w="3393" w:type="dxa"/>
          </w:tcPr>
          <w:p w:rsidR="00FF01AC" w:rsidRPr="007B7CAC" w:rsidRDefault="00FF01AC" w:rsidP="00D66E77">
            <w:r w:rsidRPr="007B7CAC">
              <w:rPr>
                <w:i/>
              </w:rPr>
              <w:t>set1</w:t>
            </w:r>
            <w:r w:rsidRPr="007B7CAC">
              <w:t>Δ at 41°C vs set1</w:t>
            </w:r>
          </w:p>
        </w:tc>
        <w:tc>
          <w:tcPr>
            <w:tcW w:w="1192" w:type="dxa"/>
          </w:tcPr>
          <w:p w:rsidR="00FF01AC" w:rsidRPr="007B7CAC" w:rsidRDefault="006A54DF" w:rsidP="00D66E77">
            <w:pPr>
              <w:jc w:val="center"/>
            </w:pPr>
            <w:r w:rsidRPr="007B7CAC">
              <w:t>1488</w:t>
            </w:r>
          </w:p>
        </w:tc>
        <w:tc>
          <w:tcPr>
            <w:tcW w:w="1280" w:type="dxa"/>
          </w:tcPr>
          <w:p w:rsidR="00FF01AC" w:rsidRPr="007B7CAC" w:rsidRDefault="006A54DF" w:rsidP="00D66E77">
            <w:pPr>
              <w:jc w:val="center"/>
            </w:pPr>
            <w:r w:rsidRPr="007B7CAC">
              <w:t>649</w:t>
            </w:r>
          </w:p>
        </w:tc>
        <w:tc>
          <w:tcPr>
            <w:tcW w:w="1739" w:type="dxa"/>
          </w:tcPr>
          <w:p w:rsidR="00FF01AC" w:rsidRPr="007B7CAC" w:rsidRDefault="006A54DF" w:rsidP="00D66E77">
            <w:pPr>
              <w:jc w:val="center"/>
            </w:pPr>
            <w:r w:rsidRPr="007B7CAC">
              <w:t>428</w:t>
            </w:r>
          </w:p>
        </w:tc>
        <w:tc>
          <w:tcPr>
            <w:tcW w:w="1746" w:type="dxa"/>
          </w:tcPr>
          <w:p w:rsidR="00FF01AC" w:rsidRPr="007B7CAC" w:rsidRDefault="006A54DF" w:rsidP="00D66E77">
            <w:pPr>
              <w:jc w:val="center"/>
            </w:pPr>
            <w:r w:rsidRPr="007B7CAC">
              <w:t>221</w:t>
            </w:r>
          </w:p>
        </w:tc>
      </w:tr>
      <w:tr w:rsidR="00FF01AC" w:rsidRPr="007B7CAC" w:rsidTr="00D66E77">
        <w:tc>
          <w:tcPr>
            <w:tcW w:w="3393" w:type="dxa"/>
          </w:tcPr>
          <w:p w:rsidR="00FF01AC" w:rsidRPr="007B7CAC" w:rsidRDefault="00FF01AC" w:rsidP="00D66E77">
            <w:r w:rsidRPr="007B7CAC">
              <w:rPr>
                <w:i/>
              </w:rPr>
              <w:t>set4</w:t>
            </w:r>
            <w:r w:rsidRPr="007B7CAC">
              <w:t xml:space="preserve">Δ anaerobic vs </w:t>
            </w:r>
            <w:r w:rsidRPr="007B7CAC">
              <w:rPr>
                <w:i/>
              </w:rPr>
              <w:t>set4</w:t>
            </w:r>
            <w:r w:rsidRPr="007B7CAC">
              <w:t>Δ</w:t>
            </w:r>
          </w:p>
        </w:tc>
        <w:tc>
          <w:tcPr>
            <w:tcW w:w="1192" w:type="dxa"/>
          </w:tcPr>
          <w:p w:rsidR="00FF01AC" w:rsidRPr="007B7CAC" w:rsidRDefault="005F2328" w:rsidP="00D66E77">
            <w:pPr>
              <w:jc w:val="center"/>
            </w:pPr>
            <w:r w:rsidRPr="007B7CAC">
              <w:t>1786</w:t>
            </w:r>
          </w:p>
        </w:tc>
        <w:tc>
          <w:tcPr>
            <w:tcW w:w="1280" w:type="dxa"/>
          </w:tcPr>
          <w:p w:rsidR="00FF01AC" w:rsidRPr="007B7CAC" w:rsidRDefault="005F2328" w:rsidP="00D66E77">
            <w:pPr>
              <w:jc w:val="center"/>
            </w:pPr>
            <w:r w:rsidRPr="007B7CAC">
              <w:t>991</w:t>
            </w:r>
          </w:p>
        </w:tc>
        <w:tc>
          <w:tcPr>
            <w:tcW w:w="1739" w:type="dxa"/>
          </w:tcPr>
          <w:p w:rsidR="00FF01AC" w:rsidRPr="007B7CAC" w:rsidRDefault="005F2328" w:rsidP="00D66E77">
            <w:pPr>
              <w:jc w:val="center"/>
            </w:pPr>
            <w:r w:rsidRPr="007B7CAC">
              <w:t>435</w:t>
            </w:r>
          </w:p>
        </w:tc>
        <w:tc>
          <w:tcPr>
            <w:tcW w:w="1746" w:type="dxa"/>
          </w:tcPr>
          <w:p w:rsidR="00FF01AC" w:rsidRPr="007B7CAC" w:rsidRDefault="005F2328" w:rsidP="00D66E77">
            <w:pPr>
              <w:jc w:val="center"/>
            </w:pPr>
            <w:r w:rsidRPr="007B7CAC">
              <w:t>556</w:t>
            </w:r>
          </w:p>
        </w:tc>
      </w:tr>
      <w:tr w:rsidR="00FF01AC" w:rsidRPr="007B7CAC" w:rsidTr="00D66E77">
        <w:tc>
          <w:tcPr>
            <w:tcW w:w="3393" w:type="dxa"/>
          </w:tcPr>
          <w:p w:rsidR="00FF01AC" w:rsidRPr="007B7CAC" w:rsidRDefault="00FF01AC" w:rsidP="00D66E77">
            <w:r w:rsidRPr="007B7CAC">
              <w:rPr>
                <w:i/>
              </w:rPr>
              <w:t>set4</w:t>
            </w:r>
            <w:r w:rsidRPr="007B7CAC">
              <w:t>Δ anaerobic vs WT anaerobic</w:t>
            </w:r>
          </w:p>
        </w:tc>
        <w:tc>
          <w:tcPr>
            <w:tcW w:w="1192" w:type="dxa"/>
          </w:tcPr>
          <w:p w:rsidR="00FF01AC" w:rsidRPr="007B7CAC" w:rsidRDefault="00D0484D" w:rsidP="00D66E77">
            <w:pPr>
              <w:jc w:val="center"/>
            </w:pPr>
            <w:r w:rsidRPr="007B7CAC">
              <w:t>1623</w:t>
            </w:r>
          </w:p>
        </w:tc>
        <w:tc>
          <w:tcPr>
            <w:tcW w:w="1280" w:type="dxa"/>
          </w:tcPr>
          <w:p w:rsidR="00FF01AC" w:rsidRPr="007B7CAC" w:rsidRDefault="00D0484D" w:rsidP="00D66E77">
            <w:pPr>
              <w:jc w:val="center"/>
            </w:pPr>
            <w:r w:rsidRPr="007B7CAC">
              <w:t>895</w:t>
            </w:r>
          </w:p>
        </w:tc>
        <w:tc>
          <w:tcPr>
            <w:tcW w:w="1739" w:type="dxa"/>
          </w:tcPr>
          <w:p w:rsidR="00FF01AC" w:rsidRPr="007B7CAC" w:rsidRDefault="00D0484D" w:rsidP="00D66E77">
            <w:pPr>
              <w:jc w:val="center"/>
            </w:pPr>
            <w:r w:rsidRPr="007B7CAC">
              <w:t>462</w:t>
            </w:r>
          </w:p>
        </w:tc>
        <w:tc>
          <w:tcPr>
            <w:tcW w:w="1746" w:type="dxa"/>
          </w:tcPr>
          <w:p w:rsidR="00FF01AC" w:rsidRPr="007B7CAC" w:rsidRDefault="00D0484D" w:rsidP="00D66E77">
            <w:pPr>
              <w:jc w:val="center"/>
            </w:pPr>
            <w:r w:rsidRPr="007B7CAC">
              <w:t>433</w:t>
            </w:r>
          </w:p>
        </w:tc>
      </w:tr>
      <w:tr w:rsidR="00FF01AC" w:rsidRPr="007B7CAC" w:rsidTr="00D66E77">
        <w:tc>
          <w:tcPr>
            <w:tcW w:w="3393" w:type="dxa"/>
          </w:tcPr>
          <w:p w:rsidR="00FF01AC" w:rsidRPr="007B7CAC" w:rsidRDefault="00FF01AC" w:rsidP="00D66E77">
            <w:r w:rsidRPr="007B7CAC">
              <w:t>WT + H</w:t>
            </w:r>
            <w:r w:rsidRPr="007B7CAC">
              <w:rPr>
                <w:vertAlign w:val="subscript"/>
              </w:rPr>
              <w:t>2</w:t>
            </w:r>
            <w:r w:rsidRPr="007B7CAC">
              <w:t>O</w:t>
            </w:r>
            <w:r w:rsidRPr="007B7CAC">
              <w:rPr>
                <w:vertAlign w:val="subscript"/>
              </w:rPr>
              <w:t>2</w:t>
            </w:r>
            <w:r w:rsidRPr="007B7CAC">
              <w:t xml:space="preserve"> vs WT</w:t>
            </w:r>
          </w:p>
        </w:tc>
        <w:tc>
          <w:tcPr>
            <w:tcW w:w="1192" w:type="dxa"/>
          </w:tcPr>
          <w:p w:rsidR="00FF01AC" w:rsidRPr="007B7CAC" w:rsidRDefault="007B1EDD" w:rsidP="00D66E77">
            <w:pPr>
              <w:jc w:val="center"/>
            </w:pPr>
            <w:r w:rsidRPr="007B7CAC">
              <w:t>1446</w:t>
            </w:r>
          </w:p>
        </w:tc>
        <w:tc>
          <w:tcPr>
            <w:tcW w:w="1280" w:type="dxa"/>
          </w:tcPr>
          <w:p w:rsidR="00FF01AC" w:rsidRPr="007B7CAC" w:rsidRDefault="007B1EDD" w:rsidP="00D66E77">
            <w:pPr>
              <w:jc w:val="center"/>
            </w:pPr>
            <w:r w:rsidRPr="007B7CAC">
              <w:t>593</w:t>
            </w:r>
          </w:p>
        </w:tc>
        <w:tc>
          <w:tcPr>
            <w:tcW w:w="1739" w:type="dxa"/>
          </w:tcPr>
          <w:p w:rsidR="00FF01AC" w:rsidRPr="007B7CAC" w:rsidRDefault="007B1EDD" w:rsidP="00D66E77">
            <w:pPr>
              <w:jc w:val="center"/>
            </w:pPr>
            <w:r w:rsidRPr="007B7CAC">
              <w:t>226</w:t>
            </w:r>
          </w:p>
        </w:tc>
        <w:tc>
          <w:tcPr>
            <w:tcW w:w="1746" w:type="dxa"/>
          </w:tcPr>
          <w:p w:rsidR="00FF01AC" w:rsidRPr="007B7CAC" w:rsidRDefault="007B1EDD" w:rsidP="00D66E77">
            <w:pPr>
              <w:jc w:val="center"/>
            </w:pPr>
            <w:r w:rsidRPr="007B7CAC">
              <w:t>367</w:t>
            </w:r>
          </w:p>
        </w:tc>
      </w:tr>
      <w:tr w:rsidR="00FF01AC" w:rsidRPr="007B7CAC" w:rsidTr="00D66E77">
        <w:tc>
          <w:tcPr>
            <w:tcW w:w="3393" w:type="dxa"/>
          </w:tcPr>
          <w:p w:rsidR="00FF01AC" w:rsidRPr="007B7CAC" w:rsidRDefault="00FF01AC" w:rsidP="00D66E77">
            <w:r w:rsidRPr="007B7CAC">
              <w:rPr>
                <w:i/>
              </w:rPr>
              <w:t>set1</w:t>
            </w:r>
            <w:r w:rsidRPr="007B7CAC">
              <w:t>Δ + H</w:t>
            </w:r>
            <w:r w:rsidRPr="007B7CAC">
              <w:rPr>
                <w:vertAlign w:val="subscript"/>
              </w:rPr>
              <w:t>2</w:t>
            </w:r>
            <w:r w:rsidRPr="007B7CAC">
              <w:t>O</w:t>
            </w:r>
            <w:r w:rsidRPr="007B7CAC">
              <w:rPr>
                <w:vertAlign w:val="subscript"/>
              </w:rPr>
              <w:t>2</w:t>
            </w:r>
            <w:r w:rsidRPr="007B7CAC">
              <w:t xml:space="preserve"> vs </w:t>
            </w:r>
            <w:r w:rsidRPr="007B7CAC">
              <w:rPr>
                <w:i/>
              </w:rPr>
              <w:t>set1</w:t>
            </w:r>
            <w:r w:rsidRPr="007B7CAC">
              <w:t xml:space="preserve">Δ </w:t>
            </w:r>
          </w:p>
        </w:tc>
        <w:tc>
          <w:tcPr>
            <w:tcW w:w="1192" w:type="dxa"/>
          </w:tcPr>
          <w:p w:rsidR="00FF01AC" w:rsidRPr="007B7CAC" w:rsidRDefault="00D86C33" w:rsidP="00D66E77">
            <w:pPr>
              <w:jc w:val="center"/>
            </w:pPr>
            <w:r w:rsidRPr="007B7CAC">
              <w:t>1130</w:t>
            </w:r>
          </w:p>
        </w:tc>
        <w:tc>
          <w:tcPr>
            <w:tcW w:w="1280" w:type="dxa"/>
          </w:tcPr>
          <w:p w:rsidR="00FF01AC" w:rsidRPr="007B7CAC" w:rsidRDefault="00D86C33" w:rsidP="00D66E77">
            <w:pPr>
              <w:jc w:val="center"/>
            </w:pPr>
            <w:r w:rsidRPr="007B7CAC">
              <w:t>256</w:t>
            </w:r>
          </w:p>
        </w:tc>
        <w:tc>
          <w:tcPr>
            <w:tcW w:w="1739" w:type="dxa"/>
          </w:tcPr>
          <w:p w:rsidR="00FF01AC" w:rsidRPr="007B7CAC" w:rsidRDefault="00D86C33" w:rsidP="00D66E77">
            <w:pPr>
              <w:jc w:val="center"/>
            </w:pPr>
            <w:r w:rsidRPr="007B7CAC">
              <w:t>116</w:t>
            </w:r>
          </w:p>
        </w:tc>
        <w:tc>
          <w:tcPr>
            <w:tcW w:w="1746" w:type="dxa"/>
          </w:tcPr>
          <w:p w:rsidR="00FF01AC" w:rsidRPr="007B7CAC" w:rsidRDefault="00D86C33" w:rsidP="00D66E77">
            <w:pPr>
              <w:jc w:val="center"/>
            </w:pPr>
            <w:r w:rsidRPr="007B7CAC">
              <w:t>140</w:t>
            </w:r>
          </w:p>
        </w:tc>
      </w:tr>
      <w:tr w:rsidR="00FF01AC" w:rsidRPr="007B7CAC" w:rsidTr="00D66E77">
        <w:tc>
          <w:tcPr>
            <w:tcW w:w="3393" w:type="dxa"/>
          </w:tcPr>
          <w:p w:rsidR="00FF01AC" w:rsidRPr="007B7CAC" w:rsidRDefault="00FF01AC" w:rsidP="00D66E77">
            <w:r w:rsidRPr="007B7CAC">
              <w:rPr>
                <w:i/>
              </w:rPr>
              <w:t>set1</w:t>
            </w:r>
            <w:r w:rsidRPr="007B7CAC">
              <w:t>Δ + H</w:t>
            </w:r>
            <w:r w:rsidRPr="007B7CAC">
              <w:rPr>
                <w:vertAlign w:val="subscript"/>
              </w:rPr>
              <w:t>2</w:t>
            </w:r>
            <w:r w:rsidRPr="007B7CAC">
              <w:t>O</w:t>
            </w:r>
            <w:r w:rsidRPr="007B7CAC">
              <w:rPr>
                <w:vertAlign w:val="subscript"/>
              </w:rPr>
              <w:t>2</w:t>
            </w:r>
            <w:r w:rsidRPr="007B7CAC">
              <w:t xml:space="preserve"> vs WT + H</w:t>
            </w:r>
            <w:r w:rsidRPr="007B7CAC">
              <w:rPr>
                <w:vertAlign w:val="subscript"/>
              </w:rPr>
              <w:t>2</w:t>
            </w:r>
            <w:r w:rsidRPr="007B7CAC">
              <w:t>O</w:t>
            </w:r>
            <w:r w:rsidRPr="007B7CAC">
              <w:rPr>
                <w:vertAlign w:val="subscript"/>
              </w:rPr>
              <w:t>2</w:t>
            </w:r>
          </w:p>
        </w:tc>
        <w:tc>
          <w:tcPr>
            <w:tcW w:w="1192" w:type="dxa"/>
          </w:tcPr>
          <w:p w:rsidR="00FF01AC" w:rsidRPr="007B7CAC" w:rsidRDefault="00CD4E40" w:rsidP="00D66E77">
            <w:pPr>
              <w:jc w:val="center"/>
            </w:pPr>
            <w:r w:rsidRPr="007B7CAC">
              <w:t>1585</w:t>
            </w:r>
          </w:p>
        </w:tc>
        <w:tc>
          <w:tcPr>
            <w:tcW w:w="1280" w:type="dxa"/>
          </w:tcPr>
          <w:p w:rsidR="00FF01AC" w:rsidRPr="007B7CAC" w:rsidRDefault="00CD4E40" w:rsidP="00D66E77">
            <w:pPr>
              <w:jc w:val="center"/>
            </w:pPr>
            <w:r w:rsidRPr="007B7CAC">
              <w:t>787</w:t>
            </w:r>
          </w:p>
        </w:tc>
        <w:tc>
          <w:tcPr>
            <w:tcW w:w="1739" w:type="dxa"/>
          </w:tcPr>
          <w:p w:rsidR="00FF01AC" w:rsidRPr="007B7CAC" w:rsidRDefault="00CD4E40" w:rsidP="00D66E77">
            <w:pPr>
              <w:jc w:val="center"/>
            </w:pPr>
            <w:r w:rsidRPr="007B7CAC">
              <w:t>418</w:t>
            </w:r>
          </w:p>
        </w:tc>
        <w:tc>
          <w:tcPr>
            <w:tcW w:w="1746" w:type="dxa"/>
          </w:tcPr>
          <w:p w:rsidR="00FF01AC" w:rsidRPr="007B7CAC" w:rsidRDefault="00CD4E40" w:rsidP="00D66E77">
            <w:pPr>
              <w:jc w:val="center"/>
            </w:pPr>
            <w:r w:rsidRPr="007B7CAC">
              <w:t>369</w:t>
            </w:r>
          </w:p>
        </w:tc>
      </w:tr>
      <w:tr w:rsidR="00FF01AC" w:rsidRPr="007B7CAC" w:rsidTr="00D66E77">
        <w:tc>
          <w:tcPr>
            <w:tcW w:w="3393" w:type="dxa"/>
          </w:tcPr>
          <w:p w:rsidR="00FF01AC" w:rsidRPr="007B7CAC" w:rsidRDefault="00FF01AC" w:rsidP="00D66E77">
            <w:r w:rsidRPr="007B7CAC">
              <w:rPr>
                <w:i/>
              </w:rPr>
              <w:t>set1</w:t>
            </w:r>
            <w:r w:rsidRPr="007B7CAC">
              <w:t>Δ at 41°C vs WT at 41°C</w:t>
            </w:r>
          </w:p>
        </w:tc>
        <w:tc>
          <w:tcPr>
            <w:tcW w:w="1192" w:type="dxa"/>
          </w:tcPr>
          <w:p w:rsidR="00FF01AC" w:rsidRPr="007B7CAC" w:rsidRDefault="004A1138" w:rsidP="00D66E77">
            <w:pPr>
              <w:jc w:val="center"/>
            </w:pPr>
            <w:r w:rsidRPr="007B7CAC">
              <w:t>1683</w:t>
            </w:r>
          </w:p>
        </w:tc>
        <w:tc>
          <w:tcPr>
            <w:tcW w:w="1280" w:type="dxa"/>
          </w:tcPr>
          <w:p w:rsidR="00FF01AC" w:rsidRPr="007B7CAC" w:rsidRDefault="004A1138" w:rsidP="00D66E77">
            <w:pPr>
              <w:jc w:val="center"/>
            </w:pPr>
            <w:r w:rsidRPr="007B7CAC">
              <w:t>810</w:t>
            </w:r>
          </w:p>
        </w:tc>
        <w:tc>
          <w:tcPr>
            <w:tcW w:w="1739" w:type="dxa"/>
          </w:tcPr>
          <w:p w:rsidR="00FF01AC" w:rsidRPr="007B7CAC" w:rsidRDefault="004A1138" w:rsidP="00D66E77">
            <w:pPr>
              <w:jc w:val="center"/>
            </w:pPr>
            <w:r w:rsidRPr="007B7CAC">
              <w:t>424</w:t>
            </w:r>
          </w:p>
        </w:tc>
        <w:tc>
          <w:tcPr>
            <w:tcW w:w="1746" w:type="dxa"/>
          </w:tcPr>
          <w:p w:rsidR="00FF01AC" w:rsidRPr="007B7CAC" w:rsidRDefault="004A1138" w:rsidP="00D66E77">
            <w:pPr>
              <w:jc w:val="center"/>
            </w:pPr>
            <w:r w:rsidRPr="007B7CAC">
              <w:t>386</w:t>
            </w:r>
          </w:p>
        </w:tc>
      </w:tr>
      <w:tr w:rsidR="00FF01AC" w:rsidRPr="007B7CAC" w:rsidTr="00D66E77">
        <w:tc>
          <w:tcPr>
            <w:tcW w:w="3393" w:type="dxa"/>
          </w:tcPr>
          <w:p w:rsidR="00FF01AC" w:rsidRPr="007B7CAC" w:rsidRDefault="00FF01AC" w:rsidP="00D66E77">
            <w:r w:rsidRPr="007B7CAC">
              <w:t>WT at 41°C vs WT</w:t>
            </w:r>
          </w:p>
        </w:tc>
        <w:tc>
          <w:tcPr>
            <w:tcW w:w="1192" w:type="dxa"/>
          </w:tcPr>
          <w:p w:rsidR="00FF01AC" w:rsidRPr="007B7CAC" w:rsidRDefault="00563CA0" w:rsidP="00D66E77">
            <w:pPr>
              <w:jc w:val="center"/>
            </w:pPr>
            <w:r w:rsidRPr="007B7CAC">
              <w:t>1719</w:t>
            </w:r>
          </w:p>
        </w:tc>
        <w:tc>
          <w:tcPr>
            <w:tcW w:w="1280" w:type="dxa"/>
          </w:tcPr>
          <w:p w:rsidR="00FF01AC" w:rsidRPr="007B7CAC" w:rsidRDefault="00563CA0" w:rsidP="00D66E77">
            <w:pPr>
              <w:jc w:val="center"/>
            </w:pPr>
            <w:r w:rsidRPr="007B7CAC">
              <w:t>850</w:t>
            </w:r>
          </w:p>
        </w:tc>
        <w:tc>
          <w:tcPr>
            <w:tcW w:w="1739" w:type="dxa"/>
          </w:tcPr>
          <w:p w:rsidR="00FF01AC" w:rsidRPr="007B7CAC" w:rsidRDefault="00563CA0" w:rsidP="00D66E77">
            <w:pPr>
              <w:jc w:val="center"/>
            </w:pPr>
            <w:r w:rsidRPr="007B7CAC">
              <w:t>548</w:t>
            </w:r>
          </w:p>
        </w:tc>
        <w:tc>
          <w:tcPr>
            <w:tcW w:w="1746" w:type="dxa"/>
          </w:tcPr>
          <w:p w:rsidR="00FF01AC" w:rsidRPr="007B7CAC" w:rsidRDefault="00563CA0" w:rsidP="00D66E77">
            <w:pPr>
              <w:jc w:val="center"/>
            </w:pPr>
            <w:r w:rsidRPr="007B7CAC">
              <w:t>302</w:t>
            </w:r>
          </w:p>
        </w:tc>
      </w:tr>
    </w:tbl>
    <w:p w:rsidR="0034676F" w:rsidRPr="007B7CAC" w:rsidRDefault="0034676F" w:rsidP="005B57CB">
      <w:pPr>
        <w:rPr>
          <w:b/>
        </w:rPr>
      </w:pPr>
    </w:p>
    <w:p w:rsidR="00FF01AC" w:rsidRPr="00054394" w:rsidRDefault="00054394" w:rsidP="00131F59">
      <w:pPr>
        <w:jc w:val="both"/>
        <w:rPr>
          <w:b/>
        </w:rPr>
      </w:pPr>
      <w:r w:rsidRPr="00054394">
        <w:rPr>
          <w:b/>
        </w:rPr>
        <w:t>Table 10</w:t>
      </w:r>
      <w:r w:rsidR="00FF01AC" w:rsidRPr="00054394">
        <w:rPr>
          <w:b/>
        </w:rPr>
        <w:t xml:space="preserve">. </w:t>
      </w:r>
      <w:r w:rsidRPr="00054394">
        <w:rPr>
          <w:b/>
        </w:rPr>
        <w:t xml:space="preserve">Differential expression </w:t>
      </w:r>
      <w:proofErr w:type="spellStart"/>
      <w:r w:rsidR="00FF01AC" w:rsidRPr="00054394">
        <w:rPr>
          <w:b/>
        </w:rPr>
        <w:t>edgeR</w:t>
      </w:r>
      <w:proofErr w:type="spellEnd"/>
      <w:r w:rsidR="00FF01AC" w:rsidRPr="00054394">
        <w:rPr>
          <w:b/>
        </w:rPr>
        <w:t xml:space="preserve"> results for </w:t>
      </w:r>
      <w:proofErr w:type="spellStart"/>
      <w:r w:rsidR="00FF01AC" w:rsidRPr="00054394">
        <w:rPr>
          <w:b/>
        </w:rPr>
        <w:t>lncRNA</w:t>
      </w:r>
      <w:proofErr w:type="spellEnd"/>
      <w:r w:rsidRPr="00054394">
        <w:rPr>
          <w:b/>
        </w:rPr>
        <w:t>.</w:t>
      </w:r>
      <w:r w:rsidR="00781DCF">
        <w:rPr>
          <w:b/>
        </w:rPr>
        <w:t xml:space="preserve">  </w:t>
      </w:r>
      <w:r w:rsidR="00781DCF">
        <w:t xml:space="preserve">The number of </w:t>
      </w:r>
      <w:proofErr w:type="spellStart"/>
      <w:r w:rsidR="00781DCF">
        <w:t>lncRNA</w:t>
      </w:r>
      <w:proofErr w:type="spellEnd"/>
      <w:r w:rsidR="00781DCF">
        <w:t xml:space="preserve"> found to be differentially expressed </w:t>
      </w:r>
      <w:r w:rsidR="007929C0">
        <w:t xml:space="preserve">by </w:t>
      </w:r>
      <w:proofErr w:type="spellStart"/>
      <w:r w:rsidR="007929C0">
        <w:t>edgeR</w:t>
      </w:r>
      <w:proofErr w:type="spellEnd"/>
      <w:r w:rsidR="007929C0">
        <w:t xml:space="preserve"> </w:t>
      </w:r>
      <w:r w:rsidR="00781DCF">
        <w:t xml:space="preserve">at a 1% false discovery rate are shown, along with the number of </w:t>
      </w:r>
      <w:proofErr w:type="spellStart"/>
      <w:r w:rsidR="00E12310">
        <w:t>lncRNA</w:t>
      </w:r>
      <w:proofErr w:type="spellEnd"/>
      <w:r w:rsidR="00781DCF">
        <w:t xml:space="preserve"> differentially expressed when an additional 2 fold change cutoff is applied.  The number of </w:t>
      </w:r>
      <w:proofErr w:type="spellStart"/>
      <w:r w:rsidR="00E12310">
        <w:t>lncRNA</w:t>
      </w:r>
      <w:proofErr w:type="spellEnd"/>
      <w:r w:rsidR="00781DCF">
        <w:t xml:space="preserve"> up-regulated and down regulated are also shown.  For each comparison, </w:t>
      </w:r>
      <w:proofErr w:type="gramStart"/>
      <w:r w:rsidR="00781DCF">
        <w:t>A</w:t>
      </w:r>
      <w:proofErr w:type="gramEnd"/>
      <w:r w:rsidR="00781DCF">
        <w:t xml:space="preserve"> vs B, fold change </w:t>
      </w:r>
      <w:r w:rsidR="003A450D">
        <w:t>was calculated as condition A/c</w:t>
      </w:r>
      <w:r w:rsidR="00781DCF">
        <w:t>ondition B.</w:t>
      </w:r>
    </w:p>
    <w:tbl>
      <w:tblPr>
        <w:tblStyle w:val="TableGrid"/>
        <w:tblW w:w="0" w:type="auto"/>
        <w:tblLook w:val="04A0" w:firstRow="1" w:lastRow="0" w:firstColumn="1" w:lastColumn="0" w:noHBand="0" w:noVBand="1"/>
      </w:tblPr>
      <w:tblGrid>
        <w:gridCol w:w="3393"/>
        <w:gridCol w:w="1192"/>
        <w:gridCol w:w="1280"/>
        <w:gridCol w:w="1739"/>
        <w:gridCol w:w="1746"/>
      </w:tblGrid>
      <w:tr w:rsidR="00FF01AC" w:rsidRPr="007B7CAC" w:rsidTr="00D66E77">
        <w:tc>
          <w:tcPr>
            <w:tcW w:w="3393" w:type="dxa"/>
          </w:tcPr>
          <w:p w:rsidR="00FF01AC" w:rsidRPr="007B7CAC" w:rsidRDefault="00FF01AC" w:rsidP="00D66E77">
            <w:pPr>
              <w:jc w:val="center"/>
              <w:rPr>
                <w:b/>
              </w:rPr>
            </w:pPr>
            <w:r w:rsidRPr="007B7CAC">
              <w:rPr>
                <w:b/>
              </w:rPr>
              <w:lastRenderedPageBreak/>
              <w:t>Comparison</w:t>
            </w:r>
          </w:p>
        </w:tc>
        <w:tc>
          <w:tcPr>
            <w:tcW w:w="1192" w:type="dxa"/>
          </w:tcPr>
          <w:p w:rsidR="00FF01AC" w:rsidRPr="007B7CAC" w:rsidRDefault="00FF01AC" w:rsidP="00D66E77">
            <w:pPr>
              <w:jc w:val="center"/>
              <w:rPr>
                <w:b/>
              </w:rPr>
            </w:pPr>
            <w:r w:rsidRPr="007B7CAC">
              <w:rPr>
                <w:b/>
              </w:rPr>
              <w:t>FDR&lt;=0.01</w:t>
            </w:r>
          </w:p>
        </w:tc>
        <w:tc>
          <w:tcPr>
            <w:tcW w:w="1280" w:type="dxa"/>
          </w:tcPr>
          <w:p w:rsidR="00FF01AC" w:rsidRPr="007B7CAC" w:rsidRDefault="00FF01AC" w:rsidP="00D66E77">
            <w:pPr>
              <w:jc w:val="center"/>
              <w:rPr>
                <w:b/>
              </w:rPr>
            </w:pPr>
            <w:r w:rsidRPr="007B7CAC">
              <w:rPr>
                <w:b/>
              </w:rPr>
              <w:t># DEGs (FC&gt;2)</w:t>
            </w:r>
          </w:p>
        </w:tc>
        <w:tc>
          <w:tcPr>
            <w:tcW w:w="1739" w:type="dxa"/>
          </w:tcPr>
          <w:p w:rsidR="00FF01AC" w:rsidRPr="007B7CAC" w:rsidRDefault="00FF01AC" w:rsidP="00D66E77">
            <w:pPr>
              <w:jc w:val="center"/>
              <w:rPr>
                <w:b/>
              </w:rPr>
            </w:pPr>
            <w:r w:rsidRPr="007B7CAC">
              <w:rPr>
                <w:b/>
              </w:rPr>
              <w:t># up</w:t>
            </w:r>
          </w:p>
        </w:tc>
        <w:tc>
          <w:tcPr>
            <w:tcW w:w="1746" w:type="dxa"/>
          </w:tcPr>
          <w:p w:rsidR="00FF01AC" w:rsidRPr="007B7CAC" w:rsidRDefault="00FF01AC" w:rsidP="00D66E77">
            <w:pPr>
              <w:jc w:val="center"/>
              <w:rPr>
                <w:b/>
              </w:rPr>
            </w:pPr>
            <w:r w:rsidRPr="007B7CAC">
              <w:rPr>
                <w:b/>
              </w:rPr>
              <w:t># down</w:t>
            </w:r>
          </w:p>
        </w:tc>
      </w:tr>
      <w:tr w:rsidR="00FF01AC" w:rsidRPr="007B7CAC" w:rsidTr="00D66E77">
        <w:tc>
          <w:tcPr>
            <w:tcW w:w="3393" w:type="dxa"/>
          </w:tcPr>
          <w:p w:rsidR="00FF01AC" w:rsidRPr="007B7CAC" w:rsidRDefault="00FF01AC" w:rsidP="00D66E77">
            <w:r w:rsidRPr="007B7CAC">
              <w:t>WT anaerobic vs WT</w:t>
            </w:r>
          </w:p>
        </w:tc>
        <w:tc>
          <w:tcPr>
            <w:tcW w:w="1192" w:type="dxa"/>
          </w:tcPr>
          <w:p w:rsidR="00FF01AC" w:rsidRPr="007B7CAC" w:rsidRDefault="004064F1" w:rsidP="00D66E77">
            <w:pPr>
              <w:jc w:val="center"/>
            </w:pPr>
            <w:r w:rsidRPr="007B7CAC">
              <w:t>1601</w:t>
            </w:r>
          </w:p>
        </w:tc>
        <w:tc>
          <w:tcPr>
            <w:tcW w:w="1280" w:type="dxa"/>
          </w:tcPr>
          <w:p w:rsidR="00FF01AC" w:rsidRPr="007B7CAC" w:rsidRDefault="004D3A2D" w:rsidP="00D66E77">
            <w:pPr>
              <w:jc w:val="center"/>
            </w:pPr>
            <w:r w:rsidRPr="007B7CAC">
              <w:t>821</w:t>
            </w:r>
          </w:p>
        </w:tc>
        <w:tc>
          <w:tcPr>
            <w:tcW w:w="1739" w:type="dxa"/>
          </w:tcPr>
          <w:p w:rsidR="00FF01AC" w:rsidRPr="007B7CAC" w:rsidRDefault="005D6764" w:rsidP="00D66E77">
            <w:pPr>
              <w:jc w:val="center"/>
            </w:pPr>
            <w:r w:rsidRPr="007B7CAC">
              <w:t>445</w:t>
            </w:r>
          </w:p>
        </w:tc>
        <w:tc>
          <w:tcPr>
            <w:tcW w:w="1746" w:type="dxa"/>
          </w:tcPr>
          <w:p w:rsidR="00FF01AC" w:rsidRPr="007B7CAC" w:rsidRDefault="005D6764" w:rsidP="00D66E77">
            <w:pPr>
              <w:jc w:val="center"/>
            </w:pPr>
            <w:r w:rsidRPr="007B7CAC">
              <w:t>376</w:t>
            </w:r>
          </w:p>
        </w:tc>
      </w:tr>
      <w:tr w:rsidR="00FF01AC" w:rsidRPr="007B7CAC" w:rsidTr="00D66E77">
        <w:tc>
          <w:tcPr>
            <w:tcW w:w="3393" w:type="dxa"/>
          </w:tcPr>
          <w:p w:rsidR="00FF01AC" w:rsidRPr="007B7CAC" w:rsidRDefault="00FF01AC" w:rsidP="00D66E77">
            <w:r w:rsidRPr="007B7CAC">
              <w:rPr>
                <w:i/>
              </w:rPr>
              <w:t>set1</w:t>
            </w:r>
            <w:r w:rsidRPr="007B7CAC">
              <w:t>Δ vs WT</w:t>
            </w:r>
          </w:p>
        </w:tc>
        <w:tc>
          <w:tcPr>
            <w:tcW w:w="1192" w:type="dxa"/>
          </w:tcPr>
          <w:p w:rsidR="00FF01AC" w:rsidRPr="007B7CAC" w:rsidRDefault="004064F1" w:rsidP="00D66E77">
            <w:pPr>
              <w:jc w:val="center"/>
            </w:pPr>
            <w:r w:rsidRPr="007B7CAC">
              <w:t>1610</w:t>
            </w:r>
          </w:p>
        </w:tc>
        <w:tc>
          <w:tcPr>
            <w:tcW w:w="1280" w:type="dxa"/>
          </w:tcPr>
          <w:p w:rsidR="00FF01AC" w:rsidRPr="007B7CAC" w:rsidRDefault="004D3A2D" w:rsidP="00D66E77">
            <w:pPr>
              <w:jc w:val="center"/>
            </w:pPr>
            <w:r w:rsidRPr="007B7CAC">
              <w:t>837</w:t>
            </w:r>
          </w:p>
        </w:tc>
        <w:tc>
          <w:tcPr>
            <w:tcW w:w="1739" w:type="dxa"/>
          </w:tcPr>
          <w:p w:rsidR="00FF01AC" w:rsidRPr="007B7CAC" w:rsidRDefault="005D6764" w:rsidP="00D66E77">
            <w:pPr>
              <w:jc w:val="center"/>
            </w:pPr>
            <w:r w:rsidRPr="007B7CAC">
              <w:t>435</w:t>
            </w:r>
          </w:p>
        </w:tc>
        <w:tc>
          <w:tcPr>
            <w:tcW w:w="1746" w:type="dxa"/>
          </w:tcPr>
          <w:p w:rsidR="00FF01AC" w:rsidRPr="007B7CAC" w:rsidRDefault="005D6764" w:rsidP="00D66E77">
            <w:pPr>
              <w:jc w:val="center"/>
            </w:pPr>
            <w:r w:rsidRPr="007B7CAC">
              <w:t>402</w:t>
            </w:r>
          </w:p>
        </w:tc>
      </w:tr>
      <w:tr w:rsidR="00FF01AC" w:rsidRPr="007B7CAC" w:rsidTr="00D66E77">
        <w:tc>
          <w:tcPr>
            <w:tcW w:w="3393" w:type="dxa"/>
          </w:tcPr>
          <w:p w:rsidR="00FF01AC" w:rsidRPr="007B7CAC" w:rsidRDefault="00FF01AC" w:rsidP="00D66E77">
            <w:r w:rsidRPr="007B7CAC">
              <w:rPr>
                <w:i/>
              </w:rPr>
              <w:t>set4</w:t>
            </w:r>
            <w:r w:rsidRPr="007B7CAC">
              <w:t xml:space="preserve">Δ vs </w:t>
            </w:r>
            <w:r w:rsidRPr="007B7CAC">
              <w:rPr>
                <w:i/>
              </w:rPr>
              <w:t>set1</w:t>
            </w:r>
            <w:r w:rsidRPr="007B7CAC">
              <w:t>Δ</w:t>
            </w:r>
          </w:p>
        </w:tc>
        <w:tc>
          <w:tcPr>
            <w:tcW w:w="1192" w:type="dxa"/>
          </w:tcPr>
          <w:p w:rsidR="00FF01AC" w:rsidRPr="007B7CAC" w:rsidRDefault="004064F1" w:rsidP="00D66E77">
            <w:pPr>
              <w:jc w:val="center"/>
            </w:pPr>
            <w:r w:rsidRPr="007B7CAC">
              <w:t>1790</w:t>
            </w:r>
          </w:p>
        </w:tc>
        <w:tc>
          <w:tcPr>
            <w:tcW w:w="1280" w:type="dxa"/>
          </w:tcPr>
          <w:p w:rsidR="00FF01AC" w:rsidRPr="007B7CAC" w:rsidRDefault="004D3A2D" w:rsidP="00D66E77">
            <w:pPr>
              <w:jc w:val="center"/>
            </w:pPr>
            <w:r w:rsidRPr="007B7CAC">
              <w:t>886</w:t>
            </w:r>
          </w:p>
        </w:tc>
        <w:tc>
          <w:tcPr>
            <w:tcW w:w="1739" w:type="dxa"/>
          </w:tcPr>
          <w:p w:rsidR="00FF01AC" w:rsidRPr="007B7CAC" w:rsidRDefault="005D6764" w:rsidP="00D66E77">
            <w:pPr>
              <w:jc w:val="center"/>
            </w:pPr>
            <w:r w:rsidRPr="007B7CAC">
              <w:t>534</w:t>
            </w:r>
          </w:p>
        </w:tc>
        <w:tc>
          <w:tcPr>
            <w:tcW w:w="1746" w:type="dxa"/>
          </w:tcPr>
          <w:p w:rsidR="00FF01AC" w:rsidRPr="007B7CAC" w:rsidRDefault="005D6764" w:rsidP="00D66E77">
            <w:pPr>
              <w:jc w:val="center"/>
            </w:pPr>
            <w:r w:rsidRPr="007B7CAC">
              <w:t>352</w:t>
            </w:r>
          </w:p>
        </w:tc>
      </w:tr>
      <w:tr w:rsidR="00FF01AC" w:rsidRPr="007B7CAC" w:rsidTr="00D66E77">
        <w:tc>
          <w:tcPr>
            <w:tcW w:w="3393" w:type="dxa"/>
          </w:tcPr>
          <w:p w:rsidR="00FF01AC" w:rsidRPr="007B7CAC" w:rsidRDefault="00FF01AC" w:rsidP="00D66E77">
            <w:r w:rsidRPr="007B7CAC">
              <w:rPr>
                <w:i/>
              </w:rPr>
              <w:t>set4</w:t>
            </w:r>
            <w:r w:rsidRPr="007B7CAC">
              <w:t>Δ vs WT</w:t>
            </w:r>
          </w:p>
        </w:tc>
        <w:tc>
          <w:tcPr>
            <w:tcW w:w="1192" w:type="dxa"/>
          </w:tcPr>
          <w:p w:rsidR="00FF01AC" w:rsidRPr="007B7CAC" w:rsidRDefault="004064F1" w:rsidP="00D66E77">
            <w:pPr>
              <w:jc w:val="center"/>
            </w:pPr>
            <w:r w:rsidRPr="007B7CAC">
              <w:t>1838</w:t>
            </w:r>
          </w:p>
        </w:tc>
        <w:tc>
          <w:tcPr>
            <w:tcW w:w="1280" w:type="dxa"/>
          </w:tcPr>
          <w:p w:rsidR="00FF01AC" w:rsidRPr="007B7CAC" w:rsidRDefault="00FF6FB8" w:rsidP="00D66E77">
            <w:pPr>
              <w:jc w:val="center"/>
            </w:pPr>
            <w:r w:rsidRPr="007B7CAC">
              <w:t>975</w:t>
            </w:r>
          </w:p>
        </w:tc>
        <w:tc>
          <w:tcPr>
            <w:tcW w:w="1739" w:type="dxa"/>
          </w:tcPr>
          <w:p w:rsidR="00FF01AC" w:rsidRPr="007B7CAC" w:rsidRDefault="005D6764" w:rsidP="00D66E77">
            <w:pPr>
              <w:jc w:val="center"/>
            </w:pPr>
            <w:r w:rsidRPr="007B7CAC">
              <w:t>594</w:t>
            </w:r>
          </w:p>
        </w:tc>
        <w:tc>
          <w:tcPr>
            <w:tcW w:w="1746" w:type="dxa"/>
          </w:tcPr>
          <w:p w:rsidR="00FF01AC" w:rsidRPr="007B7CAC" w:rsidRDefault="005D6764" w:rsidP="00D66E77">
            <w:pPr>
              <w:jc w:val="center"/>
            </w:pPr>
            <w:r w:rsidRPr="007B7CAC">
              <w:t>381</w:t>
            </w:r>
          </w:p>
        </w:tc>
      </w:tr>
      <w:tr w:rsidR="00FF01AC" w:rsidRPr="007B7CAC" w:rsidTr="00D66E77">
        <w:tc>
          <w:tcPr>
            <w:tcW w:w="3393" w:type="dxa"/>
          </w:tcPr>
          <w:p w:rsidR="00FF01AC" w:rsidRPr="007B7CAC" w:rsidRDefault="00FF01AC" w:rsidP="00D66E77">
            <w:r w:rsidRPr="007B7CAC">
              <w:rPr>
                <w:i/>
              </w:rPr>
              <w:t>set1</w:t>
            </w:r>
            <w:r w:rsidRPr="007B7CAC">
              <w:t>Δ at 41°C vs set1</w:t>
            </w:r>
          </w:p>
        </w:tc>
        <w:tc>
          <w:tcPr>
            <w:tcW w:w="1192" w:type="dxa"/>
          </w:tcPr>
          <w:p w:rsidR="00FF01AC" w:rsidRPr="007B7CAC" w:rsidRDefault="004064F1" w:rsidP="00D66E77">
            <w:pPr>
              <w:jc w:val="center"/>
            </w:pPr>
            <w:r w:rsidRPr="007B7CAC">
              <w:t>1538</w:t>
            </w:r>
          </w:p>
        </w:tc>
        <w:tc>
          <w:tcPr>
            <w:tcW w:w="1280" w:type="dxa"/>
          </w:tcPr>
          <w:p w:rsidR="00FF01AC" w:rsidRPr="007B7CAC" w:rsidRDefault="006622DB" w:rsidP="00D66E77">
            <w:pPr>
              <w:jc w:val="center"/>
            </w:pPr>
            <w:r w:rsidRPr="007B7CAC">
              <w:t>663</w:t>
            </w:r>
          </w:p>
        </w:tc>
        <w:tc>
          <w:tcPr>
            <w:tcW w:w="1739" w:type="dxa"/>
          </w:tcPr>
          <w:p w:rsidR="00FF01AC" w:rsidRPr="007B7CAC" w:rsidRDefault="005D6764" w:rsidP="00D66E77">
            <w:pPr>
              <w:jc w:val="center"/>
            </w:pPr>
            <w:r w:rsidRPr="007B7CAC">
              <w:t>402</w:t>
            </w:r>
          </w:p>
        </w:tc>
        <w:tc>
          <w:tcPr>
            <w:tcW w:w="1746" w:type="dxa"/>
          </w:tcPr>
          <w:p w:rsidR="00FF01AC" w:rsidRPr="007B7CAC" w:rsidRDefault="005D6764" w:rsidP="00D66E77">
            <w:pPr>
              <w:jc w:val="center"/>
            </w:pPr>
            <w:r w:rsidRPr="007B7CAC">
              <w:t>261</w:t>
            </w:r>
          </w:p>
        </w:tc>
      </w:tr>
      <w:tr w:rsidR="00FF01AC" w:rsidRPr="007B7CAC" w:rsidTr="00D66E77">
        <w:tc>
          <w:tcPr>
            <w:tcW w:w="3393" w:type="dxa"/>
          </w:tcPr>
          <w:p w:rsidR="00FF01AC" w:rsidRPr="007B7CAC" w:rsidRDefault="00FF01AC" w:rsidP="00D66E77">
            <w:r w:rsidRPr="007B7CAC">
              <w:rPr>
                <w:i/>
              </w:rPr>
              <w:t>set4</w:t>
            </w:r>
            <w:r w:rsidRPr="007B7CAC">
              <w:t xml:space="preserve">Δ anaerobic vs </w:t>
            </w:r>
            <w:r w:rsidRPr="007B7CAC">
              <w:rPr>
                <w:i/>
              </w:rPr>
              <w:t>set4</w:t>
            </w:r>
            <w:r w:rsidRPr="007B7CAC">
              <w:t>Δ</w:t>
            </w:r>
          </w:p>
        </w:tc>
        <w:tc>
          <w:tcPr>
            <w:tcW w:w="1192" w:type="dxa"/>
          </w:tcPr>
          <w:p w:rsidR="00FF01AC" w:rsidRPr="007B7CAC" w:rsidRDefault="004064F1" w:rsidP="00D66E77">
            <w:pPr>
              <w:jc w:val="center"/>
            </w:pPr>
            <w:r w:rsidRPr="007B7CAC">
              <w:t>1834</w:t>
            </w:r>
          </w:p>
        </w:tc>
        <w:tc>
          <w:tcPr>
            <w:tcW w:w="1280" w:type="dxa"/>
          </w:tcPr>
          <w:p w:rsidR="00FF01AC" w:rsidRPr="007B7CAC" w:rsidRDefault="006622DB" w:rsidP="00D66E77">
            <w:pPr>
              <w:jc w:val="center"/>
            </w:pPr>
            <w:r w:rsidRPr="007B7CAC">
              <w:t>1008</w:t>
            </w:r>
          </w:p>
        </w:tc>
        <w:tc>
          <w:tcPr>
            <w:tcW w:w="1739" w:type="dxa"/>
          </w:tcPr>
          <w:p w:rsidR="00FF01AC" w:rsidRPr="007B7CAC" w:rsidRDefault="005D6764" w:rsidP="00D66E77">
            <w:pPr>
              <w:jc w:val="center"/>
            </w:pPr>
            <w:r w:rsidRPr="007B7CAC">
              <w:t>412</w:t>
            </w:r>
          </w:p>
        </w:tc>
        <w:tc>
          <w:tcPr>
            <w:tcW w:w="1746" w:type="dxa"/>
          </w:tcPr>
          <w:p w:rsidR="00FF01AC" w:rsidRPr="007B7CAC" w:rsidRDefault="005D6764" w:rsidP="00D66E77">
            <w:pPr>
              <w:jc w:val="center"/>
            </w:pPr>
            <w:r w:rsidRPr="007B7CAC">
              <w:t>596</w:t>
            </w:r>
          </w:p>
        </w:tc>
      </w:tr>
      <w:tr w:rsidR="00FF01AC" w:rsidRPr="007B7CAC" w:rsidTr="00D66E77">
        <w:tc>
          <w:tcPr>
            <w:tcW w:w="3393" w:type="dxa"/>
          </w:tcPr>
          <w:p w:rsidR="00FF01AC" w:rsidRPr="007B7CAC" w:rsidRDefault="00FF01AC" w:rsidP="00D66E77">
            <w:r w:rsidRPr="007B7CAC">
              <w:rPr>
                <w:i/>
              </w:rPr>
              <w:t>set4</w:t>
            </w:r>
            <w:r w:rsidRPr="007B7CAC">
              <w:t>Δ anaerobic vs WT anaerobic</w:t>
            </w:r>
          </w:p>
        </w:tc>
        <w:tc>
          <w:tcPr>
            <w:tcW w:w="1192" w:type="dxa"/>
          </w:tcPr>
          <w:p w:rsidR="00FF01AC" w:rsidRPr="007B7CAC" w:rsidRDefault="004064F1" w:rsidP="00D66E77">
            <w:pPr>
              <w:jc w:val="center"/>
            </w:pPr>
            <w:r w:rsidRPr="007B7CAC">
              <w:t>1666</w:t>
            </w:r>
          </w:p>
        </w:tc>
        <w:tc>
          <w:tcPr>
            <w:tcW w:w="1280" w:type="dxa"/>
          </w:tcPr>
          <w:p w:rsidR="00FF01AC" w:rsidRPr="007B7CAC" w:rsidRDefault="006622DB" w:rsidP="00D66E77">
            <w:pPr>
              <w:jc w:val="center"/>
            </w:pPr>
            <w:r w:rsidRPr="007B7CAC">
              <w:t>927</w:t>
            </w:r>
          </w:p>
        </w:tc>
        <w:tc>
          <w:tcPr>
            <w:tcW w:w="1739" w:type="dxa"/>
          </w:tcPr>
          <w:p w:rsidR="00FF01AC" w:rsidRPr="007B7CAC" w:rsidRDefault="005D6764" w:rsidP="00D66E77">
            <w:pPr>
              <w:jc w:val="center"/>
            </w:pPr>
            <w:r w:rsidRPr="007B7CAC">
              <w:t>439</w:t>
            </w:r>
          </w:p>
        </w:tc>
        <w:tc>
          <w:tcPr>
            <w:tcW w:w="1746" w:type="dxa"/>
          </w:tcPr>
          <w:p w:rsidR="00FF01AC" w:rsidRPr="007B7CAC" w:rsidRDefault="005D6764" w:rsidP="00D66E77">
            <w:pPr>
              <w:jc w:val="center"/>
            </w:pPr>
            <w:r w:rsidRPr="007B7CAC">
              <w:t>488</w:t>
            </w:r>
          </w:p>
        </w:tc>
      </w:tr>
      <w:tr w:rsidR="00FF01AC" w:rsidRPr="007B7CAC" w:rsidTr="00D66E77">
        <w:tc>
          <w:tcPr>
            <w:tcW w:w="3393" w:type="dxa"/>
          </w:tcPr>
          <w:p w:rsidR="00FF01AC" w:rsidRPr="007B7CAC" w:rsidRDefault="00FF01AC" w:rsidP="00D66E77">
            <w:r w:rsidRPr="007B7CAC">
              <w:t>WT + H</w:t>
            </w:r>
            <w:r w:rsidRPr="007B7CAC">
              <w:rPr>
                <w:vertAlign w:val="subscript"/>
              </w:rPr>
              <w:t>2</w:t>
            </w:r>
            <w:r w:rsidRPr="007B7CAC">
              <w:t>O</w:t>
            </w:r>
            <w:r w:rsidRPr="007B7CAC">
              <w:rPr>
                <w:vertAlign w:val="subscript"/>
              </w:rPr>
              <w:t>2</w:t>
            </w:r>
            <w:r w:rsidRPr="007B7CAC">
              <w:t xml:space="preserve"> vs WT</w:t>
            </w:r>
          </w:p>
        </w:tc>
        <w:tc>
          <w:tcPr>
            <w:tcW w:w="1192" w:type="dxa"/>
          </w:tcPr>
          <w:p w:rsidR="00FF01AC" w:rsidRPr="007B7CAC" w:rsidRDefault="004064F1" w:rsidP="00D66E77">
            <w:pPr>
              <w:jc w:val="center"/>
            </w:pPr>
            <w:r w:rsidRPr="007B7CAC">
              <w:t>1509</w:t>
            </w:r>
          </w:p>
        </w:tc>
        <w:tc>
          <w:tcPr>
            <w:tcW w:w="1280" w:type="dxa"/>
          </w:tcPr>
          <w:p w:rsidR="00FF01AC" w:rsidRPr="007B7CAC" w:rsidRDefault="006622DB" w:rsidP="00D66E77">
            <w:pPr>
              <w:jc w:val="center"/>
            </w:pPr>
            <w:r w:rsidRPr="007B7CAC">
              <w:t>618</w:t>
            </w:r>
          </w:p>
        </w:tc>
        <w:tc>
          <w:tcPr>
            <w:tcW w:w="1739" w:type="dxa"/>
          </w:tcPr>
          <w:p w:rsidR="00FF01AC" w:rsidRPr="007B7CAC" w:rsidRDefault="005D6764" w:rsidP="00D66E77">
            <w:pPr>
              <w:jc w:val="center"/>
            </w:pPr>
            <w:r w:rsidRPr="007B7CAC">
              <w:t>267</w:t>
            </w:r>
          </w:p>
        </w:tc>
        <w:tc>
          <w:tcPr>
            <w:tcW w:w="1746" w:type="dxa"/>
          </w:tcPr>
          <w:p w:rsidR="00FF01AC" w:rsidRPr="007B7CAC" w:rsidRDefault="005D6764" w:rsidP="00D66E77">
            <w:pPr>
              <w:jc w:val="center"/>
            </w:pPr>
            <w:r w:rsidRPr="007B7CAC">
              <w:t>351</w:t>
            </w:r>
          </w:p>
        </w:tc>
      </w:tr>
      <w:tr w:rsidR="00FF01AC" w:rsidRPr="007B7CAC" w:rsidTr="00D66E77">
        <w:tc>
          <w:tcPr>
            <w:tcW w:w="3393" w:type="dxa"/>
          </w:tcPr>
          <w:p w:rsidR="00FF01AC" w:rsidRPr="007B7CAC" w:rsidRDefault="00FF01AC" w:rsidP="00D66E77">
            <w:r w:rsidRPr="007B7CAC">
              <w:rPr>
                <w:i/>
              </w:rPr>
              <w:t>set1</w:t>
            </w:r>
            <w:r w:rsidRPr="007B7CAC">
              <w:t>Δ + H</w:t>
            </w:r>
            <w:r w:rsidRPr="007B7CAC">
              <w:rPr>
                <w:vertAlign w:val="subscript"/>
              </w:rPr>
              <w:t>2</w:t>
            </w:r>
            <w:r w:rsidRPr="007B7CAC">
              <w:t>O</w:t>
            </w:r>
            <w:r w:rsidRPr="007B7CAC">
              <w:rPr>
                <w:vertAlign w:val="subscript"/>
              </w:rPr>
              <w:t>2</w:t>
            </w:r>
            <w:r w:rsidRPr="007B7CAC">
              <w:t xml:space="preserve"> vs </w:t>
            </w:r>
            <w:r w:rsidRPr="007B7CAC">
              <w:rPr>
                <w:i/>
              </w:rPr>
              <w:t>set1</w:t>
            </w:r>
            <w:r w:rsidRPr="007B7CAC">
              <w:t xml:space="preserve">Δ </w:t>
            </w:r>
          </w:p>
        </w:tc>
        <w:tc>
          <w:tcPr>
            <w:tcW w:w="1192" w:type="dxa"/>
          </w:tcPr>
          <w:p w:rsidR="00FF01AC" w:rsidRPr="007B7CAC" w:rsidRDefault="004064F1" w:rsidP="00D66E77">
            <w:pPr>
              <w:jc w:val="center"/>
            </w:pPr>
            <w:r w:rsidRPr="007B7CAC">
              <w:t>1148</w:t>
            </w:r>
          </w:p>
        </w:tc>
        <w:tc>
          <w:tcPr>
            <w:tcW w:w="1280" w:type="dxa"/>
          </w:tcPr>
          <w:p w:rsidR="00FF01AC" w:rsidRPr="007B7CAC" w:rsidRDefault="006622DB" w:rsidP="00D66E77">
            <w:pPr>
              <w:jc w:val="center"/>
            </w:pPr>
            <w:r w:rsidRPr="007B7CAC">
              <w:t>273</w:t>
            </w:r>
          </w:p>
        </w:tc>
        <w:tc>
          <w:tcPr>
            <w:tcW w:w="1739" w:type="dxa"/>
          </w:tcPr>
          <w:p w:rsidR="00FF01AC" w:rsidRPr="007B7CAC" w:rsidRDefault="005D6764" w:rsidP="00D66E77">
            <w:pPr>
              <w:jc w:val="center"/>
            </w:pPr>
            <w:r w:rsidRPr="007B7CAC">
              <w:t>93</w:t>
            </w:r>
          </w:p>
        </w:tc>
        <w:tc>
          <w:tcPr>
            <w:tcW w:w="1746" w:type="dxa"/>
          </w:tcPr>
          <w:p w:rsidR="00FF01AC" w:rsidRPr="007B7CAC" w:rsidRDefault="005D6764" w:rsidP="00D66E77">
            <w:pPr>
              <w:jc w:val="center"/>
            </w:pPr>
            <w:r w:rsidRPr="007B7CAC">
              <w:t>180</w:t>
            </w:r>
          </w:p>
        </w:tc>
      </w:tr>
      <w:tr w:rsidR="00FF01AC" w:rsidRPr="007B7CAC" w:rsidTr="00D66E77">
        <w:tc>
          <w:tcPr>
            <w:tcW w:w="3393" w:type="dxa"/>
          </w:tcPr>
          <w:p w:rsidR="00FF01AC" w:rsidRPr="007B7CAC" w:rsidRDefault="00FF01AC" w:rsidP="00D66E77">
            <w:r w:rsidRPr="007B7CAC">
              <w:rPr>
                <w:i/>
              </w:rPr>
              <w:t>set1</w:t>
            </w:r>
            <w:r w:rsidRPr="007B7CAC">
              <w:t>Δ + H</w:t>
            </w:r>
            <w:r w:rsidRPr="007B7CAC">
              <w:rPr>
                <w:vertAlign w:val="subscript"/>
              </w:rPr>
              <w:t>2</w:t>
            </w:r>
            <w:r w:rsidRPr="007B7CAC">
              <w:t>O</w:t>
            </w:r>
            <w:r w:rsidRPr="007B7CAC">
              <w:rPr>
                <w:vertAlign w:val="subscript"/>
              </w:rPr>
              <w:t>2</w:t>
            </w:r>
            <w:r w:rsidRPr="007B7CAC">
              <w:t xml:space="preserve"> vs WT + H</w:t>
            </w:r>
            <w:r w:rsidRPr="007B7CAC">
              <w:rPr>
                <w:vertAlign w:val="subscript"/>
              </w:rPr>
              <w:t>2</w:t>
            </w:r>
            <w:r w:rsidRPr="007B7CAC">
              <w:t>O</w:t>
            </w:r>
            <w:r w:rsidRPr="007B7CAC">
              <w:rPr>
                <w:vertAlign w:val="subscript"/>
              </w:rPr>
              <w:t>2</w:t>
            </w:r>
          </w:p>
        </w:tc>
        <w:tc>
          <w:tcPr>
            <w:tcW w:w="1192" w:type="dxa"/>
          </w:tcPr>
          <w:p w:rsidR="00FF01AC" w:rsidRPr="007B7CAC" w:rsidRDefault="004064F1" w:rsidP="00D66E77">
            <w:pPr>
              <w:jc w:val="center"/>
            </w:pPr>
            <w:r w:rsidRPr="007B7CAC">
              <w:t>1611</w:t>
            </w:r>
          </w:p>
        </w:tc>
        <w:tc>
          <w:tcPr>
            <w:tcW w:w="1280" w:type="dxa"/>
          </w:tcPr>
          <w:p w:rsidR="00FF01AC" w:rsidRPr="007B7CAC" w:rsidRDefault="00BF1A8D" w:rsidP="00D66E77">
            <w:pPr>
              <w:jc w:val="center"/>
            </w:pPr>
            <w:r w:rsidRPr="007B7CAC">
              <w:t>811</w:t>
            </w:r>
          </w:p>
        </w:tc>
        <w:tc>
          <w:tcPr>
            <w:tcW w:w="1739" w:type="dxa"/>
          </w:tcPr>
          <w:p w:rsidR="00FF01AC" w:rsidRPr="007B7CAC" w:rsidRDefault="005D6764" w:rsidP="00D66E77">
            <w:pPr>
              <w:jc w:val="center"/>
            </w:pPr>
            <w:r w:rsidRPr="007B7CAC">
              <w:t>425</w:t>
            </w:r>
          </w:p>
        </w:tc>
        <w:tc>
          <w:tcPr>
            <w:tcW w:w="1746" w:type="dxa"/>
          </w:tcPr>
          <w:p w:rsidR="00FF01AC" w:rsidRPr="007B7CAC" w:rsidRDefault="005D6764" w:rsidP="00D66E77">
            <w:pPr>
              <w:jc w:val="center"/>
            </w:pPr>
            <w:r w:rsidRPr="007B7CAC">
              <w:t>386</w:t>
            </w:r>
          </w:p>
        </w:tc>
      </w:tr>
      <w:tr w:rsidR="00FF01AC" w:rsidRPr="007B7CAC" w:rsidTr="00D66E77">
        <w:tc>
          <w:tcPr>
            <w:tcW w:w="3393" w:type="dxa"/>
          </w:tcPr>
          <w:p w:rsidR="00FF01AC" w:rsidRPr="007B7CAC" w:rsidRDefault="00FF01AC" w:rsidP="00D66E77">
            <w:r w:rsidRPr="007B7CAC">
              <w:rPr>
                <w:i/>
              </w:rPr>
              <w:t>set1</w:t>
            </w:r>
            <w:r w:rsidRPr="007B7CAC">
              <w:t>Δ at 41°C vs WT at 41°C</w:t>
            </w:r>
          </w:p>
        </w:tc>
        <w:tc>
          <w:tcPr>
            <w:tcW w:w="1192" w:type="dxa"/>
          </w:tcPr>
          <w:p w:rsidR="00FF01AC" w:rsidRPr="007B7CAC" w:rsidRDefault="004064F1" w:rsidP="00D66E77">
            <w:pPr>
              <w:jc w:val="center"/>
            </w:pPr>
            <w:r w:rsidRPr="007B7CAC">
              <w:t>1734</w:t>
            </w:r>
          </w:p>
        </w:tc>
        <w:tc>
          <w:tcPr>
            <w:tcW w:w="1280" w:type="dxa"/>
          </w:tcPr>
          <w:p w:rsidR="00FF01AC" w:rsidRPr="007B7CAC" w:rsidRDefault="00BF1A8D" w:rsidP="00D66E77">
            <w:pPr>
              <w:jc w:val="center"/>
            </w:pPr>
            <w:r w:rsidRPr="007B7CAC">
              <w:t>831</w:t>
            </w:r>
          </w:p>
        </w:tc>
        <w:tc>
          <w:tcPr>
            <w:tcW w:w="1739" w:type="dxa"/>
          </w:tcPr>
          <w:p w:rsidR="00FF01AC" w:rsidRPr="007B7CAC" w:rsidRDefault="005D6764" w:rsidP="00D66E77">
            <w:pPr>
              <w:jc w:val="center"/>
            </w:pPr>
            <w:r w:rsidRPr="007B7CAC">
              <w:t>449</w:t>
            </w:r>
          </w:p>
        </w:tc>
        <w:tc>
          <w:tcPr>
            <w:tcW w:w="1746" w:type="dxa"/>
          </w:tcPr>
          <w:p w:rsidR="00FF01AC" w:rsidRPr="007B7CAC" w:rsidRDefault="005D6764" w:rsidP="00D66E77">
            <w:pPr>
              <w:jc w:val="center"/>
            </w:pPr>
            <w:r w:rsidRPr="007B7CAC">
              <w:t>382</w:t>
            </w:r>
          </w:p>
        </w:tc>
      </w:tr>
      <w:tr w:rsidR="00FF01AC" w:rsidRPr="007B7CAC" w:rsidTr="00D66E77">
        <w:tc>
          <w:tcPr>
            <w:tcW w:w="3393" w:type="dxa"/>
          </w:tcPr>
          <w:p w:rsidR="00FF01AC" w:rsidRPr="007B7CAC" w:rsidRDefault="00FF01AC" w:rsidP="00D66E77">
            <w:r w:rsidRPr="007B7CAC">
              <w:t>WT at 41°C vs WT</w:t>
            </w:r>
          </w:p>
        </w:tc>
        <w:tc>
          <w:tcPr>
            <w:tcW w:w="1192" w:type="dxa"/>
          </w:tcPr>
          <w:p w:rsidR="00FF01AC" w:rsidRPr="007B7CAC" w:rsidRDefault="004064F1" w:rsidP="004064F1">
            <w:pPr>
              <w:jc w:val="center"/>
            </w:pPr>
            <w:r w:rsidRPr="007B7CAC">
              <w:t>1811</w:t>
            </w:r>
          </w:p>
        </w:tc>
        <w:tc>
          <w:tcPr>
            <w:tcW w:w="1280" w:type="dxa"/>
          </w:tcPr>
          <w:p w:rsidR="00FF01AC" w:rsidRPr="007B7CAC" w:rsidRDefault="000033C5" w:rsidP="00D66E77">
            <w:pPr>
              <w:jc w:val="center"/>
            </w:pPr>
            <w:r w:rsidRPr="007B7CAC">
              <w:t>1121</w:t>
            </w:r>
          </w:p>
        </w:tc>
        <w:tc>
          <w:tcPr>
            <w:tcW w:w="1739" w:type="dxa"/>
          </w:tcPr>
          <w:p w:rsidR="00FF01AC" w:rsidRPr="007B7CAC" w:rsidRDefault="005D6764" w:rsidP="00D66E77">
            <w:pPr>
              <w:jc w:val="center"/>
            </w:pPr>
            <w:r w:rsidRPr="007B7CAC">
              <w:t>577</w:t>
            </w:r>
          </w:p>
        </w:tc>
        <w:tc>
          <w:tcPr>
            <w:tcW w:w="1746" w:type="dxa"/>
          </w:tcPr>
          <w:p w:rsidR="00FF01AC" w:rsidRPr="007B7CAC" w:rsidRDefault="005D6764" w:rsidP="00D66E77">
            <w:pPr>
              <w:jc w:val="center"/>
            </w:pPr>
            <w:r w:rsidRPr="007B7CAC">
              <w:t>544</w:t>
            </w:r>
          </w:p>
        </w:tc>
      </w:tr>
    </w:tbl>
    <w:p w:rsidR="00FF01AC" w:rsidRPr="007B7CAC" w:rsidRDefault="00FF01AC" w:rsidP="005B57CB"/>
    <w:p w:rsidR="00DF68BB" w:rsidRDefault="00DF68BB" w:rsidP="005B57CB">
      <w:pPr>
        <w:rPr>
          <w:sz w:val="28"/>
          <w:szCs w:val="28"/>
        </w:rPr>
      </w:pPr>
    </w:p>
    <w:p w:rsidR="00DF68BB" w:rsidRPr="00FF01AC" w:rsidRDefault="00E46861" w:rsidP="005B57CB">
      <w:pPr>
        <w:rPr>
          <w:sz w:val="28"/>
          <w:szCs w:val="28"/>
        </w:rPr>
      </w:pPr>
      <w:r w:rsidRPr="00E46861">
        <w:rPr>
          <w:noProof/>
          <w:sz w:val="28"/>
          <w:szCs w:val="28"/>
        </w:rPr>
        <mc:AlternateContent>
          <mc:Choice Requires="wps">
            <w:drawing>
              <wp:anchor distT="45720" distB="45720" distL="114300" distR="114300" simplePos="0" relativeHeight="251666432" behindDoc="0" locked="0" layoutInCell="1" allowOverlap="1">
                <wp:simplePos x="0" y="0"/>
                <wp:positionH relativeFrom="page">
                  <wp:posOffset>5710317</wp:posOffset>
                </wp:positionH>
                <wp:positionV relativeFrom="paragraph">
                  <wp:posOffset>611209</wp:posOffset>
                </wp:positionV>
                <wp:extent cx="1815465" cy="1677035"/>
                <wp:effectExtent l="0" t="0" r="0" b="0"/>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5465" cy="1677035"/>
                        </a:xfrm>
                        <a:prstGeom prst="rect">
                          <a:avLst/>
                        </a:prstGeom>
                        <a:solidFill>
                          <a:srgbClr val="FFFFFF"/>
                        </a:solidFill>
                        <a:ln w="9525">
                          <a:noFill/>
                          <a:miter lim="800000"/>
                          <a:headEnd/>
                          <a:tailEnd/>
                        </a:ln>
                      </wps:spPr>
                      <wps:txbx>
                        <w:txbxContent>
                          <w:p w:rsidR="0038115D" w:rsidRDefault="0038115D" w:rsidP="00E46861">
                            <w:pPr>
                              <w:jc w:val="both"/>
                            </w:pPr>
                            <w:r w:rsidRPr="008814A1">
                              <w:rPr>
                                <w:b/>
                              </w:rPr>
                              <w:t xml:space="preserve">Figure 12.  Venn diagrams of overlap between </w:t>
                            </w:r>
                            <w:proofErr w:type="spellStart"/>
                            <w:r>
                              <w:rPr>
                                <w:b/>
                              </w:rPr>
                              <w:t>lncRNA</w:t>
                            </w:r>
                            <w:proofErr w:type="spellEnd"/>
                            <w:r w:rsidRPr="008814A1">
                              <w:rPr>
                                <w:b/>
                              </w:rPr>
                              <w:t xml:space="preserve"> e</w:t>
                            </w:r>
                            <w:r w:rsidR="007D017C">
                              <w:rPr>
                                <w:b/>
                              </w:rPr>
                              <w:t xml:space="preserve">xpression results </w:t>
                            </w:r>
                            <w:r w:rsidR="007B7E12">
                              <w:rPr>
                                <w:b/>
                              </w:rPr>
                              <w:t xml:space="preserve">found using </w:t>
                            </w:r>
                            <w:proofErr w:type="spellStart"/>
                            <w:r w:rsidR="007B7E12">
                              <w:rPr>
                                <w:b/>
                              </w:rPr>
                              <w:t>edgeR</w:t>
                            </w:r>
                            <w:proofErr w:type="spellEnd"/>
                            <w:r w:rsidR="007B7E12">
                              <w:rPr>
                                <w:b/>
                              </w:rPr>
                              <w:t xml:space="preserve"> and DESeq2</w:t>
                            </w:r>
                            <w:r w:rsidRPr="008814A1">
                              <w:rPr>
                                <w:b/>
                              </w:rPr>
                              <w:t>.</w:t>
                            </w:r>
                            <w:r w:rsidRPr="00467760">
                              <w:t xml:space="preserve"> </w:t>
                            </w:r>
                          </w:p>
                          <w:p w:rsidR="0038115D" w:rsidRDefault="0038115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449.65pt;margin-top:48.15pt;width:142.95pt;height:132.05pt;z-index:25166643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" stroked="f">
                <v:textbox>
                  <w:txbxContent>
                    <w:p w:rsidR="0038115D" w:rsidRDefault="0038115D" w:rsidP="00E46861">
                      <w:pPr>
                        <w:jc w:val="both"/>
                      </w:pPr>
                      <w:r w:rsidRPr="008814A1">
                        <w:rPr>
                          <w:b/>
                        </w:rPr>
                        <w:t xml:space="preserve">Figure 12.  Venn diagrams of overlap between </w:t>
                      </w:r>
                      <w:proofErr w:type="spellStart"/>
                      <w:r>
                        <w:rPr>
                          <w:b/>
                        </w:rPr>
                        <w:t>lncRNA</w:t>
                      </w:r>
                      <w:proofErr w:type="spellEnd"/>
                      <w:r w:rsidRPr="008814A1">
                        <w:rPr>
                          <w:b/>
                        </w:rPr>
                        <w:t xml:space="preserve"> e</w:t>
                      </w:r>
                      <w:r w:rsidR="007D017C">
                        <w:rPr>
                          <w:b/>
                        </w:rPr>
                        <w:t xml:space="preserve">xpression results </w:t>
                      </w:r>
                      <w:r w:rsidR="007B7E12">
                        <w:rPr>
                          <w:b/>
                        </w:rPr>
                        <w:t xml:space="preserve">found using </w:t>
                      </w:r>
                      <w:proofErr w:type="spellStart"/>
                      <w:r w:rsidR="007B7E12">
                        <w:rPr>
                          <w:b/>
                        </w:rPr>
                        <w:t>edgeR</w:t>
                      </w:r>
                      <w:proofErr w:type="spellEnd"/>
                      <w:r w:rsidR="007B7E12">
                        <w:rPr>
                          <w:b/>
                        </w:rPr>
                        <w:t xml:space="preserve"> and DESeq2</w:t>
                      </w:r>
                      <w:r w:rsidRPr="008814A1">
                        <w:rPr>
                          <w:b/>
                        </w:rPr>
                        <w:t>.</w:t>
                      </w:r>
                      <w:r w:rsidRPr="00467760">
                        <w:t xml:space="preserve"> </w:t>
                      </w:r>
                    </w:p>
                    <w:p w:rsidR="0038115D" w:rsidRDefault="0038115D"/>
                  </w:txbxContent>
                </v:textbox>
                <w10:wrap type="square" anchorx="page"/>
              </v:shape>
            </w:pict>
          </mc:Fallback>
        </mc:AlternateContent>
      </w:r>
      <w:r w:rsidR="000043E6">
        <w:rPr>
          <w:noProof/>
          <w:sz w:val="28"/>
          <w:szCs w:val="28"/>
        </w:rPr>
        <w:drawing>
          <wp:inline distT="0" distB="0" distL="0" distR="0" wp14:anchorId="24698B45" wp14:editId="00109C6E">
            <wp:extent cx="4577166" cy="33931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lide1.PNG"/>
                    <pic:cNvPicPr/>
                  </pic:nvPicPr>
                  <pic:blipFill rotWithShape="1">
                    <a:blip r:embed="rId26">
                      <a:extLst>
                        <a:ext uri="{28A0092B-C50C-407E-A947-70E740481C1C}">
                          <a14:useLocalDpi xmlns:a14="http://schemas.microsoft.com/office/drawing/2010/main" val="0"/>
                        </a:ext>
                      </a:extLst>
                    </a:blip>
                    <a:srcRect l="23612" t="7977" r="17146" b="12947"/>
                    <a:stretch/>
                  </pic:blipFill>
                  <pic:spPr bwMode="auto">
                    <a:xfrm>
                      <a:off x="0" y="0"/>
                      <a:ext cx="4592391" cy="3404409"/>
                    </a:xfrm>
                    <a:prstGeom prst="rect">
                      <a:avLst/>
                    </a:prstGeom>
                    <a:ln>
                      <a:noFill/>
                    </a:ln>
                    <a:extLst>
                      <a:ext uri="{53640926-AAD7-44D8-BBD7-CCE9431645EC}">
                        <a14:shadowObscured xmlns:a14="http://schemas.microsoft.com/office/drawing/2010/main"/>
                      </a:ext>
                    </a:extLst>
                  </pic:spPr>
                </pic:pic>
              </a:graphicData>
            </a:graphic>
          </wp:inline>
        </w:drawing>
      </w:r>
    </w:p>
    <w:p w:rsidR="0034676F" w:rsidRDefault="0034676F" w:rsidP="005B57CB">
      <w:pPr>
        <w:rPr>
          <w:b/>
          <w:sz w:val="28"/>
          <w:szCs w:val="28"/>
        </w:rPr>
      </w:pPr>
      <w:r>
        <w:rPr>
          <w:b/>
          <w:sz w:val="28"/>
          <w:szCs w:val="28"/>
        </w:rPr>
        <w:t>Pathway analysis and GO enrichment for Differentially Expressed Genes</w:t>
      </w:r>
    </w:p>
    <w:p w:rsidR="0058234B" w:rsidRPr="00A05E30" w:rsidRDefault="0058234B" w:rsidP="00131F59">
      <w:pPr>
        <w:jc w:val="both"/>
      </w:pPr>
      <w:r w:rsidRPr="00A05E30">
        <w:t>DAVID (the Database for Annotation, Visualization, and Integrated Discovery) was used in the annotation of genes and in performing the GO (gene ontology) enrichment analyses.  An enrichment analysis was performed for each set of differentially expressed genes, using the intersection from all three packages.</w:t>
      </w:r>
      <w:r w:rsidR="00B3052B" w:rsidRPr="00A05E30">
        <w:t xml:space="preserve">  GO enrichment results are included in a spreadsheet.  </w:t>
      </w:r>
      <w:r w:rsidR="00A65B3A" w:rsidRPr="00A05E30">
        <w:t xml:space="preserve">Significantly enriched KEGG pathways were also found using DAVID.  </w:t>
      </w:r>
      <w:r w:rsidR="00B3052B" w:rsidRPr="00A05E30">
        <w:t>There are numerous columns for each GO enrichment</w:t>
      </w:r>
      <w:r w:rsidR="00A65B3A" w:rsidRPr="00A05E30">
        <w:t>/KEGG enrichment</w:t>
      </w:r>
      <w:r w:rsidR="00B3052B" w:rsidRPr="00A05E30">
        <w:t xml:space="preserve"> analysis:</w:t>
      </w:r>
    </w:p>
    <w:p w:rsidR="00B3052B" w:rsidRPr="00A05E30" w:rsidRDefault="00B3052B" w:rsidP="005B57CB">
      <w:r w:rsidRPr="00131F59">
        <w:rPr>
          <w:u w:val="single"/>
        </w:rPr>
        <w:t>Category</w:t>
      </w:r>
      <w:r w:rsidRPr="00A05E30">
        <w:t>:  the original database/resource that the terms originated in</w:t>
      </w:r>
    </w:p>
    <w:p w:rsidR="00B3052B" w:rsidRPr="00A05E30" w:rsidRDefault="00B3052B" w:rsidP="005B57CB">
      <w:r w:rsidRPr="00131F59">
        <w:rPr>
          <w:u w:val="single"/>
        </w:rPr>
        <w:lastRenderedPageBreak/>
        <w:t>Term</w:t>
      </w:r>
      <w:r w:rsidRPr="00A05E30">
        <w:t>:  enriched terms associated with your gene list</w:t>
      </w:r>
    </w:p>
    <w:p w:rsidR="00B3052B" w:rsidRPr="00A05E30" w:rsidRDefault="00B3052B" w:rsidP="005B57CB">
      <w:r w:rsidRPr="00131F59">
        <w:rPr>
          <w:u w:val="single"/>
        </w:rPr>
        <w:t>Count</w:t>
      </w:r>
      <w:r w:rsidRPr="00A05E30">
        <w:t>: the number of differentially expressed genes associated with the term</w:t>
      </w:r>
    </w:p>
    <w:p w:rsidR="00B3052B" w:rsidRPr="00A05E30" w:rsidRDefault="00B3052B" w:rsidP="005B57CB">
      <w:r w:rsidRPr="00131F59">
        <w:rPr>
          <w:u w:val="single"/>
        </w:rPr>
        <w:t>Percentage</w:t>
      </w:r>
      <w:r w:rsidRPr="00A05E30">
        <w:t>:  the percentage of genes involved (involved genes/total genes)</w:t>
      </w:r>
    </w:p>
    <w:p w:rsidR="00B3052B" w:rsidRPr="00A05E30" w:rsidRDefault="00B3052B" w:rsidP="005B57CB">
      <w:r w:rsidRPr="00131F59">
        <w:rPr>
          <w:u w:val="single"/>
        </w:rPr>
        <w:t>P-value</w:t>
      </w:r>
      <w:r w:rsidRPr="00A05E30">
        <w:t>:  Modified Fisher Exact P-value, the smaller the value, the more enriched the term</w:t>
      </w:r>
    </w:p>
    <w:p w:rsidR="00B3052B" w:rsidRPr="00A05E30" w:rsidRDefault="00B3052B" w:rsidP="005B57CB">
      <w:r w:rsidRPr="00131F59">
        <w:rPr>
          <w:u w:val="single"/>
        </w:rPr>
        <w:t>Genes</w:t>
      </w:r>
      <w:r w:rsidRPr="00A05E30">
        <w:t>: differentially expressed genes associated with the term</w:t>
      </w:r>
    </w:p>
    <w:p w:rsidR="00B3052B" w:rsidRPr="00A05E30" w:rsidRDefault="00B3052B" w:rsidP="005B57CB">
      <w:r w:rsidRPr="00131F59">
        <w:rPr>
          <w:u w:val="single"/>
        </w:rPr>
        <w:t>Pop Hits</w:t>
      </w:r>
      <w:r w:rsidRPr="00A05E30">
        <w:t>:</w:t>
      </w:r>
      <w:r w:rsidR="00DF2EDD" w:rsidRPr="00A05E30">
        <w:t xml:space="preserve">  how many genes </w:t>
      </w:r>
      <w:r w:rsidR="00DF576F" w:rsidRPr="00A05E30">
        <w:t xml:space="preserve">in the whole background list </w:t>
      </w:r>
      <w:r w:rsidR="00DF2EDD" w:rsidRPr="00A05E30">
        <w:t xml:space="preserve">have the </w:t>
      </w:r>
      <w:r w:rsidR="00DF576F" w:rsidRPr="00A05E30">
        <w:t>are associated with this term</w:t>
      </w:r>
    </w:p>
    <w:p w:rsidR="00B3052B" w:rsidRPr="00A05E30" w:rsidRDefault="00DF2EDD" w:rsidP="005B57CB">
      <w:r w:rsidRPr="00131F59">
        <w:rPr>
          <w:u w:val="single"/>
        </w:rPr>
        <w:t>Pop Total</w:t>
      </w:r>
      <w:r w:rsidRPr="00A05E30">
        <w:t>:</w:t>
      </w:r>
      <w:r w:rsidR="00DF576F" w:rsidRPr="00A05E30">
        <w:t xml:space="preserve">  </w:t>
      </w:r>
      <w:r w:rsidRPr="00A05E30">
        <w:t>how many genes in the overall population (the yeast genome) are associated with t</w:t>
      </w:r>
      <w:r w:rsidR="00DF576F" w:rsidRPr="00A05E30">
        <w:t>his ontology</w:t>
      </w:r>
    </w:p>
    <w:p w:rsidR="00DF2EDD" w:rsidRPr="00A05E30" w:rsidRDefault="00DF2EDD" w:rsidP="005B57CB">
      <w:r w:rsidRPr="00131F59">
        <w:rPr>
          <w:u w:val="single"/>
        </w:rPr>
        <w:t>Fold Enrichment</w:t>
      </w:r>
      <w:r w:rsidRPr="00A05E30">
        <w:t>: numeric to show ratio of two proportions.  If 10/100 (10%) of genes are involved in ribosome biogenesis and the background information is 40/40000 (1%) of genes associating with ribosome biogenesis, t</w:t>
      </w:r>
      <w:r w:rsidR="00D10B18" w:rsidRPr="00A05E30">
        <w:t>hen 10%/1% = 10 fold enrichment is seen.</w:t>
      </w:r>
    </w:p>
    <w:p w:rsidR="00DF2EDD" w:rsidRPr="00A05E30" w:rsidRDefault="00DF2EDD" w:rsidP="005B57CB">
      <w:r w:rsidRPr="00131F59">
        <w:rPr>
          <w:u w:val="single"/>
        </w:rPr>
        <w:t>Bonferroni</w:t>
      </w:r>
      <w:r w:rsidRPr="00A05E30">
        <w:t>: p-value adjusted to correct for multiple testing, corrected using Bonferroni correction</w:t>
      </w:r>
    </w:p>
    <w:p w:rsidR="00DF2EDD" w:rsidRPr="00A05E30" w:rsidRDefault="00DF2EDD" w:rsidP="005B57CB">
      <w:proofErr w:type="spellStart"/>
      <w:r w:rsidRPr="00131F59">
        <w:rPr>
          <w:u w:val="single"/>
        </w:rPr>
        <w:t>Benjamini</w:t>
      </w:r>
      <w:proofErr w:type="spellEnd"/>
      <w:r w:rsidRPr="00A05E30">
        <w:t xml:space="preserve">: p-value adjusted to correct for multiple testing, corrected using </w:t>
      </w:r>
      <w:proofErr w:type="spellStart"/>
      <w:r w:rsidRPr="00A05E30">
        <w:t>Benjamini’s</w:t>
      </w:r>
      <w:proofErr w:type="spellEnd"/>
      <w:r w:rsidRPr="00A05E30">
        <w:t xml:space="preserve"> method </w:t>
      </w:r>
    </w:p>
    <w:p w:rsidR="00DF2EDD" w:rsidRPr="00A05E30" w:rsidRDefault="00DF2EDD" w:rsidP="005B57CB">
      <w:r w:rsidRPr="00131F59">
        <w:rPr>
          <w:u w:val="single"/>
        </w:rPr>
        <w:t>FDR</w:t>
      </w:r>
      <w:r w:rsidRPr="00A05E30">
        <w:t xml:space="preserve">: p-value adjusted to control (false discovery rate) </w:t>
      </w:r>
    </w:p>
    <w:p w:rsidR="00B3052B" w:rsidRDefault="00B3052B" w:rsidP="005B57CB">
      <w:pPr>
        <w:rPr>
          <w:sz w:val="28"/>
          <w:szCs w:val="28"/>
        </w:rPr>
      </w:pPr>
    </w:p>
    <w:p w:rsidR="00C52FD1" w:rsidRDefault="00DE0123" w:rsidP="005B57CB">
      <w:pPr>
        <w:rPr>
          <w:sz w:val="28"/>
          <w:szCs w:val="28"/>
        </w:rPr>
      </w:pPr>
      <w:r>
        <w:rPr>
          <w:noProof/>
        </w:rPr>
        <w:lastRenderedPageBreak/>
        <w:drawing>
          <wp:inline distT="0" distB="0" distL="0" distR="0" wp14:anchorId="214D0D94" wp14:editId="5EAE61E6">
            <wp:extent cx="5943600" cy="59823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5982335"/>
                    </a:xfrm>
                    <a:prstGeom prst="rect">
                      <a:avLst/>
                    </a:prstGeom>
                  </pic:spPr>
                </pic:pic>
              </a:graphicData>
            </a:graphic>
          </wp:inline>
        </w:drawing>
      </w:r>
    </w:p>
    <w:p w:rsidR="00B3052B" w:rsidRPr="00A05E30" w:rsidRDefault="00C94308" w:rsidP="00131F59">
      <w:pPr>
        <w:jc w:val="both"/>
      </w:pPr>
      <w:r w:rsidRPr="00C94308">
        <w:rPr>
          <w:b/>
        </w:rPr>
        <w:t xml:space="preserve">Figure 13.  Pathway diagram for Valine, leucine, and </w:t>
      </w:r>
      <w:proofErr w:type="spellStart"/>
      <w:r w:rsidRPr="00C94308">
        <w:rPr>
          <w:b/>
        </w:rPr>
        <w:t>isolueucine</w:t>
      </w:r>
      <w:proofErr w:type="spellEnd"/>
      <w:r w:rsidRPr="00C94308">
        <w:rPr>
          <w:b/>
        </w:rPr>
        <w:t xml:space="preserve"> biosynthesis pathway in </w:t>
      </w:r>
      <w:r w:rsidR="00C52FD1" w:rsidRPr="00C94308">
        <w:rPr>
          <w:b/>
        </w:rPr>
        <w:t>Set4 anaerobic vs wild type anaerobic comparison.</w:t>
      </w:r>
      <w:r w:rsidR="003F4074" w:rsidRPr="00A05E30">
        <w:t xml:space="preserve">  Differentially expressed genes are starred.  Green boxes indicate th</w:t>
      </w:r>
      <w:r w:rsidR="00BF4D8D">
        <w:t>e</w:t>
      </w:r>
      <w:r w:rsidR="003F4074" w:rsidRPr="00A05E30">
        <w:t xml:space="preserve"> </w:t>
      </w:r>
      <w:r w:rsidR="00BF4D8D">
        <w:t>yeast</w:t>
      </w:r>
      <w:r w:rsidR="003F4074" w:rsidRPr="00A05E30">
        <w:t>-specific pathway</w:t>
      </w:r>
      <w:r w:rsidR="00C60C40" w:rsidRPr="00A05E30">
        <w:t>.</w:t>
      </w:r>
      <w:r w:rsidR="009922CD" w:rsidRPr="00A05E30">
        <w:t xml:space="preserve">  White b</w:t>
      </w:r>
      <w:r w:rsidR="00BF4D8D">
        <w:t xml:space="preserve">oxes show genes present in the </w:t>
      </w:r>
      <w:r w:rsidR="009922CD" w:rsidRPr="00A05E30">
        <w:t>pathway</w:t>
      </w:r>
      <w:r w:rsidR="00BF4D8D">
        <w:t xml:space="preserve"> in other organisms</w:t>
      </w:r>
      <w:r w:rsidR="009922CD" w:rsidRPr="00A05E30">
        <w:t xml:space="preserve"> but </w:t>
      </w:r>
      <w:r w:rsidR="00BF4D8D">
        <w:t>no present in yeast.</w:t>
      </w:r>
    </w:p>
    <w:p w:rsidR="00B3052B" w:rsidRPr="0058234B" w:rsidRDefault="00B3052B" w:rsidP="005B57CB">
      <w:pPr>
        <w:rPr>
          <w:sz w:val="28"/>
          <w:szCs w:val="28"/>
          <w:u w:val="single"/>
        </w:rPr>
      </w:pPr>
    </w:p>
    <w:p w:rsidR="00CE761E" w:rsidRDefault="00CE761E" w:rsidP="005B57CB">
      <w:pPr>
        <w:rPr>
          <w:b/>
          <w:sz w:val="28"/>
          <w:szCs w:val="28"/>
          <w:u w:val="single"/>
        </w:rPr>
      </w:pPr>
      <w:r>
        <w:rPr>
          <w:b/>
          <w:sz w:val="28"/>
          <w:szCs w:val="28"/>
          <w:u w:val="single"/>
        </w:rPr>
        <w:t>Summary and Discussion</w:t>
      </w:r>
    </w:p>
    <w:p w:rsidR="00A477FA" w:rsidRPr="004F2A20" w:rsidRDefault="001A4D77" w:rsidP="00131F59">
      <w:pPr>
        <w:jc w:val="both"/>
      </w:pPr>
      <w:r>
        <w:t>Overall, this</w:t>
      </w:r>
      <w:r w:rsidR="008D6406">
        <w:t xml:space="preserve"> project was highly fruitful: a</w:t>
      </w:r>
      <w:r>
        <w:t xml:space="preserve"> number of differentially expressed genes, antisense transcripts, and </w:t>
      </w:r>
      <w:proofErr w:type="spellStart"/>
      <w:r>
        <w:t>lncRNAs</w:t>
      </w:r>
      <w:proofErr w:type="spellEnd"/>
      <w:r>
        <w:t xml:space="preserve"> were identified.  </w:t>
      </w:r>
      <w:r w:rsidR="00C22E58">
        <w:t xml:space="preserve">There are of course additional analyses we may wish to perform.  Pathway diagrams can be made for any of the pathways found to be significantly enriched in the differentially </w:t>
      </w:r>
      <w:r w:rsidR="00C22E58">
        <w:lastRenderedPageBreak/>
        <w:t>expressed genes.   Since the overlap between Cufflinks and DESeq2/</w:t>
      </w:r>
      <w:proofErr w:type="spellStart"/>
      <w:r w:rsidR="00C22E58">
        <w:t>edgeR</w:t>
      </w:r>
      <w:proofErr w:type="spellEnd"/>
      <w:r w:rsidR="00C22E58">
        <w:t xml:space="preserve"> was so poor for antisense transcription, we may also wish to only include the analysis from </w:t>
      </w:r>
      <w:proofErr w:type="spellStart"/>
      <w:r w:rsidR="00C22E58">
        <w:t>edgeR</w:t>
      </w:r>
      <w:proofErr w:type="spellEnd"/>
      <w:r w:rsidR="00C22E58">
        <w:t xml:space="preserve">/DESeq2 when looking at intersecting genes.  </w:t>
      </w:r>
      <w:r w:rsidR="00481E08">
        <w:t>More work needs to be don</w:t>
      </w:r>
      <w:r>
        <w:t xml:space="preserve">e </w:t>
      </w:r>
      <w:r w:rsidR="00481E08">
        <w:t xml:space="preserve">to determine precisely why there is so little overlap between the Cufflinks output and the </w:t>
      </w:r>
      <w:proofErr w:type="spellStart"/>
      <w:r w:rsidR="00481E08">
        <w:t>edgeR</w:t>
      </w:r>
      <w:proofErr w:type="spellEnd"/>
      <w:r w:rsidR="00481E08">
        <w:t xml:space="preserve">/DESeq2 output.  </w:t>
      </w:r>
      <w:r w:rsidR="004F2A20" w:rsidRPr="004F2A20">
        <w:t>Another possibility is to screen with genes usually “on” vs “off” in G2 vs. G1</w:t>
      </w:r>
      <w:r>
        <w:t>; these genes can be s</w:t>
      </w:r>
      <w:r w:rsidR="004F2A20" w:rsidRPr="004F2A20">
        <w:t>creen</w:t>
      </w:r>
      <w:r>
        <w:t>ed</w:t>
      </w:r>
      <w:r w:rsidR="004F2A20" w:rsidRPr="004F2A20">
        <w:t xml:space="preserve"> out and </w:t>
      </w:r>
      <w:r>
        <w:t>it can be determined</w:t>
      </w:r>
      <w:r w:rsidR="004F2A20" w:rsidRPr="004F2A20">
        <w:t xml:space="preserve"> if these are the </w:t>
      </w:r>
      <w:r w:rsidRPr="001A4D77">
        <w:rPr>
          <w:i/>
        </w:rPr>
        <w:t>SET1</w:t>
      </w:r>
      <w:r>
        <w:t xml:space="preserve"> dependent genes</w:t>
      </w:r>
      <w:r w:rsidR="004F2A20" w:rsidRPr="004F2A20">
        <w:t xml:space="preserve">.  </w:t>
      </w:r>
      <w:r>
        <w:t>Additionally, we can combine the analyses described in this report with the available</w:t>
      </w:r>
      <w:r w:rsidR="004F2A20" w:rsidRPr="004F2A20">
        <w:t xml:space="preserve"> com</w:t>
      </w:r>
      <w:r>
        <w:t>plementation data</w:t>
      </w:r>
      <w:r w:rsidR="00121980">
        <w:t xml:space="preserve"> and </w:t>
      </w:r>
      <w:r w:rsidR="004F2A20" w:rsidRPr="004F2A20">
        <w:t xml:space="preserve">suppressor screen data which will hopefully enable us to generate </w:t>
      </w:r>
      <w:r w:rsidR="00121980">
        <w:t xml:space="preserve">even </w:t>
      </w:r>
      <w:r w:rsidR="004F2A20" w:rsidRPr="004F2A20">
        <w:t>more</w:t>
      </w:r>
      <w:r w:rsidR="00121980">
        <w:t xml:space="preserve"> biologically</w:t>
      </w:r>
      <w:r w:rsidR="004F2A20" w:rsidRPr="004F2A20">
        <w:t xml:space="preserve"> meaningful conclusions.</w:t>
      </w:r>
      <w:r w:rsidR="00A05E30" w:rsidRPr="00A05E30">
        <w:t xml:space="preserve"> </w:t>
      </w:r>
      <w:r w:rsidR="008D6406">
        <w:t>It is</w:t>
      </w:r>
      <w:bookmarkStart w:id="0" w:name="_GoBack"/>
      <w:bookmarkEnd w:id="0"/>
      <w:r w:rsidR="00A05E30" w:rsidRPr="00A05E30">
        <w:t xml:space="preserve"> possible that the deletions may lead to changes in read-through transcription rates.  </w:t>
      </w:r>
      <w:proofErr w:type="spellStart"/>
      <w:r w:rsidR="00A05E30" w:rsidRPr="00A05E30">
        <w:t>FusionCatcher</w:t>
      </w:r>
      <w:proofErr w:type="spellEnd"/>
      <w:r w:rsidR="00A05E30" w:rsidRPr="00A05E30">
        <w:t xml:space="preserve"> (</w:t>
      </w:r>
      <w:proofErr w:type="spellStart"/>
      <w:r w:rsidR="00A05E30" w:rsidRPr="00A05E30">
        <w:t>Nicoric</w:t>
      </w:r>
      <w:r w:rsidR="00121980">
        <w:t>i</w:t>
      </w:r>
      <w:proofErr w:type="spellEnd"/>
      <w:r w:rsidR="00121980">
        <w:t xml:space="preserve"> et al., 2014) </w:t>
      </w:r>
      <w:proofErr w:type="spellStart"/>
      <w:r w:rsidR="00A05E30">
        <w:t>FusionCatcher</w:t>
      </w:r>
      <w:proofErr w:type="spellEnd"/>
      <w:r w:rsidR="00A05E30">
        <w:t xml:space="preserve"> was run on reads aligning to the genome, however the program is unable to properly format the necessary databases.  The authors have been contacted and are fixing the bug.  </w:t>
      </w:r>
      <w:proofErr w:type="spellStart"/>
      <w:r w:rsidR="00A05E30">
        <w:t>FusionCatcher</w:t>
      </w:r>
      <w:proofErr w:type="spellEnd"/>
      <w:r w:rsidR="00A05E30">
        <w:t xml:space="preserve"> will be run to identify likely read-through events as soon as the bug is fixed.</w:t>
      </w:r>
      <w:r w:rsidR="00816E23">
        <w:t xml:space="preserve">  </w:t>
      </w:r>
    </w:p>
    <w:p w:rsidR="00D90092" w:rsidRPr="00D90092" w:rsidRDefault="00D90092" w:rsidP="005B57CB">
      <w:pPr>
        <w:rPr>
          <w:b/>
          <w:sz w:val="28"/>
          <w:szCs w:val="28"/>
          <w:u w:val="single"/>
        </w:rPr>
      </w:pPr>
      <w:r w:rsidRPr="00D90092">
        <w:rPr>
          <w:b/>
          <w:sz w:val="28"/>
          <w:szCs w:val="28"/>
          <w:u w:val="single"/>
        </w:rPr>
        <w:t>References</w:t>
      </w:r>
    </w:p>
    <w:p w:rsidR="005A077E" w:rsidRPr="005A077E" w:rsidRDefault="00D979C2" w:rsidP="005A077E">
      <w:pPr>
        <w:pStyle w:val="EndNoteBibliography"/>
        <w:spacing w:after="0"/>
        <w:ind w:left="720" w:hanging="720"/>
      </w:pPr>
      <w:r>
        <w:fldChar w:fldCharType="begin"/>
      </w:r>
      <w:r>
        <w:instrText xml:space="preserve"> ADDIN EN.REFLIST </w:instrText>
      </w:r>
      <w:r>
        <w:fldChar w:fldCharType="separate"/>
      </w:r>
      <w:bookmarkStart w:id="1" w:name="_ENREF_1"/>
      <w:r w:rsidR="005A077E" w:rsidRPr="005A077E">
        <w:t xml:space="preserve">Anders, S., Pyl, P. T., &amp; Huber, W. (2015). HTSeq--a Python framework to work with high-throughput sequencing data. </w:t>
      </w:r>
      <w:r w:rsidR="005A077E" w:rsidRPr="005A077E">
        <w:rPr>
          <w:i/>
        </w:rPr>
        <w:t>Bioinformatics, 31</w:t>
      </w:r>
      <w:r w:rsidR="005A077E" w:rsidRPr="005A077E">
        <w:t>(2), 166-169. doi: 10.1093/bioinformatics/btu638</w:t>
      </w:r>
      <w:bookmarkEnd w:id="1"/>
    </w:p>
    <w:p w:rsidR="005A077E" w:rsidRPr="005A077E" w:rsidRDefault="005A077E" w:rsidP="005A077E">
      <w:pPr>
        <w:pStyle w:val="EndNoteBibliography"/>
        <w:spacing w:after="0"/>
        <w:ind w:left="720" w:hanging="720"/>
      </w:pPr>
      <w:bookmarkStart w:id="2" w:name="_ENREF_2"/>
      <w:r w:rsidRPr="005A077E">
        <w:t xml:space="preserve">Andrews, S. (2010). FastQC. </w:t>
      </w:r>
      <w:bookmarkEnd w:id="2"/>
    </w:p>
    <w:p w:rsidR="005A077E" w:rsidRPr="005A077E" w:rsidRDefault="005A077E" w:rsidP="005A077E">
      <w:pPr>
        <w:pStyle w:val="EndNoteBibliography"/>
        <w:spacing w:after="0"/>
        <w:ind w:left="720" w:hanging="720"/>
      </w:pPr>
      <w:bookmarkStart w:id="3" w:name="_ENREF_3"/>
      <w:r w:rsidRPr="005A077E">
        <w:t xml:space="preserve">Bolger, A. M., Lohse, M., &amp; Usadel, B. (2014). Trimmomatic: a flexible trimmer for Illumina sequence data. </w:t>
      </w:r>
      <w:r w:rsidRPr="005A077E">
        <w:rPr>
          <w:i/>
        </w:rPr>
        <w:t>Bioinformatics, 30</w:t>
      </w:r>
      <w:r w:rsidRPr="005A077E">
        <w:t>(15), 2114-2120. doi: 10.1093/bioinformatics/btu170</w:t>
      </w:r>
      <w:bookmarkEnd w:id="3"/>
    </w:p>
    <w:p w:rsidR="005A077E" w:rsidRPr="005A077E" w:rsidRDefault="005A077E" w:rsidP="005A077E">
      <w:pPr>
        <w:pStyle w:val="EndNoteBibliography"/>
        <w:spacing w:after="0"/>
        <w:ind w:left="720" w:hanging="720"/>
      </w:pPr>
      <w:bookmarkStart w:id="4" w:name="_ENREF_4"/>
      <w:r w:rsidRPr="005A077E">
        <w:t xml:space="preserve">Engel, S. R., Dietrich, F. S., Fisk, D. G., Binkley, G., Balakrishnan, R., Costanzo, M. C., . . . Cherry, J. M. (2014). The reference genome sequence of Saccharomyces cerevisiae: then and now. </w:t>
      </w:r>
      <w:r w:rsidRPr="005A077E">
        <w:rPr>
          <w:i/>
        </w:rPr>
        <w:t>G3 (Bethesda), 4</w:t>
      </w:r>
      <w:r w:rsidRPr="005A077E">
        <w:t>(3), 389-398. doi: 10.1534/g3.113.008995</w:t>
      </w:r>
      <w:bookmarkEnd w:id="4"/>
    </w:p>
    <w:p w:rsidR="005A077E" w:rsidRPr="005A077E" w:rsidRDefault="005A077E" w:rsidP="005A077E">
      <w:pPr>
        <w:pStyle w:val="EndNoteBibliography"/>
        <w:spacing w:after="0"/>
        <w:ind w:left="720" w:hanging="720"/>
      </w:pPr>
      <w:bookmarkStart w:id="5" w:name="_ENREF_5"/>
      <w:r w:rsidRPr="005A077E">
        <w:t xml:space="preserve">Gordon, A. (2009). FastX-Toolkit. Retrieved from </w:t>
      </w:r>
      <w:hyperlink r:id="rId28" w:history="1">
        <w:r w:rsidRPr="005A077E">
          <w:rPr>
            <w:rStyle w:val="Hyperlink"/>
          </w:rPr>
          <w:t>http://hannonlab.cshl.edu/fastx_toolkit/download.html</w:t>
        </w:r>
        <w:bookmarkEnd w:id="5"/>
      </w:hyperlink>
    </w:p>
    <w:p w:rsidR="005A077E" w:rsidRPr="005A077E" w:rsidRDefault="005A077E" w:rsidP="005A077E">
      <w:pPr>
        <w:pStyle w:val="EndNoteBibliography"/>
        <w:spacing w:after="0"/>
        <w:ind w:left="720" w:hanging="720"/>
      </w:pPr>
      <w:bookmarkStart w:id="6" w:name="_ENREF_6"/>
      <w:r w:rsidRPr="005A077E">
        <w:t xml:space="preserve">Huang da, W., Sherman, B. T., &amp; Lempicki, R. A. (2009a). Bioinformatics enrichment tools: paths toward the comprehensive functional analysis of large gene lists. </w:t>
      </w:r>
      <w:r w:rsidRPr="005A077E">
        <w:rPr>
          <w:i/>
        </w:rPr>
        <w:t>Nucleic Acids Res, 37</w:t>
      </w:r>
      <w:r w:rsidRPr="005A077E">
        <w:t>(1), 1-13. doi: 10.1093/nar/gkn923</w:t>
      </w:r>
      <w:bookmarkEnd w:id="6"/>
    </w:p>
    <w:p w:rsidR="005A077E" w:rsidRPr="005A077E" w:rsidRDefault="005A077E" w:rsidP="005A077E">
      <w:pPr>
        <w:pStyle w:val="EndNoteBibliography"/>
        <w:spacing w:after="0"/>
        <w:ind w:left="720" w:hanging="720"/>
      </w:pPr>
      <w:bookmarkStart w:id="7" w:name="_ENREF_7"/>
      <w:r w:rsidRPr="005A077E">
        <w:t xml:space="preserve">Huang da, W., Sherman, B. T., &amp; Lempicki, R. A. (2009b). Systematic and integrative analysis of large gene lists using DAVID bioinformatics resources. </w:t>
      </w:r>
      <w:r w:rsidRPr="005A077E">
        <w:rPr>
          <w:i/>
        </w:rPr>
        <w:t>Nat Protoc, 4</w:t>
      </w:r>
      <w:r w:rsidRPr="005A077E">
        <w:t>(1), 44-57. doi: 10.1038/nprot.2008.211</w:t>
      </w:r>
      <w:bookmarkEnd w:id="7"/>
    </w:p>
    <w:p w:rsidR="005A077E" w:rsidRPr="005A077E" w:rsidRDefault="005A077E" w:rsidP="005A077E">
      <w:pPr>
        <w:pStyle w:val="EndNoteBibliography"/>
        <w:spacing w:after="0"/>
        <w:ind w:left="720" w:hanging="720"/>
      </w:pPr>
      <w:bookmarkStart w:id="8" w:name="_ENREF_8"/>
      <w:r w:rsidRPr="005A077E">
        <w:t xml:space="preserve">Kim, D., Pertea, G., Trapnell, C., Pimentel, H., Kelley, R., &amp; Salzberg, S. L. (2013). TopHat2: accurate alignment of transcriptomes in the presence of insertions, deletions and gene fusions. </w:t>
      </w:r>
      <w:r w:rsidRPr="005A077E">
        <w:rPr>
          <w:i/>
        </w:rPr>
        <w:t>Genome Biol, 14</w:t>
      </w:r>
      <w:r w:rsidRPr="005A077E">
        <w:t>(4), R36. doi: 10.1186/gb-2013-14-4-r36</w:t>
      </w:r>
      <w:bookmarkEnd w:id="8"/>
    </w:p>
    <w:p w:rsidR="005A077E" w:rsidRPr="005A077E" w:rsidRDefault="005A077E" w:rsidP="005A077E">
      <w:pPr>
        <w:pStyle w:val="EndNoteBibliography"/>
        <w:spacing w:after="0"/>
        <w:ind w:left="720" w:hanging="720"/>
      </w:pPr>
      <w:bookmarkStart w:id="9" w:name="_ENREF_9"/>
      <w:r w:rsidRPr="005A077E">
        <w:t xml:space="preserve">Lawrence, M., Huber, W., Pages, H., Aboyoun, P., Carlson, M., Gentleman, R., . . . Carey, V. J. (2013). Software for computing and annotating genomic ranges. </w:t>
      </w:r>
      <w:r w:rsidRPr="005A077E">
        <w:rPr>
          <w:i/>
        </w:rPr>
        <w:t>PLoS Comput Biol, 9</w:t>
      </w:r>
      <w:r w:rsidRPr="005A077E">
        <w:t>(8), e1003118. doi: 10.1371/journal.pcbi.1003118</w:t>
      </w:r>
      <w:bookmarkEnd w:id="9"/>
    </w:p>
    <w:p w:rsidR="005A077E" w:rsidRPr="005A077E" w:rsidRDefault="005A077E" w:rsidP="005A077E">
      <w:pPr>
        <w:pStyle w:val="EndNoteBibliography"/>
        <w:spacing w:after="0"/>
        <w:ind w:left="720" w:hanging="720"/>
      </w:pPr>
      <w:bookmarkStart w:id="10" w:name="_ENREF_10"/>
      <w:r w:rsidRPr="005A077E">
        <w:t xml:space="preserve">Love, M. I., Huber, W., &amp; Anders, S. (2014). Moderated estimation of fold change and dispersion for RNA-seq data with DESeq2. </w:t>
      </w:r>
      <w:r w:rsidRPr="005A077E">
        <w:rPr>
          <w:i/>
        </w:rPr>
        <w:t>Genome Biol, 15</w:t>
      </w:r>
      <w:r w:rsidRPr="005A077E">
        <w:t>(12), 550. doi: 10.1186/s13059-014-0550-8</w:t>
      </w:r>
      <w:bookmarkEnd w:id="10"/>
    </w:p>
    <w:p w:rsidR="005A077E" w:rsidRPr="005A077E" w:rsidRDefault="005A077E" w:rsidP="005A077E">
      <w:pPr>
        <w:pStyle w:val="EndNoteBibliography"/>
        <w:spacing w:after="0"/>
        <w:ind w:left="720" w:hanging="720"/>
      </w:pPr>
      <w:bookmarkStart w:id="11" w:name="_ENREF_11"/>
      <w:r w:rsidRPr="005A077E">
        <w:t xml:space="preserve">McCarthy, D. J., Chen, Y., &amp; Smyth, G. K. (2012). Differential expression analysis of multifactor RNA-Seq experiments with respect to biological variation. </w:t>
      </w:r>
      <w:r w:rsidRPr="005A077E">
        <w:rPr>
          <w:i/>
        </w:rPr>
        <w:t>Nucleic Acids Res, 40</w:t>
      </w:r>
      <w:r w:rsidRPr="005A077E">
        <w:t>(10), 4288-4297. doi: 10.1093/nar/gks042</w:t>
      </w:r>
      <w:bookmarkEnd w:id="11"/>
    </w:p>
    <w:p w:rsidR="005A077E" w:rsidRPr="005A077E" w:rsidRDefault="005A077E" w:rsidP="005A077E">
      <w:pPr>
        <w:pStyle w:val="EndNoteBibliography"/>
        <w:spacing w:after="0"/>
        <w:ind w:left="720" w:hanging="720"/>
      </w:pPr>
      <w:bookmarkStart w:id="12" w:name="_ENREF_12"/>
      <w:r w:rsidRPr="005A077E">
        <w:t xml:space="preserve">Roberts, A., Pimentel, H., Trapnell, C., &amp; Pachter, L. (2011). Identification of novel transcripts in annotated genomes using RNA-Seq. </w:t>
      </w:r>
      <w:r w:rsidRPr="005A077E">
        <w:rPr>
          <w:i/>
        </w:rPr>
        <w:t>Bioinformatics, 27</w:t>
      </w:r>
      <w:r w:rsidRPr="005A077E">
        <w:t>(17), 2325-2329. doi: 10.1093/bioinformatics/btr355</w:t>
      </w:r>
      <w:bookmarkEnd w:id="12"/>
    </w:p>
    <w:p w:rsidR="005A077E" w:rsidRPr="005A077E" w:rsidRDefault="005A077E" w:rsidP="005A077E">
      <w:pPr>
        <w:pStyle w:val="EndNoteBibliography"/>
        <w:spacing w:after="0"/>
        <w:ind w:left="720" w:hanging="720"/>
      </w:pPr>
      <w:bookmarkStart w:id="13" w:name="_ENREF_13"/>
      <w:r w:rsidRPr="005A077E">
        <w:lastRenderedPageBreak/>
        <w:t xml:space="preserve">Roberts, A., Trapnell, C., Donaghey, J., Rinn, J. L., &amp; Pachter, L. (2011). Improving RNA-Seq expression estimates by correcting for fragment bias. </w:t>
      </w:r>
      <w:r w:rsidRPr="005A077E">
        <w:rPr>
          <w:i/>
        </w:rPr>
        <w:t>Genome Biol, 12</w:t>
      </w:r>
      <w:r w:rsidRPr="005A077E">
        <w:t>(3), R22. doi: 10.1186/gb-2011-12-3-r22</w:t>
      </w:r>
      <w:bookmarkEnd w:id="13"/>
    </w:p>
    <w:p w:rsidR="005A077E" w:rsidRPr="005A077E" w:rsidRDefault="005A077E" w:rsidP="005A077E">
      <w:pPr>
        <w:pStyle w:val="EndNoteBibliography"/>
        <w:spacing w:after="0"/>
        <w:ind w:left="720" w:hanging="720"/>
      </w:pPr>
      <w:bookmarkStart w:id="14" w:name="_ENREF_14"/>
      <w:r w:rsidRPr="005A077E">
        <w:t xml:space="preserve">Robinson, M. D., McCarthy, D. J., &amp; Smyth, G. K. (2010). edgeR: a Bioconductor package for differential expression analysis of digital gene expression data. </w:t>
      </w:r>
      <w:r w:rsidRPr="005A077E">
        <w:rPr>
          <w:i/>
        </w:rPr>
        <w:t>Bioinformatics, 26</w:t>
      </w:r>
      <w:r w:rsidRPr="005A077E">
        <w:t>(1), 139-140. doi: 10.1093/bioinformatics/btp616</w:t>
      </w:r>
      <w:bookmarkEnd w:id="14"/>
    </w:p>
    <w:p w:rsidR="005A077E" w:rsidRPr="005A077E" w:rsidRDefault="005A077E" w:rsidP="005A077E">
      <w:pPr>
        <w:pStyle w:val="EndNoteBibliography"/>
        <w:spacing w:after="0"/>
        <w:ind w:left="720" w:hanging="720"/>
      </w:pPr>
      <w:bookmarkStart w:id="15" w:name="_ENREF_15"/>
      <w:r w:rsidRPr="005A077E">
        <w:t xml:space="preserve">Robinson, M. D., &amp; Oshlack, A. (2010). A scaling normalization method for differential expression analysis of RNA-seq data. </w:t>
      </w:r>
      <w:r w:rsidRPr="005A077E">
        <w:rPr>
          <w:i/>
        </w:rPr>
        <w:t>Genome Biol, 11</w:t>
      </w:r>
      <w:r w:rsidRPr="005A077E">
        <w:t>(3), R25. doi: 10.1186/gb-2010-11-3-r25</w:t>
      </w:r>
      <w:bookmarkEnd w:id="15"/>
    </w:p>
    <w:p w:rsidR="005A077E" w:rsidRPr="005A077E" w:rsidRDefault="005A077E" w:rsidP="005A077E">
      <w:pPr>
        <w:pStyle w:val="EndNoteBibliography"/>
        <w:spacing w:after="0"/>
        <w:ind w:left="720" w:hanging="720"/>
      </w:pPr>
      <w:bookmarkStart w:id="16" w:name="_ENREF_16"/>
      <w:r w:rsidRPr="005A077E">
        <w:t xml:space="preserve">South, P. F., Harmeyer, K. M., Serratore, N. D., &amp; Briggs, S. D. (2013). H3K4 methyltransferase Set1 is involved in maintenance of ergosterol homeostasis and resistance to Brefeldin A. </w:t>
      </w:r>
      <w:r w:rsidRPr="005A077E">
        <w:rPr>
          <w:i/>
        </w:rPr>
        <w:t>Proc Natl Acad Sci U S A, 110</w:t>
      </w:r>
      <w:r w:rsidRPr="005A077E">
        <w:t>(11), E1016-1025. doi: 10.1073/pnas.1215768110</w:t>
      </w:r>
      <w:bookmarkEnd w:id="16"/>
    </w:p>
    <w:p w:rsidR="005A077E" w:rsidRPr="005A077E" w:rsidRDefault="005A077E" w:rsidP="005A077E">
      <w:pPr>
        <w:pStyle w:val="EndNoteBibliography"/>
        <w:spacing w:after="0"/>
        <w:ind w:left="720" w:hanging="720"/>
      </w:pPr>
      <w:bookmarkStart w:id="17" w:name="_ENREF_17"/>
      <w:r w:rsidRPr="005A077E">
        <w:t xml:space="preserve">Trapnell, C., Hendrickson, D. G., Sauvageau, M., Goff, L., Rinn, J. L., &amp; Pachter, L. (2013). Differential analysis of gene regulation at transcript resolution with RNA-seq. </w:t>
      </w:r>
      <w:r w:rsidRPr="005A077E">
        <w:rPr>
          <w:i/>
        </w:rPr>
        <w:t>Nat Biotechnol, 31</w:t>
      </w:r>
      <w:r w:rsidRPr="005A077E">
        <w:t>(1), 46-53. doi: 10.1038/nbt.2450</w:t>
      </w:r>
      <w:bookmarkEnd w:id="17"/>
    </w:p>
    <w:p w:rsidR="005A077E" w:rsidRPr="005A077E" w:rsidRDefault="005A077E" w:rsidP="005A077E">
      <w:pPr>
        <w:pStyle w:val="EndNoteBibliography"/>
        <w:spacing w:after="0"/>
        <w:ind w:left="720" w:hanging="720"/>
      </w:pPr>
      <w:bookmarkStart w:id="18" w:name="_ENREF_18"/>
      <w:r w:rsidRPr="005A077E">
        <w:t xml:space="preserve">Trapnell, C., Pachter, L., &amp; Salzberg, S. L. (2009). TopHat: discovering splice junctions with RNA-Seq. </w:t>
      </w:r>
      <w:r w:rsidRPr="005A077E">
        <w:rPr>
          <w:i/>
        </w:rPr>
        <w:t>Bioinformatics, 25</w:t>
      </w:r>
      <w:r w:rsidRPr="005A077E">
        <w:t>(9), 1105-1111. doi: 10.1093/bioinformatics/btp120</w:t>
      </w:r>
      <w:bookmarkEnd w:id="18"/>
    </w:p>
    <w:p w:rsidR="005A077E" w:rsidRPr="005A077E" w:rsidRDefault="005A077E" w:rsidP="005A077E">
      <w:pPr>
        <w:pStyle w:val="EndNoteBibliography"/>
        <w:spacing w:after="0"/>
        <w:ind w:left="720" w:hanging="720"/>
      </w:pPr>
      <w:bookmarkStart w:id="19" w:name="_ENREF_19"/>
      <w:r w:rsidRPr="005A077E">
        <w:t xml:space="preserve">Trapnell, C., Roberts, A., Goff, L., Pertea, G., Kim, D., Kelley, D. R., . . . Pachter, L. (2012). Differential gene and transcript expression analysis of RNA-seq experiments with TopHat and Cufflinks. </w:t>
      </w:r>
      <w:r w:rsidRPr="005A077E">
        <w:rPr>
          <w:i/>
        </w:rPr>
        <w:t>Nat Protoc, 7</w:t>
      </w:r>
      <w:r w:rsidRPr="005A077E">
        <w:t>(3), 562-578. doi: 10.1038/nprot.2012.016</w:t>
      </w:r>
      <w:bookmarkEnd w:id="19"/>
    </w:p>
    <w:p w:rsidR="005A077E" w:rsidRPr="005A077E" w:rsidRDefault="005A077E" w:rsidP="005A077E">
      <w:pPr>
        <w:pStyle w:val="EndNoteBibliography"/>
        <w:spacing w:after="0"/>
        <w:ind w:left="720" w:hanging="720"/>
      </w:pPr>
      <w:bookmarkStart w:id="20" w:name="_ENREF_20"/>
      <w:r w:rsidRPr="005A077E">
        <w:t xml:space="preserve">Trapnell, C., Williams, B. A., Pertea, G., Mortazavi, A., Kwan, G., van Baren, M. J., . . . Pachter, L. (2010). Transcript assembly and quantification by RNA-Seq reveals unannotated transcripts and isoform switching during cell differentiation. </w:t>
      </w:r>
      <w:r w:rsidRPr="005A077E">
        <w:rPr>
          <w:i/>
        </w:rPr>
        <w:t>Nat Biotechnol, 28</w:t>
      </w:r>
      <w:r w:rsidRPr="005A077E">
        <w:t>(5), 511-515. doi: 10.1038/nbt.1621</w:t>
      </w:r>
      <w:bookmarkEnd w:id="20"/>
    </w:p>
    <w:p w:rsidR="005A077E" w:rsidRPr="005A077E" w:rsidRDefault="005A077E" w:rsidP="005A077E">
      <w:pPr>
        <w:pStyle w:val="EndNoteBibliography"/>
        <w:spacing w:after="0"/>
        <w:ind w:left="720" w:hanging="720"/>
      </w:pPr>
      <w:bookmarkStart w:id="21" w:name="_ENREF_21"/>
      <w:r w:rsidRPr="005A077E">
        <w:t xml:space="preserve">van Dijk, E. L., Chen, C. L., d'Aubenton-Carafa, Y., Gourvennec, S., Kwapisz, M., Roche, V., . . . Morillon, A. (2011). XUTs are a class of Xrn1-sensitive antisense regulatory non-coding RNA in yeast. </w:t>
      </w:r>
      <w:r w:rsidRPr="005A077E">
        <w:rPr>
          <w:i/>
        </w:rPr>
        <w:t>Nature, 475</w:t>
      </w:r>
      <w:r w:rsidRPr="005A077E">
        <w:t>(7354), 114-117. doi: 10.1038/nature10118</w:t>
      </w:r>
      <w:bookmarkEnd w:id="21"/>
    </w:p>
    <w:p w:rsidR="005A077E" w:rsidRPr="005A077E" w:rsidRDefault="005A077E" w:rsidP="005A077E">
      <w:pPr>
        <w:pStyle w:val="EndNoteBibliography"/>
        <w:ind w:left="720" w:hanging="720"/>
      </w:pPr>
      <w:bookmarkStart w:id="22" w:name="_ENREF_22"/>
      <w:r w:rsidRPr="005A077E">
        <w:t xml:space="preserve">Xu, Z., Wei, W., Gagneur, J., Perocchi, F., Clauder-Munster, S., Camblong, J., . . . Steinmetz, L. M. (2009). Bidirectional promoters generate pervasive transcription in yeast. </w:t>
      </w:r>
      <w:r w:rsidRPr="005A077E">
        <w:rPr>
          <w:i/>
        </w:rPr>
        <w:t>Nature, 457</w:t>
      </w:r>
      <w:r w:rsidRPr="005A077E">
        <w:t>(7232), 1033-1037. doi: 10.1038/nature07728</w:t>
      </w:r>
      <w:bookmarkEnd w:id="22"/>
    </w:p>
    <w:p w:rsidR="00583680" w:rsidRPr="00F14D47" w:rsidRDefault="00D979C2" w:rsidP="00E02B36">
      <w:r>
        <w:fldChar w:fldCharType="end"/>
      </w:r>
    </w:p>
    <w:sectPr w:rsidR="00583680" w:rsidRPr="00F14D47">
      <w:footerReference w:type="defaul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51484" w:rsidRDefault="00B51484" w:rsidP="00CE78C4">
      <w:pPr>
        <w:spacing w:after="0" w:line="240" w:lineRule="auto"/>
      </w:pPr>
      <w:r>
        <w:separator/>
      </w:r>
    </w:p>
  </w:endnote>
  <w:endnote w:type="continuationSeparator" w:id="0">
    <w:p w:rsidR="00B51484" w:rsidRDefault="00B51484" w:rsidP="00CE78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914249"/>
      <w:docPartObj>
        <w:docPartGallery w:val="Page Numbers (Bottom of Page)"/>
        <w:docPartUnique/>
      </w:docPartObj>
    </w:sdtPr>
    <w:sdtEndPr>
      <w:rPr>
        <w:noProof/>
      </w:rPr>
    </w:sdtEndPr>
    <w:sdtContent>
      <w:p w:rsidR="0038115D" w:rsidRDefault="0038115D">
        <w:pPr>
          <w:pStyle w:val="Footer"/>
          <w:jc w:val="center"/>
        </w:pPr>
        <w:r>
          <w:fldChar w:fldCharType="begin"/>
        </w:r>
        <w:r>
          <w:instrText xml:space="preserve"> PAGE   \* MERGEFORMAT </w:instrText>
        </w:r>
        <w:r>
          <w:fldChar w:fldCharType="separate"/>
        </w:r>
        <w:r w:rsidR="008D6406">
          <w:rPr>
            <w:noProof/>
          </w:rPr>
          <w:t>28</w:t>
        </w:r>
        <w:r>
          <w:rPr>
            <w:noProof/>
          </w:rPr>
          <w:fldChar w:fldCharType="end"/>
        </w:r>
      </w:p>
    </w:sdtContent>
  </w:sdt>
  <w:p w:rsidR="0038115D" w:rsidRDefault="0038115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51484" w:rsidRDefault="00B51484" w:rsidP="00CE78C4">
      <w:pPr>
        <w:spacing w:after="0" w:line="240" w:lineRule="auto"/>
      </w:pPr>
      <w:r>
        <w:separator/>
      </w:r>
    </w:p>
  </w:footnote>
  <w:footnote w:type="continuationSeparator" w:id="0">
    <w:p w:rsidR="00B51484" w:rsidRDefault="00B51484" w:rsidP="00CE78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7DF2077"/>
    <w:multiLevelType w:val="hybridMultilevel"/>
    <w:tmpl w:val="FD5442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v00set97z5ft5e2p0tx2srlzfwdefftvttz&quot;&gt;briggsLibrary&lt;record-ids&gt;&lt;item&gt;1&lt;/item&gt;&lt;item&gt;2&lt;/item&gt;&lt;item&gt;3&lt;/item&gt;&lt;item&gt;10&lt;/item&gt;&lt;item&gt;12&lt;/item&gt;&lt;item&gt;18&lt;/item&gt;&lt;item&gt;25&lt;/item&gt;&lt;item&gt;26&lt;/item&gt;&lt;item&gt;27&lt;/item&gt;&lt;item&gt;28&lt;/item&gt;&lt;item&gt;30&lt;/item&gt;&lt;item&gt;31&lt;/item&gt;&lt;item&gt;32&lt;/item&gt;&lt;item&gt;33&lt;/item&gt;&lt;item&gt;34&lt;/item&gt;&lt;item&gt;35&lt;/item&gt;&lt;item&gt;36&lt;/item&gt;&lt;item&gt;37&lt;/item&gt;&lt;/record-ids&gt;&lt;/item&gt;&lt;/Libraries&gt;"/>
  </w:docVars>
  <w:rsids>
    <w:rsidRoot w:val="005B57CB"/>
    <w:rsid w:val="000033C5"/>
    <w:rsid w:val="000043E6"/>
    <w:rsid w:val="00006C26"/>
    <w:rsid w:val="00012158"/>
    <w:rsid w:val="00017061"/>
    <w:rsid w:val="00023F71"/>
    <w:rsid w:val="00031051"/>
    <w:rsid w:val="0003215E"/>
    <w:rsid w:val="000356E4"/>
    <w:rsid w:val="0004084D"/>
    <w:rsid w:val="000414EA"/>
    <w:rsid w:val="000479C6"/>
    <w:rsid w:val="00051FD0"/>
    <w:rsid w:val="00052955"/>
    <w:rsid w:val="00052BE7"/>
    <w:rsid w:val="00054394"/>
    <w:rsid w:val="00055AF1"/>
    <w:rsid w:val="00056C3E"/>
    <w:rsid w:val="00060783"/>
    <w:rsid w:val="000677FF"/>
    <w:rsid w:val="000722E2"/>
    <w:rsid w:val="0007727F"/>
    <w:rsid w:val="00077748"/>
    <w:rsid w:val="0008083D"/>
    <w:rsid w:val="000837E9"/>
    <w:rsid w:val="00084CAF"/>
    <w:rsid w:val="00086D03"/>
    <w:rsid w:val="00087D10"/>
    <w:rsid w:val="000902A4"/>
    <w:rsid w:val="000959C2"/>
    <w:rsid w:val="000B3834"/>
    <w:rsid w:val="000B567C"/>
    <w:rsid w:val="000C1680"/>
    <w:rsid w:val="000D05A4"/>
    <w:rsid w:val="000D2D64"/>
    <w:rsid w:val="000E073D"/>
    <w:rsid w:val="000E3645"/>
    <w:rsid w:val="000F0B46"/>
    <w:rsid w:val="000F29B2"/>
    <w:rsid w:val="000F618A"/>
    <w:rsid w:val="000F6C5B"/>
    <w:rsid w:val="0010142C"/>
    <w:rsid w:val="001021DC"/>
    <w:rsid w:val="00121246"/>
    <w:rsid w:val="00121980"/>
    <w:rsid w:val="0012289B"/>
    <w:rsid w:val="00125E01"/>
    <w:rsid w:val="001316D5"/>
    <w:rsid w:val="00131F59"/>
    <w:rsid w:val="00135ED8"/>
    <w:rsid w:val="001411FB"/>
    <w:rsid w:val="00142EBB"/>
    <w:rsid w:val="00144D90"/>
    <w:rsid w:val="0014525C"/>
    <w:rsid w:val="001454AF"/>
    <w:rsid w:val="00150376"/>
    <w:rsid w:val="00155E2F"/>
    <w:rsid w:val="001574AF"/>
    <w:rsid w:val="00160032"/>
    <w:rsid w:val="00162A85"/>
    <w:rsid w:val="00166355"/>
    <w:rsid w:val="001717AE"/>
    <w:rsid w:val="001755C1"/>
    <w:rsid w:val="0017614A"/>
    <w:rsid w:val="00180E0B"/>
    <w:rsid w:val="00182B4D"/>
    <w:rsid w:val="0018649A"/>
    <w:rsid w:val="00186C4E"/>
    <w:rsid w:val="00193632"/>
    <w:rsid w:val="00194347"/>
    <w:rsid w:val="0019651E"/>
    <w:rsid w:val="00196F28"/>
    <w:rsid w:val="001A3405"/>
    <w:rsid w:val="001A392F"/>
    <w:rsid w:val="001A4D77"/>
    <w:rsid w:val="001A7800"/>
    <w:rsid w:val="001B1490"/>
    <w:rsid w:val="001C1436"/>
    <w:rsid w:val="001C3619"/>
    <w:rsid w:val="001C63DA"/>
    <w:rsid w:val="001D2AEB"/>
    <w:rsid w:val="001E0CB6"/>
    <w:rsid w:val="001E2599"/>
    <w:rsid w:val="001E38C8"/>
    <w:rsid w:val="001E6665"/>
    <w:rsid w:val="001E67B3"/>
    <w:rsid w:val="001F0D9B"/>
    <w:rsid w:val="00204586"/>
    <w:rsid w:val="00207D05"/>
    <w:rsid w:val="00216E92"/>
    <w:rsid w:val="00231891"/>
    <w:rsid w:val="00235606"/>
    <w:rsid w:val="00245F2F"/>
    <w:rsid w:val="0025164A"/>
    <w:rsid w:val="00253041"/>
    <w:rsid w:val="00263E45"/>
    <w:rsid w:val="0026462D"/>
    <w:rsid w:val="002666DA"/>
    <w:rsid w:val="00273258"/>
    <w:rsid w:val="0027517B"/>
    <w:rsid w:val="00277ACC"/>
    <w:rsid w:val="00280A6C"/>
    <w:rsid w:val="00281CC6"/>
    <w:rsid w:val="0028547D"/>
    <w:rsid w:val="00287B4E"/>
    <w:rsid w:val="0029069C"/>
    <w:rsid w:val="00291DA9"/>
    <w:rsid w:val="002A222E"/>
    <w:rsid w:val="002A2CC0"/>
    <w:rsid w:val="002A5D15"/>
    <w:rsid w:val="002A67A9"/>
    <w:rsid w:val="002A70D5"/>
    <w:rsid w:val="002A732C"/>
    <w:rsid w:val="002B6199"/>
    <w:rsid w:val="002C5EA0"/>
    <w:rsid w:val="002C703C"/>
    <w:rsid w:val="002C7135"/>
    <w:rsid w:val="002C7532"/>
    <w:rsid w:val="002D0142"/>
    <w:rsid w:val="002D32E3"/>
    <w:rsid w:val="002D7633"/>
    <w:rsid w:val="002E2B0D"/>
    <w:rsid w:val="002E3B88"/>
    <w:rsid w:val="002E4CE3"/>
    <w:rsid w:val="002E5813"/>
    <w:rsid w:val="002E62AF"/>
    <w:rsid w:val="002E6B01"/>
    <w:rsid w:val="002F4443"/>
    <w:rsid w:val="00300029"/>
    <w:rsid w:val="00312E78"/>
    <w:rsid w:val="003205EE"/>
    <w:rsid w:val="00322D1F"/>
    <w:rsid w:val="00323773"/>
    <w:rsid w:val="00325BC7"/>
    <w:rsid w:val="00325F37"/>
    <w:rsid w:val="00330107"/>
    <w:rsid w:val="003426D3"/>
    <w:rsid w:val="003445B7"/>
    <w:rsid w:val="0034676F"/>
    <w:rsid w:val="003556AB"/>
    <w:rsid w:val="00355F9E"/>
    <w:rsid w:val="00357AD0"/>
    <w:rsid w:val="0037575D"/>
    <w:rsid w:val="003768C0"/>
    <w:rsid w:val="0037705D"/>
    <w:rsid w:val="0037760D"/>
    <w:rsid w:val="003809E9"/>
    <w:rsid w:val="00380E7E"/>
    <w:rsid w:val="0038115D"/>
    <w:rsid w:val="00381DDB"/>
    <w:rsid w:val="00383AC0"/>
    <w:rsid w:val="00383CEF"/>
    <w:rsid w:val="0039165D"/>
    <w:rsid w:val="003921ED"/>
    <w:rsid w:val="00395326"/>
    <w:rsid w:val="003A02AD"/>
    <w:rsid w:val="003A450D"/>
    <w:rsid w:val="003A4A86"/>
    <w:rsid w:val="003A5700"/>
    <w:rsid w:val="003A60A2"/>
    <w:rsid w:val="003A6697"/>
    <w:rsid w:val="003A6769"/>
    <w:rsid w:val="003A6C34"/>
    <w:rsid w:val="003B1B41"/>
    <w:rsid w:val="003B5478"/>
    <w:rsid w:val="003C3133"/>
    <w:rsid w:val="003C7896"/>
    <w:rsid w:val="003D0783"/>
    <w:rsid w:val="003D178A"/>
    <w:rsid w:val="003D2843"/>
    <w:rsid w:val="003D3C42"/>
    <w:rsid w:val="003D7E1D"/>
    <w:rsid w:val="003E548F"/>
    <w:rsid w:val="003E5F55"/>
    <w:rsid w:val="003F1DF6"/>
    <w:rsid w:val="003F4074"/>
    <w:rsid w:val="004006B9"/>
    <w:rsid w:val="004028AE"/>
    <w:rsid w:val="004064F1"/>
    <w:rsid w:val="00410B58"/>
    <w:rsid w:val="0041196E"/>
    <w:rsid w:val="004119B0"/>
    <w:rsid w:val="00413444"/>
    <w:rsid w:val="004159EE"/>
    <w:rsid w:val="00417F63"/>
    <w:rsid w:val="00420333"/>
    <w:rsid w:val="00423208"/>
    <w:rsid w:val="00423D9A"/>
    <w:rsid w:val="00423F4D"/>
    <w:rsid w:val="00430B09"/>
    <w:rsid w:val="00436045"/>
    <w:rsid w:val="00440B23"/>
    <w:rsid w:val="00444002"/>
    <w:rsid w:val="00446064"/>
    <w:rsid w:val="0044718C"/>
    <w:rsid w:val="004544FB"/>
    <w:rsid w:val="0045644D"/>
    <w:rsid w:val="00456E6E"/>
    <w:rsid w:val="0046285B"/>
    <w:rsid w:val="00464930"/>
    <w:rsid w:val="00465452"/>
    <w:rsid w:val="00466AF4"/>
    <w:rsid w:val="00467760"/>
    <w:rsid w:val="00472D0C"/>
    <w:rsid w:val="0047461B"/>
    <w:rsid w:val="0048081E"/>
    <w:rsid w:val="00481E08"/>
    <w:rsid w:val="00482BBF"/>
    <w:rsid w:val="00483282"/>
    <w:rsid w:val="00483B8E"/>
    <w:rsid w:val="0048779A"/>
    <w:rsid w:val="00490CA3"/>
    <w:rsid w:val="004931E3"/>
    <w:rsid w:val="00493C69"/>
    <w:rsid w:val="0049407D"/>
    <w:rsid w:val="004956B5"/>
    <w:rsid w:val="00496592"/>
    <w:rsid w:val="00496BEB"/>
    <w:rsid w:val="004A1138"/>
    <w:rsid w:val="004A318B"/>
    <w:rsid w:val="004B3760"/>
    <w:rsid w:val="004B5B0D"/>
    <w:rsid w:val="004B666D"/>
    <w:rsid w:val="004B7052"/>
    <w:rsid w:val="004C54E7"/>
    <w:rsid w:val="004C56C4"/>
    <w:rsid w:val="004C5E66"/>
    <w:rsid w:val="004C79DA"/>
    <w:rsid w:val="004D3A2D"/>
    <w:rsid w:val="004D500D"/>
    <w:rsid w:val="004E00E6"/>
    <w:rsid w:val="004E7A7C"/>
    <w:rsid w:val="004F23A4"/>
    <w:rsid w:val="004F2A20"/>
    <w:rsid w:val="004F2D8F"/>
    <w:rsid w:val="004F38A1"/>
    <w:rsid w:val="00501B3E"/>
    <w:rsid w:val="00505B60"/>
    <w:rsid w:val="005147ED"/>
    <w:rsid w:val="00514998"/>
    <w:rsid w:val="005209EC"/>
    <w:rsid w:val="005270DC"/>
    <w:rsid w:val="005313E8"/>
    <w:rsid w:val="00534EA6"/>
    <w:rsid w:val="00541613"/>
    <w:rsid w:val="00542159"/>
    <w:rsid w:val="0054224A"/>
    <w:rsid w:val="00544F0B"/>
    <w:rsid w:val="005455CF"/>
    <w:rsid w:val="00546F27"/>
    <w:rsid w:val="0055476B"/>
    <w:rsid w:val="00560AFD"/>
    <w:rsid w:val="00562CFD"/>
    <w:rsid w:val="00563CA0"/>
    <w:rsid w:val="00567BA5"/>
    <w:rsid w:val="00567FCD"/>
    <w:rsid w:val="00573A74"/>
    <w:rsid w:val="00573E39"/>
    <w:rsid w:val="00582325"/>
    <w:rsid w:val="0058234B"/>
    <w:rsid w:val="00583680"/>
    <w:rsid w:val="00583E15"/>
    <w:rsid w:val="00583E41"/>
    <w:rsid w:val="005930E3"/>
    <w:rsid w:val="00593105"/>
    <w:rsid w:val="00593AA2"/>
    <w:rsid w:val="0059507C"/>
    <w:rsid w:val="005963E3"/>
    <w:rsid w:val="005A077E"/>
    <w:rsid w:val="005A3676"/>
    <w:rsid w:val="005A43D9"/>
    <w:rsid w:val="005B3206"/>
    <w:rsid w:val="005B4883"/>
    <w:rsid w:val="005B53AB"/>
    <w:rsid w:val="005B57CB"/>
    <w:rsid w:val="005B727B"/>
    <w:rsid w:val="005C08BC"/>
    <w:rsid w:val="005C0CFC"/>
    <w:rsid w:val="005D2E4E"/>
    <w:rsid w:val="005D6764"/>
    <w:rsid w:val="005D706E"/>
    <w:rsid w:val="005D784C"/>
    <w:rsid w:val="005D7D7C"/>
    <w:rsid w:val="005E4BCA"/>
    <w:rsid w:val="005E705A"/>
    <w:rsid w:val="005F0BAF"/>
    <w:rsid w:val="005F2328"/>
    <w:rsid w:val="005F28A9"/>
    <w:rsid w:val="005F4FD9"/>
    <w:rsid w:val="005F596B"/>
    <w:rsid w:val="00602803"/>
    <w:rsid w:val="0060286D"/>
    <w:rsid w:val="0061001C"/>
    <w:rsid w:val="006160AF"/>
    <w:rsid w:val="00621CF4"/>
    <w:rsid w:val="006258D3"/>
    <w:rsid w:val="00626A77"/>
    <w:rsid w:val="00631872"/>
    <w:rsid w:val="00632EE8"/>
    <w:rsid w:val="006428B1"/>
    <w:rsid w:val="00642E18"/>
    <w:rsid w:val="00652551"/>
    <w:rsid w:val="00660704"/>
    <w:rsid w:val="0066099E"/>
    <w:rsid w:val="006622DB"/>
    <w:rsid w:val="00666A1D"/>
    <w:rsid w:val="00667781"/>
    <w:rsid w:val="00677919"/>
    <w:rsid w:val="006879D4"/>
    <w:rsid w:val="006914B2"/>
    <w:rsid w:val="00691664"/>
    <w:rsid w:val="00691760"/>
    <w:rsid w:val="00693473"/>
    <w:rsid w:val="006965CD"/>
    <w:rsid w:val="006A4A73"/>
    <w:rsid w:val="006A54DF"/>
    <w:rsid w:val="006A7CAF"/>
    <w:rsid w:val="006B0F6F"/>
    <w:rsid w:val="006B279D"/>
    <w:rsid w:val="006B552D"/>
    <w:rsid w:val="006C0517"/>
    <w:rsid w:val="006C2577"/>
    <w:rsid w:val="006C31AC"/>
    <w:rsid w:val="006C443D"/>
    <w:rsid w:val="006C6BE8"/>
    <w:rsid w:val="006D37A4"/>
    <w:rsid w:val="006E06C6"/>
    <w:rsid w:val="006E2B3A"/>
    <w:rsid w:val="006E41F6"/>
    <w:rsid w:val="006E53A7"/>
    <w:rsid w:val="006F24BC"/>
    <w:rsid w:val="006F6D9A"/>
    <w:rsid w:val="00702354"/>
    <w:rsid w:val="00705EA4"/>
    <w:rsid w:val="007139B3"/>
    <w:rsid w:val="00714CAE"/>
    <w:rsid w:val="007176B0"/>
    <w:rsid w:val="00722AE8"/>
    <w:rsid w:val="007233FD"/>
    <w:rsid w:val="007248AA"/>
    <w:rsid w:val="00727DCB"/>
    <w:rsid w:val="00732BE2"/>
    <w:rsid w:val="007368C2"/>
    <w:rsid w:val="00741C77"/>
    <w:rsid w:val="007534F4"/>
    <w:rsid w:val="007664BC"/>
    <w:rsid w:val="00770C64"/>
    <w:rsid w:val="007732F9"/>
    <w:rsid w:val="00774F0D"/>
    <w:rsid w:val="00777CAC"/>
    <w:rsid w:val="00781DCF"/>
    <w:rsid w:val="00783DB3"/>
    <w:rsid w:val="007878CE"/>
    <w:rsid w:val="007929C0"/>
    <w:rsid w:val="007A180A"/>
    <w:rsid w:val="007A4F54"/>
    <w:rsid w:val="007A5799"/>
    <w:rsid w:val="007B04C2"/>
    <w:rsid w:val="007B1EDD"/>
    <w:rsid w:val="007B24B9"/>
    <w:rsid w:val="007B2F06"/>
    <w:rsid w:val="007B6AD0"/>
    <w:rsid w:val="007B7CAC"/>
    <w:rsid w:val="007B7E12"/>
    <w:rsid w:val="007C0878"/>
    <w:rsid w:val="007C2D89"/>
    <w:rsid w:val="007C2F24"/>
    <w:rsid w:val="007C4806"/>
    <w:rsid w:val="007C7834"/>
    <w:rsid w:val="007D017C"/>
    <w:rsid w:val="007D1A5F"/>
    <w:rsid w:val="007D7661"/>
    <w:rsid w:val="007D7B22"/>
    <w:rsid w:val="007E003B"/>
    <w:rsid w:val="007E1721"/>
    <w:rsid w:val="007E50E4"/>
    <w:rsid w:val="007E556E"/>
    <w:rsid w:val="007E7752"/>
    <w:rsid w:val="007F1A5D"/>
    <w:rsid w:val="007F26D9"/>
    <w:rsid w:val="007F33B1"/>
    <w:rsid w:val="007F7A2C"/>
    <w:rsid w:val="008048CC"/>
    <w:rsid w:val="008049E3"/>
    <w:rsid w:val="00805E01"/>
    <w:rsid w:val="00812C89"/>
    <w:rsid w:val="0081642D"/>
    <w:rsid w:val="00816E23"/>
    <w:rsid w:val="00820548"/>
    <w:rsid w:val="00821600"/>
    <w:rsid w:val="00823266"/>
    <w:rsid w:val="00827FAC"/>
    <w:rsid w:val="0083098B"/>
    <w:rsid w:val="00832558"/>
    <w:rsid w:val="00837EB3"/>
    <w:rsid w:val="00843A71"/>
    <w:rsid w:val="00844AD5"/>
    <w:rsid w:val="008457D1"/>
    <w:rsid w:val="00846A47"/>
    <w:rsid w:val="008508D4"/>
    <w:rsid w:val="00850DE3"/>
    <w:rsid w:val="00855DE8"/>
    <w:rsid w:val="00863D57"/>
    <w:rsid w:val="00863EC5"/>
    <w:rsid w:val="00875205"/>
    <w:rsid w:val="00875B28"/>
    <w:rsid w:val="008770F3"/>
    <w:rsid w:val="008803AA"/>
    <w:rsid w:val="008814A1"/>
    <w:rsid w:val="00892ED1"/>
    <w:rsid w:val="008A08EB"/>
    <w:rsid w:val="008A1ED2"/>
    <w:rsid w:val="008A3648"/>
    <w:rsid w:val="008B367B"/>
    <w:rsid w:val="008B3FB1"/>
    <w:rsid w:val="008B443E"/>
    <w:rsid w:val="008B5C9B"/>
    <w:rsid w:val="008B675D"/>
    <w:rsid w:val="008C11C2"/>
    <w:rsid w:val="008C12A1"/>
    <w:rsid w:val="008C1D7D"/>
    <w:rsid w:val="008C1DF6"/>
    <w:rsid w:val="008C2F8F"/>
    <w:rsid w:val="008C3AE8"/>
    <w:rsid w:val="008C7539"/>
    <w:rsid w:val="008D46B8"/>
    <w:rsid w:val="008D6406"/>
    <w:rsid w:val="008E01EB"/>
    <w:rsid w:val="008E5444"/>
    <w:rsid w:val="008F12DE"/>
    <w:rsid w:val="008F35AC"/>
    <w:rsid w:val="008F4FB1"/>
    <w:rsid w:val="008F5894"/>
    <w:rsid w:val="00902BFD"/>
    <w:rsid w:val="009068E7"/>
    <w:rsid w:val="0090753F"/>
    <w:rsid w:val="00907BE1"/>
    <w:rsid w:val="00907D4D"/>
    <w:rsid w:val="00920076"/>
    <w:rsid w:val="00920C50"/>
    <w:rsid w:val="00921613"/>
    <w:rsid w:val="00922187"/>
    <w:rsid w:val="0092296D"/>
    <w:rsid w:val="00924300"/>
    <w:rsid w:val="0092754A"/>
    <w:rsid w:val="00934040"/>
    <w:rsid w:val="00935DF6"/>
    <w:rsid w:val="00940D5E"/>
    <w:rsid w:val="009424C0"/>
    <w:rsid w:val="0094532F"/>
    <w:rsid w:val="009470BC"/>
    <w:rsid w:val="00953409"/>
    <w:rsid w:val="0096050B"/>
    <w:rsid w:val="00962D17"/>
    <w:rsid w:val="00971782"/>
    <w:rsid w:val="00971EA5"/>
    <w:rsid w:val="00971F4F"/>
    <w:rsid w:val="0097268F"/>
    <w:rsid w:val="00981B78"/>
    <w:rsid w:val="00982840"/>
    <w:rsid w:val="00982D1F"/>
    <w:rsid w:val="00983BD6"/>
    <w:rsid w:val="0098450E"/>
    <w:rsid w:val="00984F23"/>
    <w:rsid w:val="00987106"/>
    <w:rsid w:val="009922CD"/>
    <w:rsid w:val="00993E27"/>
    <w:rsid w:val="00995D52"/>
    <w:rsid w:val="009A0345"/>
    <w:rsid w:val="009A4210"/>
    <w:rsid w:val="009A6F60"/>
    <w:rsid w:val="009A70D4"/>
    <w:rsid w:val="009B2C93"/>
    <w:rsid w:val="009B44C7"/>
    <w:rsid w:val="009B4665"/>
    <w:rsid w:val="009C1F6F"/>
    <w:rsid w:val="009C259B"/>
    <w:rsid w:val="009C2E7D"/>
    <w:rsid w:val="009C5FF5"/>
    <w:rsid w:val="009C7E62"/>
    <w:rsid w:val="009D228B"/>
    <w:rsid w:val="009D405D"/>
    <w:rsid w:val="009D45B0"/>
    <w:rsid w:val="009E5EC5"/>
    <w:rsid w:val="009F3831"/>
    <w:rsid w:val="009F4E8A"/>
    <w:rsid w:val="009F57F5"/>
    <w:rsid w:val="009F59D3"/>
    <w:rsid w:val="009F5D80"/>
    <w:rsid w:val="009F5F01"/>
    <w:rsid w:val="00A02099"/>
    <w:rsid w:val="00A024F5"/>
    <w:rsid w:val="00A03292"/>
    <w:rsid w:val="00A05E30"/>
    <w:rsid w:val="00A1165B"/>
    <w:rsid w:val="00A14436"/>
    <w:rsid w:val="00A15E7F"/>
    <w:rsid w:val="00A17B7C"/>
    <w:rsid w:val="00A259ED"/>
    <w:rsid w:val="00A3010A"/>
    <w:rsid w:val="00A303FC"/>
    <w:rsid w:val="00A364A0"/>
    <w:rsid w:val="00A41F85"/>
    <w:rsid w:val="00A45A7B"/>
    <w:rsid w:val="00A477FA"/>
    <w:rsid w:val="00A534BB"/>
    <w:rsid w:val="00A56A76"/>
    <w:rsid w:val="00A6012B"/>
    <w:rsid w:val="00A63619"/>
    <w:rsid w:val="00A65B3A"/>
    <w:rsid w:val="00A7058F"/>
    <w:rsid w:val="00A735AD"/>
    <w:rsid w:val="00A77657"/>
    <w:rsid w:val="00A83899"/>
    <w:rsid w:val="00A90A59"/>
    <w:rsid w:val="00A9108A"/>
    <w:rsid w:val="00A91D8C"/>
    <w:rsid w:val="00A94B33"/>
    <w:rsid w:val="00A9647D"/>
    <w:rsid w:val="00AA18CD"/>
    <w:rsid w:val="00AA2812"/>
    <w:rsid w:val="00AA3AF3"/>
    <w:rsid w:val="00AA5B15"/>
    <w:rsid w:val="00AA5F2E"/>
    <w:rsid w:val="00AB1364"/>
    <w:rsid w:val="00AB19ED"/>
    <w:rsid w:val="00AB253A"/>
    <w:rsid w:val="00AB2CF5"/>
    <w:rsid w:val="00AC251E"/>
    <w:rsid w:val="00AC26F3"/>
    <w:rsid w:val="00AC3DAA"/>
    <w:rsid w:val="00AC50AC"/>
    <w:rsid w:val="00AD0BA0"/>
    <w:rsid w:val="00AD3987"/>
    <w:rsid w:val="00AE00FB"/>
    <w:rsid w:val="00AE0DEE"/>
    <w:rsid w:val="00AE1AA9"/>
    <w:rsid w:val="00AE34B8"/>
    <w:rsid w:val="00AE37F1"/>
    <w:rsid w:val="00AE615B"/>
    <w:rsid w:val="00AF0922"/>
    <w:rsid w:val="00AF0935"/>
    <w:rsid w:val="00AF1E7A"/>
    <w:rsid w:val="00AF5B55"/>
    <w:rsid w:val="00B0173B"/>
    <w:rsid w:val="00B033A9"/>
    <w:rsid w:val="00B1553A"/>
    <w:rsid w:val="00B21E1A"/>
    <w:rsid w:val="00B231E8"/>
    <w:rsid w:val="00B25DF4"/>
    <w:rsid w:val="00B3052B"/>
    <w:rsid w:val="00B3283A"/>
    <w:rsid w:val="00B337CF"/>
    <w:rsid w:val="00B35D3F"/>
    <w:rsid w:val="00B472E0"/>
    <w:rsid w:val="00B473C1"/>
    <w:rsid w:val="00B51484"/>
    <w:rsid w:val="00B52C29"/>
    <w:rsid w:val="00B544D3"/>
    <w:rsid w:val="00B56000"/>
    <w:rsid w:val="00B6016C"/>
    <w:rsid w:val="00B63A32"/>
    <w:rsid w:val="00B70683"/>
    <w:rsid w:val="00B70886"/>
    <w:rsid w:val="00B830F0"/>
    <w:rsid w:val="00B847C4"/>
    <w:rsid w:val="00B84A31"/>
    <w:rsid w:val="00B9648C"/>
    <w:rsid w:val="00BA3A39"/>
    <w:rsid w:val="00BA6A87"/>
    <w:rsid w:val="00BA6DDF"/>
    <w:rsid w:val="00BA7294"/>
    <w:rsid w:val="00BB1118"/>
    <w:rsid w:val="00BB553D"/>
    <w:rsid w:val="00BB5745"/>
    <w:rsid w:val="00BB778F"/>
    <w:rsid w:val="00BC5E81"/>
    <w:rsid w:val="00BD19B3"/>
    <w:rsid w:val="00BD2A17"/>
    <w:rsid w:val="00BD31C2"/>
    <w:rsid w:val="00BE1EDB"/>
    <w:rsid w:val="00BE298D"/>
    <w:rsid w:val="00BE5083"/>
    <w:rsid w:val="00BE75A4"/>
    <w:rsid w:val="00BE779F"/>
    <w:rsid w:val="00BE7B07"/>
    <w:rsid w:val="00BF041D"/>
    <w:rsid w:val="00BF1A8D"/>
    <w:rsid w:val="00BF38E5"/>
    <w:rsid w:val="00BF4187"/>
    <w:rsid w:val="00BF4878"/>
    <w:rsid w:val="00BF4D8D"/>
    <w:rsid w:val="00BF55D7"/>
    <w:rsid w:val="00BF6D5C"/>
    <w:rsid w:val="00BF70EF"/>
    <w:rsid w:val="00C05E59"/>
    <w:rsid w:val="00C0684F"/>
    <w:rsid w:val="00C0706F"/>
    <w:rsid w:val="00C13493"/>
    <w:rsid w:val="00C22E58"/>
    <w:rsid w:val="00C23523"/>
    <w:rsid w:val="00C25150"/>
    <w:rsid w:val="00C253DA"/>
    <w:rsid w:val="00C2714E"/>
    <w:rsid w:val="00C30670"/>
    <w:rsid w:val="00C30B64"/>
    <w:rsid w:val="00C413E7"/>
    <w:rsid w:val="00C427BD"/>
    <w:rsid w:val="00C43B7E"/>
    <w:rsid w:val="00C52FD1"/>
    <w:rsid w:val="00C55258"/>
    <w:rsid w:val="00C56DC7"/>
    <w:rsid w:val="00C579B1"/>
    <w:rsid w:val="00C60C40"/>
    <w:rsid w:val="00C617BD"/>
    <w:rsid w:val="00C64D7A"/>
    <w:rsid w:val="00C66AE4"/>
    <w:rsid w:val="00C719FD"/>
    <w:rsid w:val="00C72828"/>
    <w:rsid w:val="00C72DFD"/>
    <w:rsid w:val="00C74D22"/>
    <w:rsid w:val="00C75088"/>
    <w:rsid w:val="00C824DC"/>
    <w:rsid w:val="00C82831"/>
    <w:rsid w:val="00C83944"/>
    <w:rsid w:val="00C850D3"/>
    <w:rsid w:val="00C8576F"/>
    <w:rsid w:val="00C94308"/>
    <w:rsid w:val="00C94CBC"/>
    <w:rsid w:val="00C9536A"/>
    <w:rsid w:val="00CA2AFC"/>
    <w:rsid w:val="00CA55FE"/>
    <w:rsid w:val="00CA7586"/>
    <w:rsid w:val="00CA7E89"/>
    <w:rsid w:val="00CB5B85"/>
    <w:rsid w:val="00CC3AE5"/>
    <w:rsid w:val="00CD087B"/>
    <w:rsid w:val="00CD2A38"/>
    <w:rsid w:val="00CD2D13"/>
    <w:rsid w:val="00CD3623"/>
    <w:rsid w:val="00CD4E40"/>
    <w:rsid w:val="00CE04ED"/>
    <w:rsid w:val="00CE4DBF"/>
    <w:rsid w:val="00CE5383"/>
    <w:rsid w:val="00CE61A5"/>
    <w:rsid w:val="00CE761E"/>
    <w:rsid w:val="00CE78C4"/>
    <w:rsid w:val="00D01FF2"/>
    <w:rsid w:val="00D0484D"/>
    <w:rsid w:val="00D05695"/>
    <w:rsid w:val="00D05C3B"/>
    <w:rsid w:val="00D06130"/>
    <w:rsid w:val="00D076DF"/>
    <w:rsid w:val="00D10B18"/>
    <w:rsid w:val="00D14739"/>
    <w:rsid w:val="00D14E45"/>
    <w:rsid w:val="00D15051"/>
    <w:rsid w:val="00D161A9"/>
    <w:rsid w:val="00D168BB"/>
    <w:rsid w:val="00D20317"/>
    <w:rsid w:val="00D21287"/>
    <w:rsid w:val="00D23111"/>
    <w:rsid w:val="00D25E77"/>
    <w:rsid w:val="00D27126"/>
    <w:rsid w:val="00D277DD"/>
    <w:rsid w:val="00D30A34"/>
    <w:rsid w:val="00D30D46"/>
    <w:rsid w:val="00D36A24"/>
    <w:rsid w:val="00D435B4"/>
    <w:rsid w:val="00D45657"/>
    <w:rsid w:val="00D46F64"/>
    <w:rsid w:val="00D50352"/>
    <w:rsid w:val="00D50961"/>
    <w:rsid w:val="00D5268F"/>
    <w:rsid w:val="00D552A0"/>
    <w:rsid w:val="00D56D6C"/>
    <w:rsid w:val="00D60C12"/>
    <w:rsid w:val="00D66E77"/>
    <w:rsid w:val="00D73666"/>
    <w:rsid w:val="00D73743"/>
    <w:rsid w:val="00D7559F"/>
    <w:rsid w:val="00D81C4C"/>
    <w:rsid w:val="00D851A7"/>
    <w:rsid w:val="00D85B99"/>
    <w:rsid w:val="00D86C33"/>
    <w:rsid w:val="00D90092"/>
    <w:rsid w:val="00D92F6D"/>
    <w:rsid w:val="00D93002"/>
    <w:rsid w:val="00D94861"/>
    <w:rsid w:val="00D953E8"/>
    <w:rsid w:val="00D979C2"/>
    <w:rsid w:val="00DA1442"/>
    <w:rsid w:val="00DA348C"/>
    <w:rsid w:val="00DB019A"/>
    <w:rsid w:val="00DD30B1"/>
    <w:rsid w:val="00DD6059"/>
    <w:rsid w:val="00DD7FD5"/>
    <w:rsid w:val="00DE0123"/>
    <w:rsid w:val="00DE0A84"/>
    <w:rsid w:val="00DE51C9"/>
    <w:rsid w:val="00DF05E9"/>
    <w:rsid w:val="00DF2EDD"/>
    <w:rsid w:val="00DF2F19"/>
    <w:rsid w:val="00DF31A3"/>
    <w:rsid w:val="00DF3761"/>
    <w:rsid w:val="00DF519B"/>
    <w:rsid w:val="00DF576F"/>
    <w:rsid w:val="00DF68BB"/>
    <w:rsid w:val="00DF73CC"/>
    <w:rsid w:val="00E02B36"/>
    <w:rsid w:val="00E0689B"/>
    <w:rsid w:val="00E101CB"/>
    <w:rsid w:val="00E12287"/>
    <w:rsid w:val="00E12310"/>
    <w:rsid w:val="00E1684F"/>
    <w:rsid w:val="00E20604"/>
    <w:rsid w:val="00E257BE"/>
    <w:rsid w:val="00E3207F"/>
    <w:rsid w:val="00E36E62"/>
    <w:rsid w:val="00E37AB2"/>
    <w:rsid w:val="00E46861"/>
    <w:rsid w:val="00E50BBD"/>
    <w:rsid w:val="00E512B2"/>
    <w:rsid w:val="00E513F4"/>
    <w:rsid w:val="00E51E52"/>
    <w:rsid w:val="00E521FB"/>
    <w:rsid w:val="00E55FDA"/>
    <w:rsid w:val="00E5655B"/>
    <w:rsid w:val="00E56E43"/>
    <w:rsid w:val="00E6220E"/>
    <w:rsid w:val="00E71D18"/>
    <w:rsid w:val="00E73109"/>
    <w:rsid w:val="00E75188"/>
    <w:rsid w:val="00E77FC3"/>
    <w:rsid w:val="00E8192C"/>
    <w:rsid w:val="00E824EF"/>
    <w:rsid w:val="00E851FD"/>
    <w:rsid w:val="00E85802"/>
    <w:rsid w:val="00E9228D"/>
    <w:rsid w:val="00EA00B7"/>
    <w:rsid w:val="00EA0764"/>
    <w:rsid w:val="00EA3F13"/>
    <w:rsid w:val="00EA435D"/>
    <w:rsid w:val="00EB7DB7"/>
    <w:rsid w:val="00EC4F3B"/>
    <w:rsid w:val="00EE1CBA"/>
    <w:rsid w:val="00EE2AA1"/>
    <w:rsid w:val="00EE3BA5"/>
    <w:rsid w:val="00EE3FE5"/>
    <w:rsid w:val="00EE7290"/>
    <w:rsid w:val="00EF0108"/>
    <w:rsid w:val="00EF122B"/>
    <w:rsid w:val="00EF3B31"/>
    <w:rsid w:val="00EF4398"/>
    <w:rsid w:val="00F01EE3"/>
    <w:rsid w:val="00F12F2B"/>
    <w:rsid w:val="00F146C1"/>
    <w:rsid w:val="00F14D47"/>
    <w:rsid w:val="00F157C5"/>
    <w:rsid w:val="00F21C41"/>
    <w:rsid w:val="00F21E4F"/>
    <w:rsid w:val="00F225DC"/>
    <w:rsid w:val="00F2468F"/>
    <w:rsid w:val="00F24903"/>
    <w:rsid w:val="00F24FD2"/>
    <w:rsid w:val="00F34CB4"/>
    <w:rsid w:val="00F36118"/>
    <w:rsid w:val="00F40FA0"/>
    <w:rsid w:val="00F420BA"/>
    <w:rsid w:val="00F45C66"/>
    <w:rsid w:val="00F46E24"/>
    <w:rsid w:val="00F47A23"/>
    <w:rsid w:val="00F55A4D"/>
    <w:rsid w:val="00F6004F"/>
    <w:rsid w:val="00F65887"/>
    <w:rsid w:val="00F65F55"/>
    <w:rsid w:val="00F66ACE"/>
    <w:rsid w:val="00F677D1"/>
    <w:rsid w:val="00F708FD"/>
    <w:rsid w:val="00F70A09"/>
    <w:rsid w:val="00F71ED3"/>
    <w:rsid w:val="00F77C32"/>
    <w:rsid w:val="00F83FE7"/>
    <w:rsid w:val="00F90C50"/>
    <w:rsid w:val="00FA25D1"/>
    <w:rsid w:val="00FA2C13"/>
    <w:rsid w:val="00FA5496"/>
    <w:rsid w:val="00FA70CF"/>
    <w:rsid w:val="00FC0913"/>
    <w:rsid w:val="00FC1668"/>
    <w:rsid w:val="00FC3200"/>
    <w:rsid w:val="00FC4D2D"/>
    <w:rsid w:val="00FC5BC4"/>
    <w:rsid w:val="00FD0F8F"/>
    <w:rsid w:val="00FD6A7D"/>
    <w:rsid w:val="00FD7F0F"/>
    <w:rsid w:val="00FE3575"/>
    <w:rsid w:val="00FE63D2"/>
    <w:rsid w:val="00FF01AC"/>
    <w:rsid w:val="00FF0422"/>
    <w:rsid w:val="00FF1E71"/>
    <w:rsid w:val="00FF295D"/>
    <w:rsid w:val="00FF6F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2C4C632-CF89-45CC-B9CD-B27BFCEF9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686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E78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78C4"/>
  </w:style>
  <w:style w:type="paragraph" w:styleId="Footer">
    <w:name w:val="footer"/>
    <w:basedOn w:val="Normal"/>
    <w:link w:val="FooterChar"/>
    <w:uiPriority w:val="99"/>
    <w:unhideWhenUsed/>
    <w:rsid w:val="00CE78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78C4"/>
  </w:style>
  <w:style w:type="paragraph" w:styleId="ListParagraph">
    <w:name w:val="List Paragraph"/>
    <w:basedOn w:val="Normal"/>
    <w:uiPriority w:val="34"/>
    <w:qFormat/>
    <w:rsid w:val="00193632"/>
    <w:pPr>
      <w:ind w:left="720"/>
      <w:contextualSpacing/>
    </w:pPr>
  </w:style>
  <w:style w:type="character" w:styleId="Hyperlink">
    <w:name w:val="Hyperlink"/>
    <w:basedOn w:val="DefaultParagraphFont"/>
    <w:uiPriority w:val="99"/>
    <w:unhideWhenUsed/>
    <w:rsid w:val="00EF122B"/>
    <w:rPr>
      <w:color w:val="0563C1" w:themeColor="hyperlink"/>
      <w:u w:val="single"/>
    </w:rPr>
  </w:style>
  <w:style w:type="table" w:styleId="TableGrid">
    <w:name w:val="Table Grid"/>
    <w:basedOn w:val="TableNormal"/>
    <w:uiPriority w:val="39"/>
    <w:rsid w:val="00E068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979C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979C2"/>
    <w:rPr>
      <w:rFonts w:ascii="Calibri" w:hAnsi="Calibri"/>
      <w:noProof/>
    </w:rPr>
  </w:style>
  <w:style w:type="paragraph" w:customStyle="1" w:styleId="EndNoteBibliography">
    <w:name w:val="EndNote Bibliography"/>
    <w:basedOn w:val="Normal"/>
    <w:link w:val="EndNoteBibliographyChar"/>
    <w:rsid w:val="00D979C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979C2"/>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1060417">
      <w:bodyDiv w:val="1"/>
      <w:marLeft w:val="0"/>
      <w:marRight w:val="0"/>
      <w:marTop w:val="0"/>
      <w:marBottom w:val="0"/>
      <w:divBdr>
        <w:top w:val="none" w:sz="0" w:space="0" w:color="auto"/>
        <w:left w:val="none" w:sz="0" w:space="0" w:color="auto"/>
        <w:bottom w:val="none" w:sz="0" w:space="0" w:color="auto"/>
        <w:right w:val="none" w:sz="0" w:space="0" w:color="auto"/>
      </w:divBdr>
    </w:div>
    <w:div w:id="388653221">
      <w:bodyDiv w:val="1"/>
      <w:marLeft w:val="0"/>
      <w:marRight w:val="0"/>
      <w:marTop w:val="0"/>
      <w:marBottom w:val="0"/>
      <w:divBdr>
        <w:top w:val="none" w:sz="0" w:space="0" w:color="auto"/>
        <w:left w:val="none" w:sz="0" w:space="0" w:color="auto"/>
        <w:bottom w:val="none" w:sz="0" w:space="0" w:color="auto"/>
        <w:right w:val="none" w:sz="0" w:space="0" w:color="auto"/>
      </w:divBdr>
    </w:div>
    <w:div w:id="395402207">
      <w:bodyDiv w:val="1"/>
      <w:marLeft w:val="0"/>
      <w:marRight w:val="0"/>
      <w:marTop w:val="0"/>
      <w:marBottom w:val="0"/>
      <w:divBdr>
        <w:top w:val="none" w:sz="0" w:space="0" w:color="auto"/>
        <w:left w:val="none" w:sz="0" w:space="0" w:color="auto"/>
        <w:bottom w:val="none" w:sz="0" w:space="0" w:color="auto"/>
        <w:right w:val="none" w:sz="0" w:space="0" w:color="auto"/>
      </w:divBdr>
    </w:div>
    <w:div w:id="724648813">
      <w:bodyDiv w:val="1"/>
      <w:marLeft w:val="0"/>
      <w:marRight w:val="0"/>
      <w:marTop w:val="0"/>
      <w:marBottom w:val="0"/>
      <w:divBdr>
        <w:top w:val="none" w:sz="0" w:space="0" w:color="auto"/>
        <w:left w:val="none" w:sz="0" w:space="0" w:color="auto"/>
        <w:bottom w:val="none" w:sz="0" w:space="0" w:color="auto"/>
        <w:right w:val="none" w:sz="0" w:space="0" w:color="auto"/>
      </w:divBdr>
    </w:div>
    <w:div w:id="772288867">
      <w:bodyDiv w:val="1"/>
      <w:marLeft w:val="0"/>
      <w:marRight w:val="0"/>
      <w:marTop w:val="0"/>
      <w:marBottom w:val="0"/>
      <w:divBdr>
        <w:top w:val="none" w:sz="0" w:space="0" w:color="auto"/>
        <w:left w:val="none" w:sz="0" w:space="0" w:color="auto"/>
        <w:bottom w:val="none" w:sz="0" w:space="0" w:color="auto"/>
        <w:right w:val="none" w:sz="0" w:space="0" w:color="auto"/>
      </w:divBdr>
    </w:div>
    <w:div w:id="826090971">
      <w:bodyDiv w:val="1"/>
      <w:marLeft w:val="0"/>
      <w:marRight w:val="0"/>
      <w:marTop w:val="0"/>
      <w:marBottom w:val="0"/>
      <w:divBdr>
        <w:top w:val="none" w:sz="0" w:space="0" w:color="auto"/>
        <w:left w:val="none" w:sz="0" w:space="0" w:color="auto"/>
        <w:bottom w:val="none" w:sz="0" w:space="0" w:color="auto"/>
        <w:right w:val="none" w:sz="0" w:space="0" w:color="auto"/>
      </w:divBdr>
    </w:div>
    <w:div w:id="989483962">
      <w:bodyDiv w:val="1"/>
      <w:marLeft w:val="0"/>
      <w:marRight w:val="0"/>
      <w:marTop w:val="0"/>
      <w:marBottom w:val="0"/>
      <w:divBdr>
        <w:top w:val="none" w:sz="0" w:space="0" w:color="auto"/>
        <w:left w:val="none" w:sz="0" w:space="0" w:color="auto"/>
        <w:bottom w:val="none" w:sz="0" w:space="0" w:color="auto"/>
        <w:right w:val="none" w:sz="0" w:space="0" w:color="auto"/>
      </w:divBdr>
    </w:div>
    <w:div w:id="1010303926">
      <w:bodyDiv w:val="1"/>
      <w:marLeft w:val="0"/>
      <w:marRight w:val="0"/>
      <w:marTop w:val="0"/>
      <w:marBottom w:val="0"/>
      <w:divBdr>
        <w:top w:val="none" w:sz="0" w:space="0" w:color="auto"/>
        <w:left w:val="none" w:sz="0" w:space="0" w:color="auto"/>
        <w:bottom w:val="none" w:sz="0" w:space="0" w:color="auto"/>
        <w:right w:val="none" w:sz="0" w:space="0" w:color="auto"/>
      </w:divBdr>
    </w:div>
    <w:div w:id="1283728596">
      <w:bodyDiv w:val="1"/>
      <w:marLeft w:val="0"/>
      <w:marRight w:val="0"/>
      <w:marTop w:val="0"/>
      <w:marBottom w:val="0"/>
      <w:divBdr>
        <w:top w:val="none" w:sz="0" w:space="0" w:color="auto"/>
        <w:left w:val="none" w:sz="0" w:space="0" w:color="auto"/>
        <w:bottom w:val="none" w:sz="0" w:space="0" w:color="auto"/>
        <w:right w:val="none" w:sz="0" w:space="0" w:color="auto"/>
      </w:divBdr>
    </w:div>
    <w:div w:id="1684163507">
      <w:bodyDiv w:val="1"/>
      <w:marLeft w:val="0"/>
      <w:marRight w:val="0"/>
      <w:marTop w:val="0"/>
      <w:marBottom w:val="0"/>
      <w:divBdr>
        <w:top w:val="none" w:sz="0" w:space="0" w:color="auto"/>
        <w:left w:val="none" w:sz="0" w:space="0" w:color="auto"/>
        <w:bottom w:val="none" w:sz="0" w:space="0" w:color="auto"/>
        <w:right w:val="none" w:sz="0" w:space="0" w:color="auto"/>
      </w:divBdr>
    </w:div>
    <w:div w:id="1749116109">
      <w:bodyDiv w:val="1"/>
      <w:marLeft w:val="0"/>
      <w:marRight w:val="0"/>
      <w:marTop w:val="0"/>
      <w:marBottom w:val="0"/>
      <w:divBdr>
        <w:top w:val="none" w:sz="0" w:space="0" w:color="auto"/>
        <w:left w:val="none" w:sz="0" w:space="0" w:color="auto"/>
        <w:bottom w:val="none" w:sz="0" w:space="0" w:color="auto"/>
        <w:right w:val="none" w:sz="0" w:space="0" w:color="auto"/>
      </w:divBdr>
    </w:div>
    <w:div w:id="1920140756">
      <w:bodyDiv w:val="1"/>
      <w:marLeft w:val="0"/>
      <w:marRight w:val="0"/>
      <w:marTop w:val="0"/>
      <w:marBottom w:val="0"/>
      <w:divBdr>
        <w:top w:val="none" w:sz="0" w:space="0" w:color="auto"/>
        <w:left w:val="none" w:sz="0" w:space="0" w:color="auto"/>
        <w:bottom w:val="none" w:sz="0" w:space="0" w:color="auto"/>
        <w:right w:val="none" w:sz="0" w:space="0" w:color="auto"/>
      </w:divBdr>
    </w:div>
    <w:div w:id="1997027112">
      <w:bodyDiv w:val="1"/>
      <w:marLeft w:val="0"/>
      <w:marRight w:val="0"/>
      <w:marTop w:val="0"/>
      <w:marBottom w:val="0"/>
      <w:divBdr>
        <w:top w:val="none" w:sz="0" w:space="0" w:color="auto"/>
        <w:left w:val="none" w:sz="0" w:space="0" w:color="auto"/>
        <w:bottom w:val="none" w:sz="0" w:space="0" w:color="auto"/>
        <w:right w:val="none" w:sz="0" w:space="0" w:color="auto"/>
      </w:divBdr>
    </w:div>
    <w:div w:id="2019458780">
      <w:bodyDiv w:val="1"/>
      <w:marLeft w:val="0"/>
      <w:marRight w:val="0"/>
      <w:marTop w:val="0"/>
      <w:marBottom w:val="0"/>
      <w:divBdr>
        <w:top w:val="none" w:sz="0" w:space="0" w:color="auto"/>
        <w:left w:val="none" w:sz="0" w:space="0" w:color="auto"/>
        <w:bottom w:val="none" w:sz="0" w:space="0" w:color="auto"/>
        <w:right w:val="none" w:sz="0" w:space="0" w:color="auto"/>
      </w:divBdr>
    </w:div>
    <w:div w:id="2103792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hannonlab.cshl.edu/fastx_toolkit/download.html"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2AF536-FE3D-436B-8945-C7C9247BB5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07</TotalTime>
  <Pages>29</Pages>
  <Words>10949</Words>
  <Characters>62412</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lah</dc:creator>
  <cp:keywords/>
  <dc:description/>
  <cp:lastModifiedBy>natallah</cp:lastModifiedBy>
  <cp:revision>491</cp:revision>
  <dcterms:created xsi:type="dcterms:W3CDTF">2015-09-30T12:36:00Z</dcterms:created>
  <dcterms:modified xsi:type="dcterms:W3CDTF">2016-02-22T14:46:00Z</dcterms:modified>
</cp:coreProperties>
</file>